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184F3B58" w:rsidR="006305D7" w:rsidRPr="00412B59" w:rsidRDefault="006305D7" w:rsidP="001D60C0">
      <w:pPr>
        <w:pStyle w:val="Heading1"/>
        <w:spacing w:before="0" w:after="0"/>
      </w:pPr>
      <w:r w:rsidRPr="00412B59">
        <w:t>TITLE:</w:t>
      </w:r>
    </w:p>
    <w:p w14:paraId="2E300B21" w14:textId="6899CA33" w:rsidR="007A4DD6" w:rsidRPr="00412B59" w:rsidRDefault="00331AD1" w:rsidP="001D60C0">
      <w:r w:rsidRPr="00412B59">
        <w:t>Assessment</w:t>
      </w:r>
      <w:r w:rsidR="007E5859" w:rsidRPr="00412B59">
        <w:t xml:space="preserve"> of Cellular Oxidation Using a Subcellular Compartment</w:t>
      </w:r>
      <w:r w:rsidR="00B846E0" w:rsidRPr="00412B59">
        <w:t>-</w:t>
      </w:r>
      <w:r w:rsidR="007E5859" w:rsidRPr="00412B59">
        <w:t>Specific R</w:t>
      </w:r>
      <w:r w:rsidR="000E6F5C" w:rsidRPr="00412B59">
        <w:t>edox</w:t>
      </w:r>
      <w:r w:rsidR="00B846E0" w:rsidRPr="00412B59">
        <w:t>-</w:t>
      </w:r>
      <w:r w:rsidR="007E5859" w:rsidRPr="00412B59">
        <w:t>S</w:t>
      </w:r>
      <w:r w:rsidR="000E6F5C" w:rsidRPr="00412B59">
        <w:t>ensitive Green Fluorescent Protein</w:t>
      </w:r>
    </w:p>
    <w:p w14:paraId="13FBC5B6" w14:textId="77777777" w:rsidR="000E6F5C" w:rsidRPr="00412B59" w:rsidRDefault="000E6F5C" w:rsidP="001D60C0">
      <w:pPr>
        <w:rPr>
          <w:rFonts w:asciiTheme="minorHAnsi" w:hAnsiTheme="minorHAnsi" w:cstheme="minorHAnsi"/>
          <w:b/>
          <w:bCs/>
        </w:rPr>
      </w:pPr>
    </w:p>
    <w:p w14:paraId="3D080DA3" w14:textId="70F82B5D" w:rsidR="006305D7" w:rsidRPr="00412B59" w:rsidRDefault="006305D7" w:rsidP="001D60C0">
      <w:pPr>
        <w:pStyle w:val="Heading1"/>
        <w:spacing w:before="0" w:after="0"/>
        <w:rPr>
          <w:rFonts w:cstheme="minorHAnsi"/>
          <w:color w:val="808080" w:themeColor="background1" w:themeShade="80"/>
        </w:rPr>
      </w:pPr>
      <w:r w:rsidRPr="00412B59">
        <w:t>AUTHORS</w:t>
      </w:r>
      <w:r w:rsidR="000B662E" w:rsidRPr="00412B59">
        <w:t xml:space="preserve"> </w:t>
      </w:r>
      <w:r w:rsidR="00086FF5" w:rsidRPr="00412B59">
        <w:t xml:space="preserve">AND </w:t>
      </w:r>
      <w:r w:rsidR="000B662E" w:rsidRPr="00412B59">
        <w:t>AFFILIATIONS</w:t>
      </w:r>
      <w:r w:rsidRPr="00412B59">
        <w:t>:</w:t>
      </w:r>
    </w:p>
    <w:p w14:paraId="32B171D0" w14:textId="388F1FD3" w:rsidR="007A4DD6"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Alev Tascioglu Aliyev</w:t>
      </w:r>
      <w:r w:rsidRPr="00412B59">
        <w:rPr>
          <w:rFonts w:asciiTheme="minorHAnsi" w:hAnsiTheme="minorHAnsi" w:cstheme="minorHAnsi"/>
          <w:color w:val="auto"/>
          <w:vertAlign w:val="superscript"/>
        </w:rPr>
        <w:t>1</w:t>
      </w:r>
      <w:proofErr w:type="gramStart"/>
      <w:r w:rsidR="0010227A" w:rsidRPr="00412B59">
        <w:rPr>
          <w:rFonts w:asciiTheme="minorHAnsi" w:hAnsiTheme="minorHAnsi" w:cstheme="minorHAnsi"/>
          <w:color w:val="auto"/>
          <w:vertAlign w:val="superscript"/>
        </w:rPr>
        <w:t>,2</w:t>
      </w:r>
      <w:proofErr w:type="gramEnd"/>
      <w:r w:rsidRPr="00412B59">
        <w:rPr>
          <w:rFonts w:asciiTheme="minorHAnsi" w:hAnsiTheme="minorHAnsi" w:cstheme="minorHAnsi"/>
          <w:color w:val="auto"/>
        </w:rPr>
        <w:t>, Francesca LoBianco</w:t>
      </w:r>
      <w:r w:rsidRPr="00412B59">
        <w:rPr>
          <w:rFonts w:asciiTheme="minorHAnsi" w:hAnsiTheme="minorHAnsi" w:cstheme="minorHAnsi"/>
          <w:color w:val="auto"/>
          <w:vertAlign w:val="superscript"/>
        </w:rPr>
        <w:t>1</w:t>
      </w:r>
      <w:r w:rsidRPr="00412B59">
        <w:rPr>
          <w:rFonts w:asciiTheme="minorHAnsi" w:hAnsiTheme="minorHAnsi" w:cstheme="minorHAnsi"/>
          <w:color w:val="auto"/>
        </w:rPr>
        <w:t>, Kimberly J. Krager</w:t>
      </w:r>
      <w:r w:rsidRPr="00412B59">
        <w:rPr>
          <w:rFonts w:asciiTheme="minorHAnsi" w:hAnsiTheme="minorHAnsi" w:cstheme="minorHAnsi"/>
          <w:color w:val="auto"/>
          <w:vertAlign w:val="superscript"/>
        </w:rPr>
        <w:t>1</w:t>
      </w:r>
      <w:r w:rsidRPr="00412B59">
        <w:rPr>
          <w:rFonts w:asciiTheme="minorHAnsi" w:hAnsiTheme="minorHAnsi" w:cstheme="minorHAnsi"/>
          <w:color w:val="auto"/>
        </w:rPr>
        <w:t>, Nukhet Aykin-Burns</w:t>
      </w:r>
      <w:r w:rsidRPr="00412B59">
        <w:rPr>
          <w:rFonts w:asciiTheme="minorHAnsi" w:hAnsiTheme="minorHAnsi" w:cstheme="minorHAnsi"/>
          <w:color w:val="auto"/>
          <w:vertAlign w:val="superscript"/>
        </w:rPr>
        <w:t>1</w:t>
      </w:r>
    </w:p>
    <w:p w14:paraId="554C3167" w14:textId="77777777" w:rsidR="00996A2A" w:rsidRPr="00412B59" w:rsidRDefault="00996A2A" w:rsidP="001D60C0">
      <w:pPr>
        <w:rPr>
          <w:rFonts w:asciiTheme="minorHAnsi" w:hAnsiTheme="minorHAnsi" w:cstheme="minorHAnsi"/>
          <w:color w:val="auto"/>
        </w:rPr>
      </w:pPr>
    </w:p>
    <w:p w14:paraId="710F77F3" w14:textId="33DB1561"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vertAlign w:val="superscript"/>
        </w:rPr>
        <w:t>1</w:t>
      </w:r>
      <w:r w:rsidRPr="00412B59">
        <w:rPr>
          <w:rFonts w:asciiTheme="minorHAnsi" w:hAnsiTheme="minorHAnsi" w:cstheme="minorHAnsi"/>
          <w:color w:val="auto"/>
        </w:rPr>
        <w:t xml:space="preserve">Division of Radiation Health, Pharmaceutical Sciences, University of Arkansas for Medical Sciences, </w:t>
      </w:r>
      <w:r w:rsidR="001D60C0" w:rsidRPr="00412B59">
        <w:rPr>
          <w:rFonts w:asciiTheme="minorHAnsi" w:hAnsiTheme="minorHAnsi" w:cstheme="minorHAnsi"/>
          <w:color w:val="auto"/>
        </w:rPr>
        <w:t xml:space="preserve">Little Rock, </w:t>
      </w:r>
      <w:r w:rsidRPr="00412B59">
        <w:rPr>
          <w:rFonts w:asciiTheme="minorHAnsi" w:hAnsiTheme="minorHAnsi" w:cstheme="minorHAnsi"/>
          <w:color w:val="auto"/>
        </w:rPr>
        <w:t>AR, USA</w:t>
      </w:r>
    </w:p>
    <w:p w14:paraId="585C2731" w14:textId="4DA91543" w:rsidR="0010227A" w:rsidRPr="00412B59" w:rsidRDefault="0010227A" w:rsidP="001D60C0">
      <w:pPr>
        <w:rPr>
          <w:rFonts w:asciiTheme="minorHAnsi" w:hAnsiTheme="minorHAnsi" w:cstheme="minorHAnsi"/>
          <w:color w:val="auto"/>
        </w:rPr>
      </w:pPr>
      <w:r w:rsidRPr="00412B59">
        <w:rPr>
          <w:rFonts w:asciiTheme="minorHAnsi" w:hAnsiTheme="minorHAnsi" w:cstheme="minorHAnsi"/>
          <w:color w:val="auto"/>
          <w:vertAlign w:val="superscript"/>
        </w:rPr>
        <w:t>2</w:t>
      </w:r>
      <w:r w:rsidRPr="00412B59">
        <w:rPr>
          <w:rFonts w:asciiTheme="minorHAnsi" w:hAnsiTheme="minorHAnsi" w:cstheme="minorHAnsi"/>
          <w:color w:val="auto"/>
        </w:rPr>
        <w:t xml:space="preserve">Department of Pharmaceutical Toxicology, Faculty of Pharmacy, </w:t>
      </w:r>
      <w:proofErr w:type="spellStart"/>
      <w:r w:rsidRPr="00412B59">
        <w:rPr>
          <w:rFonts w:asciiTheme="minorHAnsi" w:hAnsiTheme="minorHAnsi" w:cstheme="minorHAnsi"/>
          <w:color w:val="auto"/>
        </w:rPr>
        <w:t>Ege</w:t>
      </w:r>
      <w:proofErr w:type="spellEnd"/>
      <w:r w:rsidRPr="00412B59">
        <w:rPr>
          <w:rFonts w:asciiTheme="minorHAnsi" w:hAnsiTheme="minorHAnsi" w:cstheme="minorHAnsi"/>
          <w:color w:val="auto"/>
        </w:rPr>
        <w:t xml:space="preserve"> University, Izmir, Turkey</w:t>
      </w:r>
    </w:p>
    <w:p w14:paraId="08652499" w14:textId="084310C1" w:rsidR="00996A2A" w:rsidRPr="00412B59" w:rsidRDefault="00996A2A" w:rsidP="001D60C0">
      <w:pPr>
        <w:rPr>
          <w:rFonts w:asciiTheme="minorHAnsi" w:hAnsiTheme="minorHAnsi" w:cstheme="minorHAnsi"/>
          <w:color w:val="auto"/>
        </w:rPr>
      </w:pPr>
    </w:p>
    <w:p w14:paraId="198AB52D" w14:textId="77777777" w:rsidR="001D60C0" w:rsidRPr="00412B59" w:rsidRDefault="001D60C0" w:rsidP="001D60C0">
      <w:pPr>
        <w:rPr>
          <w:rFonts w:asciiTheme="minorHAnsi" w:hAnsiTheme="minorHAnsi" w:cstheme="minorHAnsi"/>
          <w:b/>
          <w:bCs/>
          <w:color w:val="auto"/>
        </w:rPr>
      </w:pPr>
      <w:r w:rsidRPr="00412B59">
        <w:rPr>
          <w:rFonts w:asciiTheme="minorHAnsi" w:hAnsiTheme="minorHAnsi" w:cstheme="minorHAnsi"/>
          <w:b/>
          <w:bCs/>
          <w:color w:val="auto"/>
        </w:rPr>
        <w:t>Corresponding Author:</w:t>
      </w:r>
    </w:p>
    <w:p w14:paraId="7955507E" w14:textId="77777777" w:rsidR="001D60C0" w:rsidRPr="00412B59" w:rsidRDefault="001D60C0" w:rsidP="001D60C0">
      <w:pPr>
        <w:rPr>
          <w:rFonts w:asciiTheme="minorHAnsi" w:hAnsiTheme="minorHAnsi" w:cstheme="minorHAnsi"/>
          <w:color w:val="auto"/>
        </w:rPr>
      </w:pPr>
      <w:r w:rsidRPr="00412B59">
        <w:rPr>
          <w:rFonts w:asciiTheme="minorHAnsi" w:hAnsiTheme="minorHAnsi" w:cstheme="minorHAnsi"/>
          <w:color w:val="auto"/>
        </w:rPr>
        <w:t>Nukhet Aykin-Burns</w:t>
      </w:r>
      <w:r w:rsidRPr="00412B59">
        <w:rPr>
          <w:rFonts w:asciiTheme="minorHAnsi" w:hAnsiTheme="minorHAnsi" w:cstheme="minorHAnsi"/>
          <w:color w:val="auto"/>
        </w:rPr>
        <w:tab/>
        <w:t>(</w:t>
      </w:r>
      <w:r w:rsidRPr="00412B59">
        <w:rPr>
          <w:rFonts w:asciiTheme="minorHAnsi" w:hAnsiTheme="minorHAnsi" w:cstheme="minorHAnsi"/>
        </w:rPr>
        <w:t>NAykinburns@uams.edu</w:t>
      </w:r>
      <w:r w:rsidRPr="00412B59">
        <w:rPr>
          <w:rFonts w:asciiTheme="minorHAnsi" w:hAnsiTheme="minorHAnsi" w:cstheme="minorHAnsi"/>
          <w:color w:val="auto"/>
        </w:rPr>
        <w:t>)</w:t>
      </w:r>
    </w:p>
    <w:p w14:paraId="0FE67450" w14:textId="77777777" w:rsidR="001D60C0" w:rsidRPr="00412B59" w:rsidRDefault="001D60C0" w:rsidP="001D60C0">
      <w:pPr>
        <w:rPr>
          <w:rFonts w:asciiTheme="minorHAnsi" w:hAnsiTheme="minorHAnsi" w:cstheme="minorHAnsi"/>
          <w:color w:val="auto"/>
        </w:rPr>
      </w:pPr>
    </w:p>
    <w:p w14:paraId="63FA4720" w14:textId="040F4748" w:rsidR="00996A2A" w:rsidRPr="00412B59" w:rsidRDefault="00996A2A" w:rsidP="001D60C0">
      <w:pPr>
        <w:rPr>
          <w:rFonts w:asciiTheme="minorHAnsi" w:hAnsiTheme="minorHAnsi" w:cstheme="minorHAnsi"/>
          <w:b/>
          <w:bCs/>
          <w:color w:val="auto"/>
        </w:rPr>
      </w:pPr>
      <w:r w:rsidRPr="00412B59">
        <w:rPr>
          <w:rFonts w:asciiTheme="minorHAnsi" w:hAnsiTheme="minorHAnsi" w:cstheme="minorHAnsi"/>
          <w:b/>
          <w:bCs/>
          <w:color w:val="auto"/>
        </w:rPr>
        <w:t>Email Addresses of Co-Authors:</w:t>
      </w:r>
    </w:p>
    <w:p w14:paraId="615170BB" w14:textId="3EEAFD33"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Alev Tascioglu Aliyev</w:t>
      </w:r>
      <w:r w:rsidRPr="00412B59">
        <w:rPr>
          <w:rFonts w:asciiTheme="minorHAnsi" w:hAnsiTheme="minorHAnsi" w:cstheme="minorHAnsi"/>
          <w:color w:val="auto"/>
          <w:lang w:val="it-IT"/>
        </w:rPr>
        <w:tab/>
        <w:t>(</w:t>
      </w:r>
      <w:r w:rsidRPr="00412B59">
        <w:rPr>
          <w:rFonts w:asciiTheme="minorHAnsi" w:hAnsiTheme="minorHAnsi" w:cstheme="minorHAnsi"/>
          <w:lang w:val="it-IT"/>
        </w:rPr>
        <w:t>alev.tascioglu@gmail.com</w:t>
      </w:r>
      <w:r w:rsidRPr="00412B59">
        <w:rPr>
          <w:rFonts w:asciiTheme="minorHAnsi" w:hAnsiTheme="minorHAnsi" w:cstheme="minorHAnsi"/>
          <w:color w:val="auto"/>
          <w:lang w:val="it-IT"/>
        </w:rPr>
        <w:t>)</w:t>
      </w:r>
    </w:p>
    <w:p w14:paraId="3613C1A9" w14:textId="706C22F9"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Francesca LoBianco</w:t>
      </w:r>
      <w:r w:rsidRPr="00412B59">
        <w:rPr>
          <w:rFonts w:asciiTheme="minorHAnsi" w:hAnsiTheme="minorHAnsi" w:cstheme="minorHAnsi"/>
          <w:color w:val="auto"/>
          <w:lang w:val="it-IT"/>
        </w:rPr>
        <w:tab/>
        <w:t>(</w:t>
      </w:r>
      <w:r w:rsidRPr="00412B59">
        <w:rPr>
          <w:rFonts w:asciiTheme="minorHAnsi" w:hAnsiTheme="minorHAnsi" w:cstheme="minorHAnsi"/>
          <w:lang w:val="it-IT"/>
        </w:rPr>
        <w:t>FVLobianco@uams.edu</w:t>
      </w:r>
      <w:r w:rsidRPr="00412B59">
        <w:rPr>
          <w:rFonts w:asciiTheme="minorHAnsi" w:hAnsiTheme="minorHAnsi" w:cstheme="minorHAnsi"/>
          <w:color w:val="auto"/>
          <w:lang w:val="it-IT"/>
        </w:rPr>
        <w:t>)</w:t>
      </w:r>
    </w:p>
    <w:p w14:paraId="6DD76CC1" w14:textId="54AE52CC"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 xml:space="preserve">Kimberly J. </w:t>
      </w:r>
      <w:proofErr w:type="spellStart"/>
      <w:r w:rsidRPr="00412B59">
        <w:rPr>
          <w:rFonts w:asciiTheme="minorHAnsi" w:hAnsiTheme="minorHAnsi" w:cstheme="minorHAnsi"/>
          <w:color w:val="auto"/>
        </w:rPr>
        <w:t>Krager</w:t>
      </w:r>
      <w:proofErr w:type="spellEnd"/>
      <w:r w:rsidRPr="00412B59">
        <w:rPr>
          <w:rFonts w:asciiTheme="minorHAnsi" w:hAnsiTheme="minorHAnsi" w:cstheme="minorHAnsi"/>
          <w:color w:val="auto"/>
        </w:rPr>
        <w:tab/>
        <w:t>(</w:t>
      </w:r>
      <w:r w:rsidRPr="00412B59">
        <w:rPr>
          <w:rFonts w:asciiTheme="minorHAnsi" w:hAnsiTheme="minorHAnsi" w:cstheme="minorHAnsi"/>
        </w:rPr>
        <w:t>KJKrager@uams.edu</w:t>
      </w:r>
      <w:r w:rsidRPr="00412B59">
        <w:rPr>
          <w:rFonts w:asciiTheme="minorHAnsi" w:hAnsiTheme="minorHAnsi" w:cstheme="minorHAnsi"/>
          <w:color w:val="auto"/>
        </w:rPr>
        <w:t>)</w:t>
      </w:r>
    </w:p>
    <w:p w14:paraId="5A35381D" w14:textId="594BAA83" w:rsidR="00996A2A" w:rsidRPr="00412B59" w:rsidRDefault="00996A2A" w:rsidP="001D60C0">
      <w:pPr>
        <w:rPr>
          <w:rFonts w:asciiTheme="minorHAnsi" w:hAnsiTheme="minorHAnsi" w:cstheme="minorHAnsi"/>
          <w:color w:val="auto"/>
          <w:lang w:val="sv-SE"/>
        </w:rPr>
      </w:pPr>
      <w:r w:rsidRPr="00412B59">
        <w:rPr>
          <w:rFonts w:asciiTheme="minorHAnsi" w:hAnsiTheme="minorHAnsi" w:cstheme="minorHAnsi"/>
          <w:color w:val="auto"/>
          <w:lang w:val="sv-SE"/>
        </w:rPr>
        <w:t>Nukhet Aykin-Burns</w:t>
      </w:r>
      <w:r w:rsidRPr="00412B59">
        <w:rPr>
          <w:rFonts w:asciiTheme="minorHAnsi" w:hAnsiTheme="minorHAnsi" w:cstheme="minorHAnsi"/>
          <w:color w:val="auto"/>
          <w:lang w:val="sv-SE"/>
        </w:rPr>
        <w:tab/>
        <w:t>(</w:t>
      </w:r>
      <w:r w:rsidRPr="00412B59">
        <w:rPr>
          <w:rFonts w:asciiTheme="minorHAnsi" w:hAnsiTheme="minorHAnsi" w:cstheme="minorHAnsi"/>
          <w:lang w:val="sv-SE"/>
        </w:rPr>
        <w:t>NAykinburns@uams.edu</w:t>
      </w:r>
      <w:r w:rsidRPr="00412B59">
        <w:rPr>
          <w:rFonts w:asciiTheme="minorHAnsi" w:hAnsiTheme="minorHAnsi" w:cstheme="minorHAnsi"/>
          <w:color w:val="auto"/>
          <w:lang w:val="sv-SE"/>
        </w:rPr>
        <w:t>)</w:t>
      </w:r>
    </w:p>
    <w:p w14:paraId="60FCB589" w14:textId="42D11221" w:rsidR="00D04A95" w:rsidRPr="00412B59" w:rsidRDefault="00D04A95" w:rsidP="001D60C0">
      <w:pPr>
        <w:rPr>
          <w:rFonts w:asciiTheme="minorHAnsi" w:hAnsiTheme="minorHAnsi" w:cstheme="minorHAnsi"/>
          <w:bCs/>
          <w:color w:val="808080" w:themeColor="background1" w:themeShade="80"/>
        </w:rPr>
      </w:pPr>
    </w:p>
    <w:p w14:paraId="71B79AC9" w14:textId="0F6A9093" w:rsidR="006305D7" w:rsidRPr="00412B59" w:rsidRDefault="006305D7" w:rsidP="001D60C0">
      <w:pPr>
        <w:pStyle w:val="Heading1"/>
        <w:spacing w:before="0" w:after="0"/>
        <w:rPr>
          <w:rFonts w:cstheme="minorHAnsi"/>
        </w:rPr>
      </w:pPr>
      <w:r w:rsidRPr="00412B59">
        <w:t>KEYWORDS:</w:t>
      </w:r>
    </w:p>
    <w:p w14:paraId="6C0B0781" w14:textId="5EEFDE30" w:rsidR="007A4DD6" w:rsidRPr="00412B59" w:rsidRDefault="00907BF5" w:rsidP="001D60C0">
      <w:pPr>
        <w:rPr>
          <w:rFonts w:asciiTheme="minorHAnsi" w:hAnsiTheme="minorHAnsi" w:cstheme="minorHAnsi"/>
          <w:color w:val="auto"/>
        </w:rPr>
      </w:pPr>
      <w:proofErr w:type="gramStart"/>
      <w:r w:rsidRPr="00412B59">
        <w:rPr>
          <w:rFonts w:asciiTheme="minorHAnsi" w:hAnsiTheme="minorHAnsi" w:cstheme="minorHAnsi"/>
          <w:color w:val="auto"/>
        </w:rPr>
        <w:t>r</w:t>
      </w:r>
      <w:r w:rsidR="00996A2A" w:rsidRPr="00412B59">
        <w:rPr>
          <w:rFonts w:asciiTheme="minorHAnsi" w:hAnsiTheme="minorHAnsi" w:cstheme="minorHAnsi"/>
          <w:color w:val="auto"/>
        </w:rPr>
        <w:t>edox</w:t>
      </w:r>
      <w:proofErr w:type="gramEnd"/>
      <w:r w:rsidR="00996A2A" w:rsidRPr="00412B59">
        <w:rPr>
          <w:rFonts w:asciiTheme="minorHAnsi" w:hAnsiTheme="minorHAnsi" w:cstheme="minorHAnsi"/>
          <w:color w:val="auto"/>
        </w:rPr>
        <w:t xml:space="preserve"> sensitive green fluorescent protein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27587A" w:rsidRPr="00412B59">
        <w:rPr>
          <w:rFonts w:asciiTheme="minorHAnsi" w:hAnsiTheme="minorHAnsi" w:cstheme="minorHAnsi"/>
          <w:color w:val="auto"/>
        </w:rPr>
        <w:t>c</w:t>
      </w:r>
      <w:r w:rsidR="00996A2A" w:rsidRPr="00412B59">
        <w:rPr>
          <w:rFonts w:asciiTheme="minorHAnsi" w:hAnsiTheme="minorHAnsi" w:cstheme="minorHAnsi"/>
          <w:color w:val="auto"/>
        </w:rPr>
        <w:t xml:space="preserve">ytosolic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BC7528" w:rsidRPr="00412B59">
        <w:rPr>
          <w:rFonts w:asciiTheme="minorHAnsi" w:hAnsiTheme="minorHAnsi" w:cstheme="minorHAnsi"/>
          <w:color w:val="auto"/>
        </w:rPr>
        <w:t>cysteine/</w:t>
      </w:r>
      <w:proofErr w:type="spellStart"/>
      <w:r w:rsidR="00BC7528" w:rsidRPr="00412B59">
        <w:rPr>
          <w:rFonts w:asciiTheme="minorHAnsi" w:hAnsiTheme="minorHAnsi" w:cstheme="minorHAnsi"/>
          <w:color w:val="auto"/>
        </w:rPr>
        <w:t>cystine</w:t>
      </w:r>
      <w:proofErr w:type="spellEnd"/>
      <w:r w:rsidR="00996A2A" w:rsidRPr="00412B59">
        <w:rPr>
          <w:rFonts w:asciiTheme="minorHAnsi" w:hAnsiTheme="minorHAnsi" w:cstheme="minorHAnsi"/>
          <w:color w:val="auto"/>
        </w:rPr>
        <w:t xml:space="preserve"> </w:t>
      </w:r>
      <w:r w:rsidR="007E5859" w:rsidRPr="00412B59">
        <w:rPr>
          <w:rFonts w:asciiTheme="minorHAnsi" w:hAnsiTheme="minorHAnsi" w:cstheme="minorHAnsi"/>
          <w:color w:val="auto"/>
        </w:rPr>
        <w:t>ratio</w:t>
      </w:r>
      <w:r w:rsidR="00996A2A" w:rsidRPr="00412B59">
        <w:rPr>
          <w:rFonts w:asciiTheme="minorHAnsi" w:hAnsiTheme="minorHAnsi" w:cstheme="minorHAnsi"/>
          <w:color w:val="auto"/>
        </w:rPr>
        <w:t xml:space="preserve">, </w:t>
      </w:r>
      <w:r w:rsidR="009F02F4" w:rsidRPr="00412B59">
        <w:rPr>
          <w:rFonts w:asciiTheme="minorHAnsi" w:hAnsiTheme="minorHAnsi" w:cstheme="minorHAnsi"/>
          <w:color w:val="auto"/>
        </w:rPr>
        <w:t>live cell</w:t>
      </w:r>
      <w:r w:rsidR="007E5859" w:rsidRPr="00412B59">
        <w:rPr>
          <w:rFonts w:asciiTheme="minorHAnsi" w:hAnsiTheme="minorHAnsi" w:cstheme="minorHAnsi"/>
          <w:color w:val="auto"/>
        </w:rPr>
        <w:t xml:space="preserve"> </w:t>
      </w:r>
      <w:r w:rsidR="009F02F4" w:rsidRPr="00412B59">
        <w:rPr>
          <w:rFonts w:asciiTheme="minorHAnsi" w:hAnsiTheme="minorHAnsi" w:cstheme="minorHAnsi"/>
          <w:color w:val="auto"/>
        </w:rPr>
        <w:t>imaging, flow cytometr</w:t>
      </w:r>
      <w:r w:rsidR="007E5859" w:rsidRPr="00412B59">
        <w:rPr>
          <w:rFonts w:asciiTheme="minorHAnsi" w:hAnsiTheme="minorHAnsi" w:cstheme="minorHAnsi"/>
          <w:color w:val="auto"/>
        </w:rPr>
        <w:t>y,</w:t>
      </w:r>
      <w:r w:rsidR="009F02F4" w:rsidRPr="00412B59">
        <w:rPr>
          <w:rFonts w:asciiTheme="minorHAnsi" w:hAnsiTheme="minorHAnsi" w:cstheme="minorHAnsi"/>
          <w:color w:val="auto"/>
        </w:rPr>
        <w:t xml:space="preserve"> </w:t>
      </w:r>
      <w:r w:rsidR="004834CF" w:rsidRPr="00412B59">
        <w:rPr>
          <w:rFonts w:asciiTheme="minorHAnsi" w:hAnsiTheme="minorHAnsi" w:cstheme="minorHAnsi"/>
          <w:color w:val="auto"/>
        </w:rPr>
        <w:t>oxidation/reduction</w:t>
      </w:r>
    </w:p>
    <w:p w14:paraId="1CB4E390" w14:textId="77777777" w:rsidR="006305D7" w:rsidRPr="00412B59" w:rsidRDefault="006305D7" w:rsidP="001D60C0">
      <w:pPr>
        <w:pStyle w:val="NormalWeb"/>
        <w:spacing w:before="0" w:beforeAutospacing="0" w:after="0" w:afterAutospacing="0"/>
        <w:rPr>
          <w:rFonts w:asciiTheme="minorHAnsi" w:hAnsiTheme="minorHAnsi" w:cstheme="minorHAnsi"/>
        </w:rPr>
      </w:pPr>
    </w:p>
    <w:p w14:paraId="628AC4B5" w14:textId="054BA17A" w:rsidR="006305D7" w:rsidRPr="00412B59" w:rsidRDefault="00086FF5" w:rsidP="001D60C0">
      <w:pPr>
        <w:pStyle w:val="Heading1"/>
        <w:spacing w:before="0" w:after="0"/>
        <w:rPr>
          <w:rFonts w:cstheme="minorHAnsi"/>
        </w:rPr>
      </w:pPr>
      <w:r w:rsidRPr="00412B59">
        <w:rPr>
          <w:rFonts w:cstheme="minorHAnsi"/>
        </w:rPr>
        <w:t>SUMMARY</w:t>
      </w:r>
      <w:r w:rsidR="006305D7" w:rsidRPr="00412B59">
        <w:rPr>
          <w:rFonts w:cstheme="minorHAnsi"/>
        </w:rPr>
        <w:t>:</w:t>
      </w:r>
    </w:p>
    <w:p w14:paraId="761028D6" w14:textId="38B3EEDA" w:rsidR="006305D7" w:rsidRPr="00412B59" w:rsidRDefault="00FB262B" w:rsidP="001D60C0">
      <w:r w:rsidRPr="00412B59">
        <w:t xml:space="preserve">This protocol describes the assessment of </w:t>
      </w:r>
      <w:r w:rsidR="0090667C" w:rsidRPr="00412B59">
        <w:t xml:space="preserve">subcellular </w:t>
      </w:r>
      <w:r w:rsidR="0000285C" w:rsidRPr="00412B59">
        <w:t>compartment</w:t>
      </w:r>
      <w:r w:rsidR="000933D8" w:rsidRPr="00412B59">
        <w:t>-</w:t>
      </w:r>
      <w:r w:rsidR="0000285C" w:rsidRPr="00412B59">
        <w:t xml:space="preserve">specific </w:t>
      </w:r>
      <w:r w:rsidRPr="00412B59">
        <w:t>redox status within the cell</w:t>
      </w:r>
      <w:r w:rsidR="001F5B07" w:rsidRPr="00412B59">
        <w:t xml:space="preserve">. </w:t>
      </w:r>
      <w:r w:rsidR="000933D8" w:rsidRPr="00412B59">
        <w:t>A r</w:t>
      </w:r>
      <w:r w:rsidR="001F5B07" w:rsidRPr="00412B59">
        <w:t>edox</w:t>
      </w:r>
      <w:r w:rsidR="000933D8" w:rsidRPr="00412B59">
        <w:t>-</w:t>
      </w:r>
      <w:r w:rsidR="001F5B07" w:rsidRPr="00412B59">
        <w:t xml:space="preserve">sensitive fluorescent probe allows convenient </w:t>
      </w:r>
      <w:proofErr w:type="spellStart"/>
      <w:r w:rsidR="001F5B07" w:rsidRPr="00412B59">
        <w:t>ratiometric</w:t>
      </w:r>
      <w:proofErr w:type="spellEnd"/>
      <w:r w:rsidR="001F5B07" w:rsidRPr="00412B59">
        <w:t xml:space="preserve"> analysis</w:t>
      </w:r>
      <w:r w:rsidRPr="00412B59">
        <w:t xml:space="preserve"> </w:t>
      </w:r>
      <w:r w:rsidR="002C4A9E" w:rsidRPr="00412B59">
        <w:t>in intact cells.</w:t>
      </w:r>
    </w:p>
    <w:p w14:paraId="7DB5F53E" w14:textId="77777777" w:rsidR="003C370B" w:rsidRPr="00412B59" w:rsidRDefault="003C370B" w:rsidP="001D60C0">
      <w:pPr>
        <w:rPr>
          <w:rFonts w:asciiTheme="minorHAnsi" w:hAnsiTheme="minorHAnsi" w:cstheme="minorHAnsi"/>
        </w:rPr>
      </w:pPr>
    </w:p>
    <w:p w14:paraId="64FB8590" w14:textId="57FBF86C" w:rsidR="006305D7" w:rsidRPr="00412B59" w:rsidRDefault="006305D7" w:rsidP="001D60C0">
      <w:pPr>
        <w:pStyle w:val="Heading1"/>
        <w:spacing w:before="0" w:after="0"/>
        <w:rPr>
          <w:rFonts w:cstheme="minorHAnsi"/>
          <w:color w:val="808080"/>
        </w:rPr>
      </w:pPr>
      <w:r w:rsidRPr="00412B59">
        <w:rPr>
          <w:rFonts w:cstheme="minorHAnsi"/>
        </w:rPr>
        <w:t>ABSTRACT:</w:t>
      </w:r>
    </w:p>
    <w:p w14:paraId="479E14C4" w14:textId="1BD44A45" w:rsidR="00DF42F7" w:rsidRPr="00412B59" w:rsidRDefault="002E76BF" w:rsidP="001D60C0">
      <w:r w:rsidRPr="00412B59">
        <w:t xml:space="preserve">Measuring </w:t>
      </w:r>
      <w:r w:rsidR="000933D8" w:rsidRPr="00412B59">
        <w:t xml:space="preserve">the </w:t>
      </w:r>
      <w:r w:rsidR="00972E10" w:rsidRPr="00412B59">
        <w:t xml:space="preserve">intracellular </w:t>
      </w:r>
      <w:r w:rsidRPr="00412B59">
        <w:t>oxida</w:t>
      </w:r>
      <w:r w:rsidR="00972E10" w:rsidRPr="00412B59">
        <w:t>tion</w:t>
      </w:r>
      <w:r w:rsidRPr="00412B59">
        <w:t>/</w:t>
      </w:r>
      <w:r w:rsidR="0090667C" w:rsidRPr="00412B59">
        <w:t>reduct</w:t>
      </w:r>
      <w:r w:rsidR="00972E10" w:rsidRPr="00412B59">
        <w:t>ion</w:t>
      </w:r>
      <w:r w:rsidR="0090667C" w:rsidRPr="00412B59">
        <w:t xml:space="preserve"> </w:t>
      </w:r>
      <w:r w:rsidRPr="00412B59">
        <w:t>balance</w:t>
      </w:r>
      <w:r w:rsidR="000C288A" w:rsidRPr="00412B59">
        <w:t xml:space="preserve"> </w:t>
      </w:r>
      <w:r w:rsidRPr="00412B59">
        <w:t>provides</w:t>
      </w:r>
      <w:r w:rsidR="000933D8" w:rsidRPr="00412B59">
        <w:t xml:space="preserve"> an</w:t>
      </w:r>
      <w:r w:rsidRPr="00412B59">
        <w:t xml:space="preserve"> overview</w:t>
      </w:r>
      <w:r w:rsidR="000933D8" w:rsidRPr="00412B59">
        <w:t xml:space="preserve"> of the</w:t>
      </w:r>
      <w:r w:rsidR="00D2765B" w:rsidRPr="00412B59">
        <w:t xml:space="preserve"> </w:t>
      </w:r>
      <w:r w:rsidR="005F38E2" w:rsidRPr="00412B59">
        <w:t xml:space="preserve">physiological and/or pathophysiological </w:t>
      </w:r>
      <w:r w:rsidR="0070601B" w:rsidRPr="00412B59">
        <w:t xml:space="preserve">redox </w:t>
      </w:r>
      <w:r w:rsidR="005F38E2" w:rsidRPr="00412B59">
        <w:t>status</w:t>
      </w:r>
      <w:r w:rsidR="000933D8" w:rsidRPr="00412B59">
        <w:t xml:space="preserve"> of an organism</w:t>
      </w:r>
      <w:r w:rsidRPr="00412B59">
        <w:t xml:space="preserve">. </w:t>
      </w:r>
      <w:r w:rsidR="004417D5" w:rsidRPr="00412B59">
        <w:t xml:space="preserve">Thiols </w:t>
      </w:r>
      <w:r w:rsidR="00D2765B" w:rsidRPr="00412B59">
        <w:t xml:space="preserve">are especially important for </w:t>
      </w:r>
      <w:r w:rsidR="004417D5" w:rsidRPr="00412B59">
        <w:t>illuminat</w:t>
      </w:r>
      <w:r w:rsidR="00904B8A" w:rsidRPr="00412B59">
        <w:t>ing</w:t>
      </w:r>
      <w:r w:rsidR="004417D5" w:rsidRPr="00412B59">
        <w:t xml:space="preserve"> </w:t>
      </w:r>
      <w:r w:rsidR="005F38E2" w:rsidRPr="00412B59">
        <w:t>the</w:t>
      </w:r>
      <w:r w:rsidR="00733FB1" w:rsidRPr="00412B59">
        <w:t xml:space="preserve"> redox</w:t>
      </w:r>
      <w:r w:rsidR="004417D5" w:rsidRPr="00412B59">
        <w:t xml:space="preserve"> status of cells</w:t>
      </w:r>
      <w:r w:rsidR="000933D8" w:rsidRPr="00412B59">
        <w:t xml:space="preserve"> via</w:t>
      </w:r>
      <w:r w:rsidR="004417D5" w:rsidRPr="00412B59">
        <w:t xml:space="preserve"> their reduced dithiol and oxidized disulfide ratios. </w:t>
      </w:r>
      <w:r w:rsidRPr="00412B59">
        <w:t>Engineer</w:t>
      </w:r>
      <w:r w:rsidR="004417D5" w:rsidRPr="00412B59">
        <w:t xml:space="preserve">ed </w:t>
      </w:r>
      <w:r w:rsidR="00E71EA2" w:rsidRPr="00412B59">
        <w:t>cysteine</w:t>
      </w:r>
      <w:r w:rsidR="008B796D" w:rsidRPr="00412B59">
        <w:t>-</w:t>
      </w:r>
      <w:r w:rsidR="00E71EA2" w:rsidRPr="00412B59">
        <w:t xml:space="preserve">containing fluorescent </w:t>
      </w:r>
      <w:r w:rsidR="00E54681" w:rsidRPr="00412B59">
        <w:t xml:space="preserve">proteins </w:t>
      </w:r>
      <w:r w:rsidR="004417D5" w:rsidRPr="00412B59">
        <w:t>open a new era for</w:t>
      </w:r>
      <w:r w:rsidRPr="00412B59">
        <w:t xml:space="preserve"> redox</w:t>
      </w:r>
      <w:r w:rsidR="008B796D" w:rsidRPr="00412B59">
        <w:t>-</w:t>
      </w:r>
      <w:r w:rsidRPr="00412B59">
        <w:t xml:space="preserve">sensitive </w:t>
      </w:r>
      <w:r w:rsidR="00E54681" w:rsidRPr="00412B59">
        <w:t xml:space="preserve">biosensors. </w:t>
      </w:r>
      <w:r w:rsidR="00E71EA2" w:rsidRPr="00412B59">
        <w:t>One of them, r</w:t>
      </w:r>
      <w:r w:rsidR="00E54681" w:rsidRPr="00412B59">
        <w:t>edox</w:t>
      </w:r>
      <w:r w:rsidR="008B796D" w:rsidRPr="00412B59">
        <w:t>-</w:t>
      </w:r>
      <w:r w:rsidR="00E54681" w:rsidRPr="00412B59">
        <w:t>sensitive green fluorescent protein (</w:t>
      </w:r>
      <w:proofErr w:type="spellStart"/>
      <w:r w:rsidR="00E54681" w:rsidRPr="00412B59">
        <w:t>roGFP</w:t>
      </w:r>
      <w:proofErr w:type="spellEnd"/>
      <w:r w:rsidR="00E54681" w:rsidRPr="00412B59">
        <w:t>)</w:t>
      </w:r>
      <w:r w:rsidR="008B796D" w:rsidRPr="00412B59">
        <w:t>,</w:t>
      </w:r>
      <w:r w:rsidR="00E54681" w:rsidRPr="00412B59">
        <w:t xml:space="preserve"> </w:t>
      </w:r>
      <w:r w:rsidR="00E75C09" w:rsidRPr="00412B59">
        <w:t xml:space="preserve">can </w:t>
      </w:r>
      <w:r w:rsidR="00E54681" w:rsidRPr="00412B59">
        <w:t xml:space="preserve">easily </w:t>
      </w:r>
      <w:r w:rsidR="00E75C09" w:rsidRPr="00412B59">
        <w:t xml:space="preserve">be </w:t>
      </w:r>
      <w:r w:rsidR="00E54681" w:rsidRPr="00412B59">
        <w:t>introduced in</w:t>
      </w:r>
      <w:r w:rsidR="008B796D" w:rsidRPr="00412B59">
        <w:t>to</w:t>
      </w:r>
      <w:r w:rsidR="00E54681" w:rsidRPr="00412B59">
        <w:t xml:space="preserve"> cells with adenoviral transduction</w:t>
      </w:r>
      <w:r w:rsidR="008B796D" w:rsidRPr="00412B59">
        <w:t>,</w:t>
      </w:r>
      <w:r w:rsidR="00E54681" w:rsidRPr="00412B59">
        <w:t xml:space="preserve"> </w:t>
      </w:r>
      <w:r w:rsidR="00E75C09" w:rsidRPr="00412B59">
        <w:t>allowing</w:t>
      </w:r>
      <w:r w:rsidR="008B796D" w:rsidRPr="00412B59">
        <w:t xml:space="preserve"> the redox status of subcellular compartments to be evaluated </w:t>
      </w:r>
      <w:r w:rsidR="00E54681" w:rsidRPr="00412B59">
        <w:t>without disrupti</w:t>
      </w:r>
      <w:r w:rsidR="008B796D" w:rsidRPr="00412B59">
        <w:t>ng</w:t>
      </w:r>
      <w:r w:rsidR="00E54681" w:rsidRPr="00412B59">
        <w:t xml:space="preserve"> cellular processes.</w:t>
      </w:r>
      <w:r w:rsidR="00321E06" w:rsidRPr="00412B59">
        <w:t xml:space="preserve"> </w:t>
      </w:r>
      <w:r w:rsidR="002A68A7" w:rsidRPr="00412B59">
        <w:t>R</w:t>
      </w:r>
      <w:r w:rsidR="00227B34" w:rsidRPr="00412B59">
        <w:t xml:space="preserve">educed </w:t>
      </w:r>
      <w:r w:rsidR="006205CA" w:rsidRPr="00412B59">
        <w:t xml:space="preserve">cysteines </w:t>
      </w:r>
      <w:r w:rsidR="002A68A7" w:rsidRPr="00412B59">
        <w:t xml:space="preserve">and oxidized </w:t>
      </w:r>
      <w:proofErr w:type="spellStart"/>
      <w:r w:rsidR="006205CA" w:rsidRPr="00412B59">
        <w:t>cystines</w:t>
      </w:r>
      <w:proofErr w:type="spellEnd"/>
      <w:r w:rsidR="006205CA" w:rsidRPr="00412B59">
        <w:t xml:space="preserve"> </w:t>
      </w:r>
      <w:r w:rsidR="002A68A7" w:rsidRPr="00412B59">
        <w:t xml:space="preserve">of </w:t>
      </w:r>
      <w:proofErr w:type="spellStart"/>
      <w:r w:rsidR="002A68A7" w:rsidRPr="00412B59">
        <w:t>roGFP</w:t>
      </w:r>
      <w:proofErr w:type="spellEnd"/>
      <w:r w:rsidR="002A68A7" w:rsidRPr="00412B59">
        <w:t xml:space="preserve"> </w:t>
      </w:r>
      <w:r w:rsidR="00227B34" w:rsidRPr="00412B59">
        <w:t xml:space="preserve">have excitation </w:t>
      </w:r>
      <w:r w:rsidR="002A68A7" w:rsidRPr="00412B59">
        <w:t xml:space="preserve">maxima </w:t>
      </w:r>
      <w:r w:rsidR="00227B34" w:rsidRPr="00412B59">
        <w:t xml:space="preserve">at </w:t>
      </w:r>
      <w:r w:rsidR="00E71EA2" w:rsidRPr="00412B59">
        <w:t xml:space="preserve">488 </w:t>
      </w:r>
      <w:r w:rsidR="008B796D" w:rsidRPr="00412B59">
        <w:t xml:space="preserve">nm </w:t>
      </w:r>
      <w:r w:rsidR="002A68A7" w:rsidRPr="00412B59">
        <w:t>and 405 nm</w:t>
      </w:r>
      <w:r w:rsidR="008B796D" w:rsidRPr="00412B59">
        <w:t>,</w:t>
      </w:r>
      <w:r w:rsidR="002A68A7" w:rsidRPr="00412B59">
        <w:t xml:space="preserve"> respectively, with </w:t>
      </w:r>
      <w:proofErr w:type="gramStart"/>
      <w:r w:rsidR="002A68A7" w:rsidRPr="00412B59">
        <w:t>emission</w:t>
      </w:r>
      <w:proofErr w:type="gramEnd"/>
      <w:r w:rsidR="002A68A7" w:rsidRPr="00412B59">
        <w:t xml:space="preserve"> </w:t>
      </w:r>
      <w:r w:rsidR="00E71EA2" w:rsidRPr="00412B59">
        <w:t xml:space="preserve">at 525 nm. </w:t>
      </w:r>
      <w:r w:rsidR="00041468" w:rsidRPr="00412B59">
        <w:t>Assessing the r</w:t>
      </w:r>
      <w:r w:rsidR="00E71EA2" w:rsidRPr="00412B59">
        <w:t xml:space="preserve">atios </w:t>
      </w:r>
      <w:r w:rsidR="008B796D" w:rsidRPr="00412B59">
        <w:t>of these</w:t>
      </w:r>
      <w:r w:rsidR="00E71EA2" w:rsidRPr="00412B59">
        <w:t xml:space="preserve"> reduced and oxidized form</w:t>
      </w:r>
      <w:r w:rsidR="1A8ED954" w:rsidRPr="00412B59">
        <w:t>s</w:t>
      </w:r>
      <w:r w:rsidR="00D2765B" w:rsidRPr="00412B59">
        <w:t xml:space="preserve"> </w:t>
      </w:r>
      <w:r w:rsidR="008B796D" w:rsidRPr="00412B59">
        <w:t>allows the</w:t>
      </w:r>
      <w:r w:rsidR="00D2765B" w:rsidRPr="00412B59">
        <w:t xml:space="preserve"> convenient calculation </w:t>
      </w:r>
      <w:r w:rsidR="008B796D" w:rsidRPr="00412B59">
        <w:t>of</w:t>
      </w:r>
      <w:r w:rsidR="00D2765B" w:rsidRPr="00412B59">
        <w:t xml:space="preserve"> redox balance within the cell.</w:t>
      </w:r>
      <w:r w:rsidR="00E71EA2" w:rsidRPr="00412B59">
        <w:t xml:space="preserve"> </w:t>
      </w:r>
      <w:r w:rsidR="00E54681" w:rsidRPr="00412B59">
        <w:t xml:space="preserve">In this method </w:t>
      </w:r>
      <w:r w:rsidR="00907BF5" w:rsidRPr="00412B59">
        <w:t>article</w:t>
      </w:r>
      <w:r w:rsidR="00E54681" w:rsidRPr="00412B59">
        <w:t xml:space="preserve">, immortalized human </w:t>
      </w:r>
      <w:r w:rsidR="008A5F18" w:rsidRPr="00412B59">
        <w:t>triple</w:t>
      </w:r>
      <w:r w:rsidR="008B796D" w:rsidRPr="00412B59">
        <w:t>-</w:t>
      </w:r>
      <w:r w:rsidR="008A5F18" w:rsidRPr="00412B59">
        <w:t xml:space="preserve">negative </w:t>
      </w:r>
      <w:r w:rsidR="00136555" w:rsidRPr="00412B59">
        <w:t>b</w:t>
      </w:r>
      <w:r w:rsidR="00E54681" w:rsidRPr="00412B59">
        <w:t xml:space="preserve">reast </w:t>
      </w:r>
      <w:r w:rsidR="00136555" w:rsidRPr="00412B59">
        <w:t>cancer cells</w:t>
      </w:r>
      <w:r w:rsidR="00E54681" w:rsidRPr="00412B59">
        <w:t xml:space="preserve"> (M</w:t>
      </w:r>
      <w:r w:rsidR="00136555" w:rsidRPr="00412B59">
        <w:t>DA-MB-231</w:t>
      </w:r>
      <w:r w:rsidR="00E54681" w:rsidRPr="00412B59">
        <w:t xml:space="preserve">) </w:t>
      </w:r>
      <w:r w:rsidR="00BC7528" w:rsidRPr="00412B59">
        <w:t xml:space="preserve">were used </w:t>
      </w:r>
      <w:r w:rsidR="00E54681" w:rsidRPr="00412B59">
        <w:t xml:space="preserve">to assess redox status within the living cell. </w:t>
      </w:r>
      <w:r w:rsidR="00D650AF" w:rsidRPr="00412B59">
        <w:t>The p</w:t>
      </w:r>
      <w:r w:rsidR="00D2765B" w:rsidRPr="00412B59">
        <w:t>rotocol steps include</w:t>
      </w:r>
      <w:r w:rsidR="00D650AF" w:rsidRPr="00412B59">
        <w:t xml:space="preserve"> </w:t>
      </w:r>
      <w:r w:rsidR="00E54681" w:rsidRPr="00412B59">
        <w:t>M</w:t>
      </w:r>
      <w:r w:rsidR="00D91780" w:rsidRPr="00412B59">
        <w:t>DA-MB-231</w:t>
      </w:r>
      <w:r w:rsidR="00E54681" w:rsidRPr="00412B59">
        <w:t xml:space="preserve"> cell line transduc</w:t>
      </w:r>
      <w:r w:rsidR="00D2765B" w:rsidRPr="00412B59">
        <w:t>tion</w:t>
      </w:r>
      <w:r w:rsidR="00E54681" w:rsidRPr="00412B59">
        <w:t xml:space="preserve"> with adenovirus to express</w:t>
      </w:r>
      <w:r w:rsidR="002B45C8" w:rsidRPr="00412B59">
        <w:t xml:space="preserve"> cyto</w:t>
      </w:r>
      <w:r w:rsidR="00B75FF4" w:rsidRPr="00412B59">
        <w:t>solic</w:t>
      </w:r>
      <w:r w:rsidR="00E54681" w:rsidRPr="00412B59">
        <w:t xml:space="preserve"> </w:t>
      </w:r>
      <w:proofErr w:type="spellStart"/>
      <w:r w:rsidR="00E54681" w:rsidRPr="00412B59">
        <w:t>roGF</w:t>
      </w:r>
      <w:r w:rsidR="00321E06" w:rsidRPr="00412B59">
        <w:t>P</w:t>
      </w:r>
      <w:proofErr w:type="spellEnd"/>
      <w:r w:rsidR="008B796D" w:rsidRPr="00412B59">
        <w:t>,</w:t>
      </w:r>
      <w:r w:rsidR="00E54681" w:rsidRPr="00412B59">
        <w:t xml:space="preserve"> treat</w:t>
      </w:r>
      <w:r w:rsidR="00D2765B" w:rsidRPr="00412B59">
        <w:t>ment</w:t>
      </w:r>
      <w:r w:rsidR="00E54681" w:rsidRPr="00412B59">
        <w:t xml:space="preserve"> </w:t>
      </w:r>
      <w:r w:rsidR="00321E06" w:rsidRPr="00412B59">
        <w:t>with H</w:t>
      </w:r>
      <w:r w:rsidR="00321E06" w:rsidRPr="00412B59">
        <w:rPr>
          <w:vertAlign w:val="subscript"/>
        </w:rPr>
        <w:t>2</w:t>
      </w:r>
      <w:r w:rsidR="00321E06" w:rsidRPr="00412B59">
        <w:t>O</w:t>
      </w:r>
      <w:r w:rsidR="00321E06" w:rsidRPr="00412B59">
        <w:rPr>
          <w:vertAlign w:val="subscript"/>
        </w:rPr>
        <w:t>2</w:t>
      </w:r>
      <w:r w:rsidR="00D650AF" w:rsidRPr="00412B59">
        <w:t xml:space="preserve">, </w:t>
      </w:r>
      <w:r w:rsidR="00321E06" w:rsidRPr="00412B59">
        <w:t xml:space="preserve">and </w:t>
      </w:r>
      <w:r w:rsidR="00D2765B" w:rsidRPr="00412B59">
        <w:t xml:space="preserve">assessment of </w:t>
      </w:r>
      <w:r w:rsidR="00D55477" w:rsidRPr="00412B59">
        <w:t>cysteine</w:t>
      </w:r>
      <w:r w:rsidR="00DD7F5C" w:rsidRPr="00412B59">
        <w:t xml:space="preserve"> and </w:t>
      </w:r>
      <w:proofErr w:type="spellStart"/>
      <w:r w:rsidR="00D55477" w:rsidRPr="00412B59">
        <w:t>cystine</w:t>
      </w:r>
      <w:proofErr w:type="spellEnd"/>
      <w:r w:rsidR="00DD7F5C" w:rsidRPr="00412B59">
        <w:t xml:space="preserve"> ratio with both flow cytometry and fluorescence microscopy.</w:t>
      </w:r>
      <w:r w:rsidR="00D2765B" w:rsidRPr="00412B59">
        <w:t xml:space="preserve"> </w:t>
      </w:r>
    </w:p>
    <w:p w14:paraId="3A31E9EC" w14:textId="77777777" w:rsidR="00907BF5" w:rsidRPr="00412B59" w:rsidRDefault="00907BF5" w:rsidP="001D60C0"/>
    <w:p w14:paraId="00D25F73" w14:textId="136CE182" w:rsidR="006305D7" w:rsidRPr="00412B59" w:rsidRDefault="006305D7" w:rsidP="001D60C0">
      <w:pPr>
        <w:pStyle w:val="Heading1"/>
        <w:spacing w:before="0" w:after="0"/>
        <w:rPr>
          <w:color w:val="808080"/>
        </w:rPr>
      </w:pPr>
      <w:r w:rsidRPr="00412B59">
        <w:lastRenderedPageBreak/>
        <w:t xml:space="preserve">INTRODUCTION: </w:t>
      </w:r>
    </w:p>
    <w:p w14:paraId="3BCB8FF1" w14:textId="26B6E18A" w:rsidR="00246643" w:rsidRPr="00412B59" w:rsidRDefault="009F0485" w:rsidP="001D60C0">
      <w:pPr>
        <w:rPr>
          <w:rFonts w:asciiTheme="minorHAnsi" w:hAnsiTheme="minorHAnsi" w:cstheme="minorHAnsi"/>
          <w:color w:val="auto"/>
        </w:rPr>
      </w:pPr>
      <w:r w:rsidRPr="00412B59">
        <w:rPr>
          <w:rFonts w:asciiTheme="minorHAnsi" w:hAnsiTheme="minorHAnsi" w:cstheme="minorHAnsi"/>
          <w:color w:val="auto"/>
        </w:rPr>
        <w:t xml:space="preserve">Oxidative stress </w:t>
      </w:r>
      <w:r w:rsidR="002F3DA1" w:rsidRPr="00412B59">
        <w:rPr>
          <w:rFonts w:asciiTheme="minorHAnsi" w:hAnsiTheme="minorHAnsi" w:cstheme="minorHAnsi"/>
          <w:color w:val="auto"/>
        </w:rPr>
        <w:t>wa</w:t>
      </w:r>
      <w:r w:rsidR="006A1729" w:rsidRPr="00412B59">
        <w:rPr>
          <w:rFonts w:asciiTheme="minorHAnsi" w:hAnsiTheme="minorHAnsi" w:cstheme="minorHAnsi"/>
          <w:color w:val="auto"/>
        </w:rPr>
        <w:t xml:space="preserve">s defined </w:t>
      </w:r>
      <w:r w:rsidR="00D650AF" w:rsidRPr="00412B59">
        <w:rPr>
          <w:rFonts w:asciiTheme="minorHAnsi" w:hAnsiTheme="minorHAnsi" w:cstheme="minorHAnsi"/>
          <w:color w:val="auto"/>
        </w:rPr>
        <w:t>in</w:t>
      </w:r>
      <w:r w:rsidR="006A1729" w:rsidRPr="00412B59">
        <w:rPr>
          <w:rFonts w:asciiTheme="minorHAnsi" w:hAnsiTheme="minorHAnsi" w:cstheme="minorHAnsi"/>
          <w:color w:val="auto"/>
        </w:rPr>
        <w:t xml:space="preserve"> 1985 by Helmut </w:t>
      </w:r>
      <w:proofErr w:type="spellStart"/>
      <w:r w:rsidR="006A1729" w:rsidRPr="00412B59">
        <w:rPr>
          <w:rFonts w:asciiTheme="minorHAnsi" w:hAnsiTheme="minorHAnsi" w:cstheme="minorHAnsi"/>
          <w:color w:val="auto"/>
        </w:rPr>
        <w:t>Sies</w:t>
      </w:r>
      <w:proofErr w:type="spellEnd"/>
      <w:r w:rsidR="006A1729" w:rsidRPr="00412B59">
        <w:rPr>
          <w:rFonts w:asciiTheme="minorHAnsi" w:hAnsiTheme="minorHAnsi" w:cstheme="minorHAnsi"/>
          <w:color w:val="auto"/>
        </w:rPr>
        <w:t xml:space="preserve"> </w:t>
      </w:r>
      <w:r w:rsidR="001F1FBC" w:rsidRPr="00412B59">
        <w:rPr>
          <w:rFonts w:asciiTheme="minorHAnsi" w:hAnsiTheme="minorHAnsi" w:cstheme="minorHAnsi"/>
          <w:color w:val="auto"/>
        </w:rPr>
        <w:t xml:space="preserve">as </w:t>
      </w:r>
      <w:r w:rsidR="00D650AF" w:rsidRPr="00412B59">
        <w:rPr>
          <w:rFonts w:asciiTheme="minorHAnsi" w:hAnsiTheme="minorHAnsi" w:cstheme="minorHAnsi"/>
          <w:color w:val="auto"/>
        </w:rPr>
        <w:t>“</w:t>
      </w:r>
      <w:r w:rsidR="00EE1EED" w:rsidRPr="00412B59">
        <w:rPr>
          <w:rFonts w:asciiTheme="minorHAnsi" w:hAnsiTheme="minorHAnsi" w:cstheme="minorHAnsi"/>
          <w:color w:val="auto"/>
        </w:rPr>
        <w:t xml:space="preserve">a disturbance </w:t>
      </w:r>
      <w:r w:rsidR="0008318F" w:rsidRPr="00412B59">
        <w:rPr>
          <w:rFonts w:asciiTheme="minorHAnsi" w:hAnsiTheme="minorHAnsi" w:cstheme="minorHAnsi"/>
          <w:color w:val="auto"/>
        </w:rPr>
        <w:t xml:space="preserve">in </w:t>
      </w:r>
      <w:proofErr w:type="spellStart"/>
      <w:r w:rsidR="0008318F" w:rsidRPr="00412B59">
        <w:rPr>
          <w:rFonts w:asciiTheme="minorHAnsi" w:hAnsiTheme="minorHAnsi" w:cstheme="minorHAnsi"/>
          <w:color w:val="auto"/>
        </w:rPr>
        <w:t>prooxidant</w:t>
      </w:r>
      <w:proofErr w:type="spellEnd"/>
      <w:r w:rsidR="008B796D" w:rsidRPr="00412B59">
        <w:rPr>
          <w:rFonts w:asciiTheme="minorHAnsi" w:hAnsiTheme="minorHAnsi" w:cstheme="minorHAnsi"/>
          <w:color w:val="auto"/>
        </w:rPr>
        <w:t>–</w:t>
      </w:r>
      <w:r w:rsidR="0008318F" w:rsidRPr="00412B59">
        <w:rPr>
          <w:rFonts w:asciiTheme="minorHAnsi" w:hAnsiTheme="minorHAnsi" w:cstheme="minorHAnsi"/>
          <w:color w:val="auto"/>
        </w:rPr>
        <w:t>antioxidant balance</w:t>
      </w:r>
      <w:r w:rsidR="00D16A07" w:rsidRPr="00412B59">
        <w:rPr>
          <w:rFonts w:asciiTheme="minorHAnsi" w:hAnsiTheme="minorHAnsi" w:cstheme="minorHAnsi"/>
          <w:color w:val="auto"/>
        </w:rPr>
        <w:t xml:space="preserve"> in favor of the former</w:t>
      </w:r>
      <w:r w:rsidR="00D650AF" w:rsidRPr="00412B59">
        <w:rPr>
          <w:rFonts w:asciiTheme="minorHAnsi" w:hAnsiTheme="minorHAnsi" w:cstheme="minorHAnsi"/>
          <w:color w:val="auto"/>
        </w:rPr>
        <w:t>”</w:t>
      </w:r>
      <w:r w:rsidR="009F7D1D"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1","issued":{"date-parts":[["2015"]]},"page":"180-183","publisher":"Elsevier","title":"Oxidative stress: A concept in redox biology and medicine","type":"article","volume":"4"},"uris":["http://www.mendeley.com/documents/?uuid=b4a05690-5551-4724-a53e-4a2c541db248"]}],"mendeley":{"formattedCitation":"&lt;sup&gt;1&lt;/sup&gt;","plainTextFormattedCitation":"1","previouslyFormattedCitation":"&lt;sup&gt;1&lt;/sup&gt;"},"properties":{"noteIndex":0},"schema":"https://github.com/citation-style-language/schema/raw/master/csl-citation.json"}</w:instrText>
      </w:r>
      <w:r w:rsidR="009F7D1D"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1</w:t>
      </w:r>
      <w:r w:rsidR="009F7D1D" w:rsidRPr="00412B59">
        <w:rPr>
          <w:rFonts w:asciiTheme="minorHAnsi" w:hAnsiTheme="minorHAnsi" w:cstheme="minorHAnsi"/>
          <w:color w:val="auto"/>
        </w:rPr>
        <w:fldChar w:fldCharType="end"/>
      </w:r>
      <w:r w:rsidR="008B796D" w:rsidRPr="00412B59">
        <w:rPr>
          <w:rFonts w:asciiTheme="minorHAnsi" w:hAnsiTheme="minorHAnsi" w:cstheme="minorHAnsi"/>
          <w:color w:val="auto"/>
        </w:rPr>
        <w:t>,</w:t>
      </w:r>
      <w:r w:rsidR="002748A2" w:rsidRPr="00412B59">
        <w:rPr>
          <w:rFonts w:asciiTheme="minorHAnsi" w:hAnsiTheme="minorHAnsi" w:cstheme="minorHAnsi"/>
          <w:color w:val="auto"/>
        </w:rPr>
        <w:t xml:space="preserve"> and </w:t>
      </w:r>
      <w:r w:rsidR="008B796D" w:rsidRPr="00412B59">
        <w:rPr>
          <w:rFonts w:asciiTheme="minorHAnsi" w:hAnsiTheme="minorHAnsi" w:cstheme="minorHAnsi"/>
          <w:color w:val="auto"/>
        </w:rPr>
        <w:t xml:space="preserve">a </w:t>
      </w:r>
      <w:r w:rsidR="002748A2" w:rsidRPr="00412B59">
        <w:t xml:space="preserve">plethora of research </w:t>
      </w:r>
      <w:r w:rsidR="008B796D" w:rsidRPr="00412B59">
        <w:t xml:space="preserve">has been </w:t>
      </w:r>
      <w:r w:rsidR="002748A2" w:rsidRPr="00412B59">
        <w:t>conducted to obtain disease</w:t>
      </w:r>
      <w:r w:rsidR="008B796D" w:rsidRPr="00412B59">
        <w:t>-</w:t>
      </w:r>
      <w:r w:rsidR="002748A2" w:rsidRPr="00412B59">
        <w:t>, nutrition</w:t>
      </w:r>
      <w:r w:rsidR="008B796D" w:rsidRPr="00412B59">
        <w:t>-,</w:t>
      </w:r>
      <w:r w:rsidR="002748A2" w:rsidRPr="00412B59">
        <w:t xml:space="preserve"> and aging</w:t>
      </w:r>
      <w:r w:rsidR="008B796D" w:rsidRPr="00412B59">
        <w:t>-</w:t>
      </w:r>
      <w:r w:rsidR="002748A2" w:rsidRPr="00412B59">
        <w:t>specific redox status of organisms</w:t>
      </w:r>
      <w:r w:rsidR="009F7D1D" w:rsidRPr="00412B59">
        <w:fldChar w:fldCharType="begin" w:fldLock="1"/>
      </w:r>
      <w:r w:rsidR="00D77CCE" w:rsidRPr="00412B59">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id":"ITEM-2","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2","issued":{"date-parts":[["2015"]]},"page":"180-183","publisher":"Elsevier","title":"Oxidative stress: A concept in redox biology and medicine","type":"article","volume":"4"},"uris":["http://www.mendeley.com/documents/?uuid=b4a05690-5551-4724-a53e-4a2c541db248"]},{"id":"ITEM-3","itemData":{"DOI":"10.1155/2017/8416763","ISSN":"19420994","PMID":"28819546","abstract":"Oxidative stress is a phenomenon caused by an imbalance between production and accumulation of oxygen reactive species (ROS) in cells and tissues and the ability of a biological system to detoxify these reactive products. ROS can play, and in fact they do it, several physiological roles (i.e., cell signaling), and they are normally generated as by-products of oxygen metabolism; despite this, environmental stressors (i.e., UV, ionizing radiations, pollutants, and heavy metals) and xenobiotics (i.e., antiblastic drugs) contribute to greatly increase ROS production, therefore causing the imbalance that leads to cell and tissue damage (oxidative stress). Several antioxidants have been exploited in recent years for their actual or supposed beneficial effect against oxidative stress, such as vitamin E, flavonoids, and polyphenols. While we tend to describe oxidative stress just as harmful for human body, it is true as well that it is exploited as a therapeutic approach to treat clinical conditions such as cancer, with a certain degree of clinical success. In this review, we will describe the most recent findings in the oxidative stress field, highlighting both its bad and good sides for human health.","author":[{"dropping-particle":"","family":"Pizzino","given":"Gabriele","non-dropping-particle":"","parse-names":false,"suffix":""},{"dropping-particle":"","family":"Irrera","given":"Natasha","non-dropping-particle":"","parse-names":false,"suffix":""},{"dropping-particle":"","family":"Cucinotta","given":"Mariapaola","non-dropping-particle":"","parse-names":false,"suffix":""},{"dropping-particle":"","family":"Pallio","given":"Giovanni","non-dropping-particle":"","parse-names":false,"suffix":""},{"dropping-particle":"","family":"Mannino","given":"Federica","non-dropping-particle":"","parse-names":false,"suffix":""},{"dropping-particle":"","family":"Arcoraci","given":"Vincenzo","non-dropping-particle":"","parse-names":false,"suffix":""},{"dropping-particle":"","family":"Squadrito","given":"Francesco","non-dropping-particle":"","parse-names":false,"suffix":""},{"dropping-particle":"","family":"Altavilla","given":"Domenica","non-dropping-particle":"","parse-names":false,"suffix":""},{"dropping-particle":"","family":"Bitto","given":"Alessandra","non-dropping-particle":"","parse-names":false,"suffix":""}],"container-title":"Oxidative Medicine and Cellular Longevity","id":"ITEM-3","issued":{"date-parts":[["2017"]]},"publisher":"Hindawi","title":"Oxidative Stress: Harms and Benefits for Human Health","type":"article","volume":"2017"},"uris":["http://www.mendeley.com/documents/?uuid=540d10be-7435-4a0f-a156-6a722d1a7976"]}],"mendeley":{"formattedCitation":"&lt;sup&gt;1–3&lt;/sup&gt;","plainTextFormattedCitation":"1–3","previouslyFormattedCitation":"&lt;sup&gt;1–3&lt;/sup&gt;"},"properties":{"noteIndex":0},"schema":"https://github.com/citation-style-language/schema/raw/master/csl-citation.json"}</w:instrText>
      </w:r>
      <w:r w:rsidR="009F7D1D" w:rsidRPr="00412B59">
        <w:fldChar w:fldCharType="separate"/>
      </w:r>
      <w:r w:rsidR="009F7D1D" w:rsidRPr="00412B59">
        <w:rPr>
          <w:noProof/>
          <w:vertAlign w:val="superscript"/>
        </w:rPr>
        <w:t>1–3</w:t>
      </w:r>
      <w:r w:rsidR="009F7D1D" w:rsidRPr="00412B59">
        <w:fldChar w:fldCharType="end"/>
      </w:r>
      <w:r w:rsidR="002748A2" w:rsidRPr="00412B59">
        <w:t xml:space="preserve">. </w:t>
      </w:r>
      <w:r w:rsidR="00041468" w:rsidRPr="00412B59">
        <w:rPr>
          <w:rFonts w:asciiTheme="minorHAnsi" w:hAnsiTheme="minorHAnsi" w:cstheme="minorHAnsi"/>
          <w:color w:val="auto"/>
        </w:rPr>
        <w:t>Since then</w:t>
      </w:r>
      <w:r w:rsidR="009B3C84" w:rsidRPr="00412B59">
        <w:rPr>
          <w:rFonts w:asciiTheme="minorHAnsi" w:hAnsiTheme="minorHAnsi" w:cstheme="minorHAnsi"/>
          <w:color w:val="auto"/>
        </w:rPr>
        <w:t>, the</w:t>
      </w:r>
      <w:r w:rsidR="004B3AB6" w:rsidRPr="00412B59">
        <w:rPr>
          <w:rFonts w:asciiTheme="minorHAnsi" w:hAnsiTheme="minorHAnsi" w:cstheme="minorHAnsi"/>
          <w:color w:val="auto"/>
        </w:rPr>
        <w:t xml:space="preserve"> understanding of oxidative stress</w:t>
      </w:r>
      <w:r w:rsidR="009B3C84" w:rsidRPr="00412B59">
        <w:rPr>
          <w:rFonts w:asciiTheme="minorHAnsi" w:hAnsiTheme="minorHAnsi" w:cstheme="minorHAnsi"/>
          <w:color w:val="auto"/>
        </w:rPr>
        <w:t xml:space="preserve"> has become</w:t>
      </w:r>
      <w:r w:rsidR="001A5B57" w:rsidRPr="00412B59">
        <w:rPr>
          <w:rFonts w:asciiTheme="minorHAnsi" w:hAnsiTheme="minorHAnsi" w:cstheme="minorHAnsi"/>
          <w:color w:val="auto"/>
        </w:rPr>
        <w:t xml:space="preserve"> </w:t>
      </w:r>
      <w:r w:rsidR="00DA61E7" w:rsidRPr="00412B59">
        <w:rPr>
          <w:rFonts w:asciiTheme="minorHAnsi" w:hAnsiTheme="minorHAnsi" w:cstheme="minorHAnsi"/>
          <w:color w:val="auto"/>
        </w:rPr>
        <w:t>broader</w:t>
      </w:r>
      <w:r w:rsidR="001A5B57" w:rsidRPr="00412B59">
        <w:rPr>
          <w:rFonts w:asciiTheme="minorHAnsi" w:hAnsiTheme="minorHAnsi" w:cstheme="minorHAnsi"/>
          <w:color w:val="auto"/>
        </w:rPr>
        <w:t>.</w:t>
      </w:r>
      <w:r w:rsidR="00F96D32" w:rsidRPr="00412B59">
        <w:rPr>
          <w:rFonts w:asciiTheme="minorHAnsi" w:hAnsiTheme="minorHAnsi" w:cstheme="minorHAnsi"/>
          <w:color w:val="auto"/>
        </w:rPr>
        <w:t xml:space="preserve"> </w:t>
      </w:r>
      <w:r w:rsidR="00E67923" w:rsidRPr="00412B59">
        <w:rPr>
          <w:rFonts w:asciiTheme="minorHAnsi" w:hAnsiTheme="minorHAnsi" w:cstheme="minorHAnsi"/>
          <w:color w:val="auto"/>
        </w:rPr>
        <w:t xml:space="preserve">Testing the hypotheses of </w:t>
      </w:r>
      <w:r w:rsidR="006D65D8" w:rsidRPr="00412B59">
        <w:rPr>
          <w:rFonts w:asciiTheme="minorHAnsi" w:hAnsiTheme="minorHAnsi" w:cstheme="minorHAnsi"/>
          <w:color w:val="auto"/>
        </w:rPr>
        <w:t xml:space="preserve">using </w:t>
      </w:r>
      <w:r w:rsidR="00664E76" w:rsidRPr="00412B59">
        <w:rPr>
          <w:rFonts w:asciiTheme="minorHAnsi" w:hAnsiTheme="minorHAnsi" w:cstheme="minorHAnsi"/>
          <w:color w:val="auto"/>
        </w:rPr>
        <w:t xml:space="preserve">antioxidants against </w:t>
      </w:r>
      <w:r w:rsidR="00117067" w:rsidRPr="00412B59">
        <w:rPr>
          <w:rFonts w:asciiTheme="minorHAnsi" w:hAnsiTheme="minorHAnsi" w:cstheme="minorHAnsi"/>
          <w:color w:val="auto"/>
        </w:rPr>
        <w:t>diseases and/or aging ha</w:t>
      </w:r>
      <w:r w:rsidR="00A669D0" w:rsidRPr="00412B59">
        <w:rPr>
          <w:rFonts w:asciiTheme="minorHAnsi" w:hAnsiTheme="minorHAnsi" w:cstheme="minorHAnsi"/>
          <w:color w:val="auto"/>
        </w:rPr>
        <w:t>s</w:t>
      </w:r>
      <w:r w:rsidR="009F7D1D" w:rsidRPr="00412B59">
        <w:rPr>
          <w:rFonts w:asciiTheme="minorHAnsi" w:hAnsiTheme="minorHAnsi" w:cstheme="minorHAnsi"/>
          <w:color w:val="auto"/>
        </w:rPr>
        <w:t xml:space="preserve"> show</w:t>
      </w:r>
      <w:r w:rsidR="00A669D0" w:rsidRPr="00412B59">
        <w:rPr>
          <w:rFonts w:asciiTheme="minorHAnsi" w:hAnsiTheme="minorHAnsi" w:cstheme="minorHAnsi"/>
          <w:color w:val="auto"/>
        </w:rPr>
        <w:t>n</w:t>
      </w:r>
      <w:r w:rsidR="006D65D8" w:rsidRPr="00412B59">
        <w:rPr>
          <w:rFonts w:asciiTheme="minorHAnsi" w:hAnsiTheme="minorHAnsi" w:cstheme="minorHAnsi"/>
          <w:color w:val="auto"/>
        </w:rPr>
        <w:t xml:space="preserve"> that</w:t>
      </w:r>
      <w:r w:rsidR="009F7D1D" w:rsidRPr="00412B59">
        <w:rPr>
          <w:rFonts w:asciiTheme="minorHAnsi" w:hAnsiTheme="minorHAnsi" w:cstheme="minorHAnsi"/>
          <w:color w:val="auto"/>
        </w:rPr>
        <w:t xml:space="preserve"> </w:t>
      </w:r>
      <w:r w:rsidR="00425D43" w:rsidRPr="00412B59">
        <w:rPr>
          <w:rFonts w:asciiTheme="minorHAnsi" w:hAnsiTheme="minorHAnsi" w:cstheme="minorHAnsi"/>
          <w:color w:val="auto"/>
        </w:rPr>
        <w:t>oxidative stress</w:t>
      </w:r>
      <w:r w:rsidR="002579A2" w:rsidRPr="00412B59">
        <w:rPr>
          <w:rFonts w:asciiTheme="minorHAnsi" w:hAnsiTheme="minorHAnsi" w:cstheme="minorHAnsi"/>
          <w:color w:val="auto"/>
        </w:rPr>
        <w:t xml:space="preserve"> </w:t>
      </w:r>
      <w:r w:rsidR="0088097B" w:rsidRPr="00412B59">
        <w:rPr>
          <w:rFonts w:asciiTheme="minorHAnsi" w:hAnsiTheme="minorHAnsi" w:cstheme="minorHAnsi"/>
          <w:color w:val="auto"/>
        </w:rPr>
        <w:t xml:space="preserve">not </w:t>
      </w:r>
      <w:r w:rsidR="00A669D0" w:rsidRPr="00412B59">
        <w:rPr>
          <w:rFonts w:asciiTheme="minorHAnsi" w:hAnsiTheme="minorHAnsi" w:cstheme="minorHAnsi"/>
          <w:color w:val="auto"/>
        </w:rPr>
        <w:t xml:space="preserve">only </w:t>
      </w:r>
      <w:r w:rsidR="0088097B" w:rsidRPr="00412B59">
        <w:rPr>
          <w:rFonts w:asciiTheme="minorHAnsi" w:hAnsiTheme="minorHAnsi" w:cstheme="minorHAnsi"/>
          <w:color w:val="auto"/>
        </w:rPr>
        <w:t>caus</w:t>
      </w:r>
      <w:r w:rsidR="00A669D0" w:rsidRPr="00412B59">
        <w:rPr>
          <w:rFonts w:asciiTheme="minorHAnsi" w:hAnsiTheme="minorHAnsi" w:cstheme="minorHAnsi"/>
          <w:color w:val="auto"/>
        </w:rPr>
        <w:t>es</w:t>
      </w:r>
      <w:r w:rsidR="0088097B" w:rsidRPr="00412B59">
        <w:rPr>
          <w:rFonts w:asciiTheme="minorHAnsi" w:hAnsiTheme="minorHAnsi" w:cstheme="minorHAnsi"/>
          <w:color w:val="auto"/>
        </w:rPr>
        <w:t xml:space="preserve"> harm but also</w:t>
      </w:r>
      <w:r w:rsidR="00D650AF" w:rsidRPr="00412B59">
        <w:rPr>
          <w:rFonts w:asciiTheme="minorHAnsi" w:hAnsiTheme="minorHAnsi" w:cstheme="minorHAnsi"/>
          <w:color w:val="auto"/>
        </w:rPr>
        <w:t xml:space="preserve"> </w:t>
      </w:r>
      <w:r w:rsidR="002579A2" w:rsidRPr="00412B59">
        <w:rPr>
          <w:rFonts w:asciiTheme="minorHAnsi" w:hAnsiTheme="minorHAnsi" w:cstheme="minorHAnsi"/>
          <w:color w:val="auto"/>
        </w:rPr>
        <w:t xml:space="preserve">has other roles </w:t>
      </w:r>
      <w:r w:rsidR="006D65D8" w:rsidRPr="00412B59">
        <w:rPr>
          <w:rFonts w:asciiTheme="minorHAnsi" w:hAnsiTheme="minorHAnsi" w:cstheme="minorHAnsi"/>
          <w:color w:val="auto"/>
        </w:rPr>
        <w:t>in</w:t>
      </w:r>
      <w:r w:rsidR="002579A2" w:rsidRPr="00412B59">
        <w:rPr>
          <w:rFonts w:asciiTheme="minorHAnsi" w:hAnsiTheme="minorHAnsi" w:cstheme="minorHAnsi"/>
          <w:color w:val="auto"/>
        </w:rPr>
        <w:t xml:space="preserve"> cells. </w:t>
      </w:r>
      <w:r w:rsidR="00A0016D" w:rsidRPr="00412B59">
        <w:rPr>
          <w:rFonts w:asciiTheme="minorHAnsi" w:hAnsiTheme="minorHAnsi" w:cstheme="minorHAnsi"/>
          <w:color w:val="auto"/>
        </w:rPr>
        <w:t>Furthermore,</w:t>
      </w:r>
      <w:r w:rsidR="002579A2" w:rsidRPr="00412B59">
        <w:rPr>
          <w:rFonts w:asciiTheme="minorHAnsi" w:hAnsiTheme="minorHAnsi" w:cstheme="minorHAnsi"/>
          <w:color w:val="auto"/>
        </w:rPr>
        <w:t xml:space="preserve"> </w:t>
      </w:r>
      <w:r w:rsidR="00A0016D" w:rsidRPr="00412B59">
        <w:rPr>
          <w:rFonts w:asciiTheme="minorHAnsi" w:hAnsiTheme="minorHAnsi" w:cstheme="minorHAnsi"/>
          <w:color w:val="auto"/>
        </w:rPr>
        <w:t>scientist</w:t>
      </w:r>
      <w:r w:rsidR="009B3C84" w:rsidRPr="00412B59">
        <w:rPr>
          <w:rFonts w:asciiTheme="minorHAnsi" w:hAnsiTheme="minorHAnsi" w:cstheme="minorHAnsi"/>
          <w:color w:val="auto"/>
        </w:rPr>
        <w:t>s</w:t>
      </w:r>
      <w:r w:rsidR="00A0016D" w:rsidRPr="00412B59">
        <w:rPr>
          <w:rFonts w:asciiTheme="minorHAnsi" w:hAnsiTheme="minorHAnsi" w:cstheme="minorHAnsi"/>
          <w:color w:val="auto"/>
        </w:rPr>
        <w:t xml:space="preserve"> have shown that free radicals</w:t>
      </w:r>
      <w:r w:rsidR="00425D43" w:rsidRPr="00412B59">
        <w:rPr>
          <w:rFonts w:asciiTheme="minorHAnsi" w:hAnsiTheme="minorHAnsi" w:cstheme="minorHAnsi"/>
          <w:color w:val="auto"/>
        </w:rPr>
        <w:t xml:space="preserve"> </w:t>
      </w:r>
      <w:r w:rsidR="007D2B09" w:rsidRPr="00412B59">
        <w:rPr>
          <w:rFonts w:asciiTheme="minorHAnsi" w:hAnsiTheme="minorHAnsi" w:cstheme="minorHAnsi"/>
          <w:color w:val="auto"/>
        </w:rPr>
        <w:t>play an important role for signal transductio</w:t>
      </w:r>
      <w:r w:rsidR="00F93C03" w:rsidRPr="00412B59">
        <w:rPr>
          <w:rFonts w:asciiTheme="minorHAnsi" w:hAnsiTheme="minorHAnsi" w:cstheme="minorHAnsi"/>
          <w:color w:val="auto"/>
        </w:rPr>
        <w:t>n</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2</w:t>
      </w:r>
      <w:r w:rsidR="001F4D6F" w:rsidRPr="00412B59">
        <w:rPr>
          <w:rFonts w:asciiTheme="minorHAnsi" w:hAnsiTheme="minorHAnsi" w:cstheme="minorHAnsi"/>
          <w:color w:val="auto"/>
        </w:rPr>
        <w:fldChar w:fldCharType="end"/>
      </w:r>
      <w:r w:rsidR="00237566" w:rsidRPr="00412B59">
        <w:rPr>
          <w:rFonts w:asciiTheme="minorHAnsi" w:hAnsiTheme="minorHAnsi" w:cstheme="minorHAnsi"/>
          <w:color w:val="auto"/>
        </w:rPr>
        <w:t xml:space="preserve">. </w:t>
      </w:r>
      <w:r w:rsidR="00A0016D" w:rsidRPr="00412B59">
        <w:rPr>
          <w:rFonts w:asciiTheme="minorHAnsi" w:hAnsiTheme="minorHAnsi" w:cstheme="minorHAnsi"/>
          <w:color w:val="auto"/>
        </w:rPr>
        <w:t xml:space="preserve">All </w:t>
      </w:r>
      <w:r w:rsidR="009B3C84" w:rsidRPr="00412B59">
        <w:rPr>
          <w:rFonts w:asciiTheme="minorHAnsi" w:hAnsiTheme="minorHAnsi" w:cstheme="minorHAnsi"/>
          <w:color w:val="auto"/>
        </w:rPr>
        <w:t xml:space="preserve">of </w:t>
      </w:r>
      <w:r w:rsidR="00A0016D" w:rsidRPr="00412B59">
        <w:rPr>
          <w:rFonts w:asciiTheme="minorHAnsi" w:hAnsiTheme="minorHAnsi" w:cstheme="minorHAnsi"/>
          <w:color w:val="auto"/>
        </w:rPr>
        <w:t xml:space="preserve">these studies strengthen </w:t>
      </w:r>
      <w:r w:rsidR="00A669D0" w:rsidRPr="00412B59">
        <w:rPr>
          <w:rFonts w:asciiTheme="minorHAnsi" w:hAnsiTheme="minorHAnsi" w:cstheme="minorHAnsi"/>
          <w:color w:val="auto"/>
        </w:rPr>
        <w:t>the</w:t>
      </w:r>
      <w:r w:rsidR="00A0016D" w:rsidRPr="00412B59">
        <w:rPr>
          <w:rFonts w:asciiTheme="minorHAnsi" w:hAnsiTheme="minorHAnsi" w:cstheme="minorHAnsi"/>
          <w:color w:val="auto"/>
        </w:rPr>
        <w:t xml:space="preserve"> importance of </w:t>
      </w:r>
      <w:r w:rsidR="00EB06FA" w:rsidRPr="00412B59">
        <w:rPr>
          <w:rFonts w:asciiTheme="minorHAnsi" w:hAnsiTheme="minorHAnsi" w:cstheme="minorHAnsi"/>
          <w:color w:val="auto"/>
        </w:rPr>
        <w:t xml:space="preserve">determining the changes in </w:t>
      </w:r>
      <w:r w:rsidR="00A0016D" w:rsidRPr="00412B59">
        <w:rPr>
          <w:rFonts w:asciiTheme="minorHAnsi" w:hAnsiTheme="minorHAnsi" w:cstheme="minorHAnsi"/>
          <w:color w:val="auto"/>
        </w:rPr>
        <w:t>reduction-oxidation (redox) ratio</w:t>
      </w:r>
      <w:r w:rsidR="00EB06FA" w:rsidRPr="00412B59">
        <w:rPr>
          <w:rFonts w:asciiTheme="minorHAnsi" w:hAnsiTheme="minorHAnsi" w:cstheme="minorHAnsi"/>
          <w:color w:val="auto"/>
        </w:rPr>
        <w:t xml:space="preserve"> of macromolecules</w:t>
      </w:r>
      <w:r w:rsidR="00A0016D" w:rsidRPr="00412B59">
        <w:rPr>
          <w:rFonts w:asciiTheme="minorHAnsi" w:hAnsiTheme="minorHAnsi" w:cstheme="minorHAnsi"/>
          <w:color w:val="auto"/>
        </w:rPr>
        <w:t>.</w:t>
      </w:r>
      <w:r w:rsidR="00EB06FA" w:rsidRPr="00412B59">
        <w:rPr>
          <w:rFonts w:asciiTheme="minorHAnsi" w:hAnsiTheme="minorHAnsi" w:cstheme="minorHAnsi"/>
          <w:color w:val="auto"/>
        </w:rPr>
        <w:t xml:space="preserve"> </w:t>
      </w:r>
      <w:r w:rsidR="00344474" w:rsidRPr="00412B59">
        <w:rPr>
          <w:rFonts w:asciiTheme="minorHAnsi" w:hAnsiTheme="minorHAnsi" w:cstheme="minorHAnsi"/>
          <w:color w:val="auto"/>
        </w:rPr>
        <w:t>E</w:t>
      </w:r>
      <w:r w:rsidR="00F007BB" w:rsidRPr="00412B59">
        <w:rPr>
          <w:rFonts w:asciiTheme="minorHAnsi" w:hAnsiTheme="minorHAnsi" w:cstheme="minorHAnsi"/>
          <w:color w:val="auto"/>
        </w:rPr>
        <w:t>nzyme activit</w:t>
      </w:r>
      <w:r w:rsidR="009B3C84" w:rsidRPr="00412B59">
        <w:rPr>
          <w:rFonts w:asciiTheme="minorHAnsi" w:hAnsiTheme="minorHAnsi" w:cstheme="minorHAnsi"/>
          <w:color w:val="auto"/>
        </w:rPr>
        <w:t>y</w:t>
      </w:r>
      <w:r w:rsidR="00F007BB" w:rsidRPr="00412B59">
        <w:rPr>
          <w:rFonts w:asciiTheme="minorHAnsi" w:hAnsiTheme="minorHAnsi" w:cstheme="minorHAnsi"/>
          <w:color w:val="auto"/>
        </w:rPr>
        <w:t xml:space="preserve">, </w:t>
      </w:r>
      <w:r w:rsidR="00B748B4" w:rsidRPr="00412B59">
        <w:rPr>
          <w:rFonts w:asciiTheme="minorHAnsi" w:hAnsiTheme="minorHAnsi" w:cstheme="minorHAnsi"/>
          <w:color w:val="auto"/>
        </w:rPr>
        <w:t>antioxidant</w:t>
      </w:r>
      <w:r w:rsidR="00A0016D" w:rsidRPr="00412B59">
        <w:rPr>
          <w:rFonts w:asciiTheme="minorHAnsi" w:hAnsiTheme="minorHAnsi" w:cstheme="minorHAnsi"/>
          <w:color w:val="auto"/>
        </w:rPr>
        <w:t>s</w:t>
      </w:r>
      <w:r w:rsidR="00B748B4" w:rsidRPr="00412B59">
        <w:rPr>
          <w:rFonts w:asciiTheme="minorHAnsi" w:hAnsiTheme="minorHAnsi" w:cstheme="minorHAnsi"/>
          <w:color w:val="auto"/>
        </w:rPr>
        <w:t xml:space="preserve"> and/or oxida</w:t>
      </w:r>
      <w:r w:rsidR="00692E2D" w:rsidRPr="00412B59">
        <w:rPr>
          <w:rFonts w:asciiTheme="minorHAnsi" w:hAnsiTheme="minorHAnsi" w:cstheme="minorHAnsi"/>
          <w:color w:val="auto"/>
        </w:rPr>
        <w:t xml:space="preserve">nts, </w:t>
      </w:r>
      <w:r w:rsidR="009B3C84" w:rsidRPr="00412B59">
        <w:rPr>
          <w:rFonts w:asciiTheme="minorHAnsi" w:hAnsiTheme="minorHAnsi" w:cstheme="minorHAnsi"/>
          <w:color w:val="auto"/>
        </w:rPr>
        <w:t xml:space="preserve">and </w:t>
      </w:r>
      <w:r w:rsidR="009D1AF9" w:rsidRPr="00412B59">
        <w:rPr>
          <w:rFonts w:asciiTheme="minorHAnsi" w:hAnsiTheme="minorHAnsi" w:cstheme="minorHAnsi"/>
          <w:color w:val="auto"/>
        </w:rPr>
        <w:t>oxidation products</w:t>
      </w:r>
      <w:r w:rsidR="00D63103" w:rsidRPr="00412B59">
        <w:rPr>
          <w:rFonts w:asciiTheme="minorHAnsi" w:hAnsiTheme="minorHAnsi" w:cstheme="minorHAnsi"/>
          <w:color w:val="auto"/>
        </w:rPr>
        <w:t xml:space="preserve"> </w:t>
      </w:r>
      <w:r w:rsidR="00FE451B" w:rsidRPr="00412B59">
        <w:rPr>
          <w:rFonts w:asciiTheme="minorHAnsi" w:hAnsiTheme="minorHAnsi" w:cstheme="minorHAnsi"/>
          <w:color w:val="auto"/>
        </w:rPr>
        <w:t>can be assessed with various methods. Among</w:t>
      </w:r>
      <w:r w:rsidR="009B3C84" w:rsidRPr="00412B59">
        <w:rPr>
          <w:rFonts w:asciiTheme="minorHAnsi" w:hAnsiTheme="minorHAnsi" w:cstheme="minorHAnsi"/>
          <w:color w:val="auto"/>
        </w:rPr>
        <w:t xml:space="preserve"> these</w:t>
      </w:r>
      <w:r w:rsidR="00041468" w:rsidRPr="00412B59">
        <w:rPr>
          <w:rFonts w:asciiTheme="minorHAnsi" w:hAnsiTheme="minorHAnsi" w:cstheme="minorHAnsi"/>
          <w:color w:val="auto"/>
        </w:rPr>
        <w:t xml:space="preserve">, </w:t>
      </w:r>
      <w:r w:rsidR="009B3C84" w:rsidRPr="00412B59">
        <w:rPr>
          <w:rFonts w:asciiTheme="minorHAnsi" w:hAnsiTheme="minorHAnsi" w:cstheme="minorHAnsi"/>
          <w:color w:val="auto"/>
        </w:rPr>
        <w:t>methods that</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determine</w:t>
      </w:r>
      <w:r w:rsidR="00AF7F82" w:rsidRPr="00412B59">
        <w:rPr>
          <w:rFonts w:asciiTheme="minorHAnsi" w:hAnsiTheme="minorHAnsi" w:cstheme="minorHAnsi"/>
          <w:color w:val="auto"/>
        </w:rPr>
        <w:t xml:space="preserve"> thiol</w:t>
      </w:r>
      <w:r w:rsidR="00041468" w:rsidRPr="00412B59">
        <w:rPr>
          <w:rFonts w:asciiTheme="minorHAnsi" w:hAnsiTheme="minorHAnsi" w:cstheme="minorHAnsi"/>
          <w:color w:val="auto"/>
        </w:rPr>
        <w:t xml:space="preserve"> oxidation are arguably the most used</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b</w:t>
      </w:r>
      <w:r w:rsidR="00040EB1" w:rsidRPr="00412B59">
        <w:rPr>
          <w:rFonts w:asciiTheme="minorHAnsi" w:hAnsiTheme="minorHAnsi" w:cstheme="minorHAnsi"/>
          <w:color w:val="auto"/>
        </w:rPr>
        <w:t>ecause</w:t>
      </w:r>
      <w:r w:rsidR="00D740D1" w:rsidRPr="00412B59">
        <w:rPr>
          <w:rFonts w:asciiTheme="minorHAnsi" w:hAnsiTheme="minorHAnsi" w:cstheme="minorHAnsi"/>
          <w:color w:val="auto"/>
        </w:rPr>
        <w:t xml:space="preserve"> </w:t>
      </w:r>
      <w:r w:rsidR="00041468" w:rsidRPr="00412B59">
        <w:rPr>
          <w:rFonts w:asciiTheme="minorHAnsi" w:hAnsiTheme="minorHAnsi" w:cstheme="minorHAnsi"/>
          <w:color w:val="auto"/>
        </w:rPr>
        <w:t>they</w:t>
      </w:r>
      <w:r w:rsidR="00B90235" w:rsidRPr="00412B59">
        <w:rPr>
          <w:rFonts w:asciiTheme="minorHAnsi" w:hAnsiTheme="minorHAnsi" w:cstheme="minorHAnsi"/>
          <w:color w:val="auto"/>
        </w:rPr>
        <w:t xml:space="preserve"> </w:t>
      </w:r>
      <w:r w:rsidR="009B3C84" w:rsidRPr="00412B59">
        <w:rPr>
          <w:rFonts w:asciiTheme="minorHAnsi" w:hAnsiTheme="minorHAnsi" w:cstheme="minorHAnsi"/>
          <w:color w:val="auto"/>
        </w:rPr>
        <w:t xml:space="preserve">report on </w:t>
      </w:r>
      <w:r w:rsidR="00041468" w:rsidRPr="00412B59">
        <w:rPr>
          <w:rFonts w:asciiTheme="minorHAnsi" w:hAnsiTheme="minorHAnsi" w:cstheme="minorHAnsi"/>
          <w:color w:val="auto"/>
        </w:rPr>
        <w:t>the</w:t>
      </w:r>
      <w:r w:rsidR="00B90235" w:rsidRPr="00412B59">
        <w:rPr>
          <w:rFonts w:asciiTheme="minorHAnsi" w:hAnsiTheme="minorHAnsi" w:cstheme="minorHAnsi"/>
          <w:color w:val="auto"/>
        </w:rPr>
        <w:t xml:space="preserve"> balance between </w:t>
      </w:r>
      <w:r w:rsidR="000401E8" w:rsidRPr="00412B59">
        <w:rPr>
          <w:rFonts w:asciiTheme="minorHAnsi" w:hAnsiTheme="minorHAnsi" w:cstheme="minorHAnsi"/>
          <w:color w:val="auto"/>
        </w:rPr>
        <w:t>a</w:t>
      </w:r>
      <w:r w:rsidR="005206E4" w:rsidRPr="00412B59">
        <w:rPr>
          <w:rFonts w:asciiTheme="minorHAnsi" w:hAnsiTheme="minorHAnsi" w:cstheme="minorHAnsi"/>
          <w:color w:val="auto"/>
        </w:rPr>
        <w:t>ntioxidant</w:t>
      </w:r>
      <w:r w:rsidR="009B3C84" w:rsidRPr="00412B59">
        <w:rPr>
          <w:rFonts w:asciiTheme="minorHAnsi" w:hAnsiTheme="minorHAnsi" w:cstheme="minorHAnsi"/>
          <w:color w:val="auto"/>
        </w:rPr>
        <w:t xml:space="preserve">s and </w:t>
      </w:r>
      <w:proofErr w:type="spellStart"/>
      <w:r w:rsidR="005206E4" w:rsidRPr="00412B59">
        <w:rPr>
          <w:rFonts w:asciiTheme="minorHAnsi" w:hAnsiTheme="minorHAnsi" w:cstheme="minorHAnsi"/>
          <w:color w:val="auto"/>
        </w:rPr>
        <w:t>prooxidant</w:t>
      </w:r>
      <w:r w:rsidR="009B3C84" w:rsidRPr="00412B59">
        <w:rPr>
          <w:rFonts w:asciiTheme="minorHAnsi" w:hAnsiTheme="minorHAnsi" w:cstheme="minorHAnsi"/>
          <w:color w:val="auto"/>
        </w:rPr>
        <w:t>s</w:t>
      </w:r>
      <w:proofErr w:type="spellEnd"/>
      <w:r w:rsidR="009B3C84" w:rsidRPr="00412B59">
        <w:rPr>
          <w:rFonts w:asciiTheme="minorHAnsi" w:hAnsiTheme="minorHAnsi" w:cstheme="minorHAnsi"/>
          <w:color w:val="auto"/>
        </w:rPr>
        <w:t xml:space="preserve"> in</w:t>
      </w:r>
      <w:r w:rsidR="005206E4" w:rsidRPr="00412B59">
        <w:rPr>
          <w:rFonts w:asciiTheme="minorHAnsi" w:hAnsiTheme="minorHAnsi" w:cstheme="minorHAnsi"/>
          <w:color w:val="auto"/>
        </w:rPr>
        <w:t xml:space="preserve"> cells</w:t>
      </w:r>
      <w:r w:rsidR="009B3C84" w:rsidRPr="00412B59">
        <w:rPr>
          <w:rFonts w:asciiTheme="minorHAnsi" w:hAnsiTheme="minorHAnsi" w:cstheme="minorHAnsi"/>
          <w:color w:val="auto"/>
        </w:rPr>
        <w:t>,</w:t>
      </w:r>
      <w:r w:rsidR="005206E4" w:rsidRPr="00412B59">
        <w:rPr>
          <w:rFonts w:asciiTheme="minorHAnsi" w:hAnsiTheme="minorHAnsi" w:cstheme="minorHAnsi"/>
          <w:color w:val="auto"/>
        </w:rPr>
        <w:t xml:space="preserve"> as well as organisms</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4</w:t>
      </w:r>
      <w:r w:rsidR="001F4D6F" w:rsidRPr="00412B59">
        <w:rPr>
          <w:rFonts w:asciiTheme="minorHAnsi" w:hAnsiTheme="minorHAnsi" w:cstheme="minorHAnsi"/>
          <w:color w:val="auto"/>
        </w:rPr>
        <w:fldChar w:fldCharType="end"/>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Specifically, ratios between</w:t>
      </w:r>
      <w:r w:rsidR="00D55477" w:rsidRPr="00412B59">
        <w:rPr>
          <w:rFonts w:asciiTheme="minorHAnsi" w:hAnsiTheme="minorHAnsi" w:cstheme="minorHAnsi"/>
          <w:color w:val="auto"/>
        </w:rPr>
        <w:t xml:space="preserve"> glutathione</w:t>
      </w:r>
      <w:r w:rsidR="00041468" w:rsidRPr="00412B59">
        <w:rPr>
          <w:rFonts w:asciiTheme="minorHAnsi" w:hAnsiTheme="minorHAnsi" w:cstheme="minorHAnsi"/>
          <w:color w:val="auto"/>
        </w:rPr>
        <w:t xml:space="preserve"> (GSH)</w:t>
      </w:r>
      <w:r w:rsidR="00D55477" w:rsidRPr="00412B59">
        <w:rPr>
          <w:rFonts w:asciiTheme="minorHAnsi" w:hAnsiTheme="minorHAnsi" w:cstheme="minorHAnsi"/>
          <w:color w:val="auto"/>
        </w:rPr>
        <w:t>/glutathione</w:t>
      </w:r>
      <w:r w:rsidR="00041468" w:rsidRPr="00412B59">
        <w:rPr>
          <w:rFonts w:asciiTheme="minorHAnsi" w:hAnsiTheme="minorHAnsi" w:cstheme="minorHAnsi"/>
          <w:color w:val="auto"/>
        </w:rPr>
        <w:t xml:space="preserve"> disul</w:t>
      </w:r>
      <w:r w:rsidR="0000285C" w:rsidRPr="00412B59">
        <w:rPr>
          <w:rFonts w:asciiTheme="minorHAnsi" w:hAnsiTheme="minorHAnsi" w:cstheme="minorHAnsi"/>
          <w:color w:val="auto"/>
        </w:rPr>
        <w:t>f</w:t>
      </w:r>
      <w:r w:rsidR="00041468" w:rsidRPr="00412B59">
        <w:rPr>
          <w:rFonts w:asciiTheme="minorHAnsi" w:hAnsiTheme="minorHAnsi" w:cstheme="minorHAnsi"/>
          <w:color w:val="auto"/>
        </w:rPr>
        <w:t>ide (GSSG)</w:t>
      </w:r>
      <w:r w:rsidR="005206E4" w:rsidRPr="00412B59">
        <w:rPr>
          <w:rFonts w:asciiTheme="minorHAnsi" w:hAnsiTheme="minorHAnsi" w:cstheme="minorHAnsi"/>
          <w:color w:val="auto"/>
        </w:rPr>
        <w:t xml:space="preserve"> and/or </w:t>
      </w:r>
      <w:r w:rsidR="00D55477" w:rsidRPr="00412B59">
        <w:rPr>
          <w:rFonts w:asciiTheme="minorHAnsi" w:hAnsiTheme="minorHAnsi" w:cstheme="minorHAnsi"/>
          <w:color w:val="auto"/>
        </w:rPr>
        <w:t>cysteine (</w:t>
      </w:r>
      <w:proofErr w:type="spellStart"/>
      <w:r w:rsidR="005206E4" w:rsidRPr="00412B59">
        <w:rPr>
          <w:rFonts w:asciiTheme="minorHAnsi" w:hAnsiTheme="minorHAnsi" w:cstheme="minorHAnsi"/>
          <w:color w:val="auto"/>
        </w:rPr>
        <w:t>Cy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w:t>
      </w:r>
      <w:proofErr w:type="spellStart"/>
      <w:r w:rsidR="00D55477" w:rsidRPr="00412B59">
        <w:rPr>
          <w:rFonts w:asciiTheme="minorHAnsi" w:hAnsiTheme="minorHAnsi" w:cstheme="minorHAnsi"/>
          <w:color w:val="auto"/>
        </w:rPr>
        <w:t>cystine</w:t>
      </w:r>
      <w:proofErr w:type="spellEnd"/>
      <w:r w:rsidR="00D55477" w:rsidRPr="00412B59">
        <w:rPr>
          <w:rFonts w:asciiTheme="minorHAnsi" w:hAnsiTheme="minorHAnsi" w:cstheme="minorHAnsi"/>
          <w:color w:val="auto"/>
        </w:rPr>
        <w:t xml:space="preserve"> (</w:t>
      </w:r>
      <w:proofErr w:type="spellStart"/>
      <w:r w:rsidR="005206E4" w:rsidRPr="00412B59">
        <w:rPr>
          <w:rFonts w:asciiTheme="minorHAnsi" w:hAnsiTheme="minorHAnsi" w:cstheme="minorHAnsi"/>
          <w:color w:val="auto"/>
        </w:rPr>
        <w:t>CyS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 xml:space="preserve">are used as </w:t>
      </w:r>
      <w:r w:rsidR="000401E8" w:rsidRPr="00412B59">
        <w:rPr>
          <w:rFonts w:asciiTheme="minorHAnsi" w:hAnsiTheme="minorHAnsi" w:cstheme="minorHAnsi"/>
          <w:color w:val="auto"/>
        </w:rPr>
        <w:t>biomarker</w:t>
      </w:r>
      <w:r w:rsidR="00041468" w:rsidRPr="00412B59">
        <w:rPr>
          <w:rFonts w:asciiTheme="minorHAnsi" w:hAnsiTheme="minorHAnsi" w:cstheme="minorHAnsi"/>
          <w:color w:val="auto"/>
        </w:rPr>
        <w:t>s</w:t>
      </w:r>
      <w:r w:rsidR="000401E8" w:rsidRPr="00412B59">
        <w:rPr>
          <w:rFonts w:asciiTheme="minorHAnsi" w:hAnsiTheme="minorHAnsi" w:cstheme="minorHAnsi"/>
          <w:color w:val="auto"/>
        </w:rPr>
        <w:t xml:space="preserve"> for monitoring </w:t>
      </w:r>
      <w:r w:rsidR="00041468" w:rsidRPr="00412B59">
        <w:rPr>
          <w:rFonts w:asciiTheme="minorHAnsi" w:hAnsiTheme="minorHAnsi" w:cstheme="minorHAnsi"/>
          <w:color w:val="auto"/>
        </w:rPr>
        <w:t xml:space="preserve">the </w:t>
      </w:r>
      <w:r w:rsidR="000401E8" w:rsidRPr="00412B59">
        <w:rPr>
          <w:rFonts w:asciiTheme="minorHAnsi" w:hAnsiTheme="minorHAnsi" w:cstheme="minorHAnsi"/>
          <w:color w:val="auto"/>
        </w:rPr>
        <w:t>redox status of organism</w:t>
      </w:r>
      <w:r w:rsidR="00A0016D" w:rsidRPr="00412B59">
        <w:rPr>
          <w:rFonts w:asciiTheme="minorHAnsi" w:hAnsiTheme="minorHAnsi" w:cstheme="minorHAnsi"/>
          <w:color w:val="auto"/>
        </w:rPr>
        <w:t>s</w:t>
      </w:r>
      <w:r w:rsidR="004E7297"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4E7297"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2</w:t>
      </w:r>
      <w:r w:rsidR="004E7297" w:rsidRPr="00412B59">
        <w:rPr>
          <w:rFonts w:asciiTheme="minorHAnsi" w:hAnsiTheme="minorHAnsi" w:cstheme="minorHAnsi"/>
          <w:color w:val="auto"/>
        </w:rPr>
        <w:fldChar w:fldCharType="end"/>
      </w:r>
      <w:r w:rsidR="00A0016D" w:rsidRPr="00412B59">
        <w:rPr>
          <w:rFonts w:asciiTheme="minorHAnsi" w:hAnsiTheme="minorHAnsi" w:cstheme="minorHAnsi"/>
          <w:color w:val="auto"/>
        </w:rPr>
        <w:t>.</w:t>
      </w:r>
    </w:p>
    <w:p w14:paraId="2332084D" w14:textId="4E995077" w:rsidR="00D23AAB" w:rsidRPr="00412B59" w:rsidRDefault="00D23AAB" w:rsidP="001D60C0">
      <w:pPr>
        <w:rPr>
          <w:rFonts w:asciiTheme="minorHAnsi" w:hAnsiTheme="minorHAnsi" w:cstheme="minorHAnsi"/>
          <w:color w:val="auto"/>
        </w:rPr>
      </w:pPr>
    </w:p>
    <w:p w14:paraId="3F240EF6" w14:textId="00E822EA" w:rsidR="00D23AAB" w:rsidRPr="00412B59" w:rsidRDefault="00D23AAB" w:rsidP="001D60C0">
      <w:r w:rsidRPr="00412B59">
        <w:t>Methods</w:t>
      </w:r>
      <w:r w:rsidR="00041468" w:rsidRPr="00412B59">
        <w:t xml:space="preserve"> </w:t>
      </w:r>
      <w:r w:rsidRPr="00412B59">
        <w:t xml:space="preserve">used for </w:t>
      </w:r>
      <w:r w:rsidR="00344474" w:rsidRPr="00412B59">
        <w:t>assaying the balance between</w:t>
      </w:r>
      <w:r w:rsidRPr="00412B59">
        <w:t xml:space="preserve"> </w:t>
      </w:r>
      <w:proofErr w:type="spellStart"/>
      <w:r w:rsidRPr="00412B59">
        <w:t>prooxidant</w:t>
      </w:r>
      <w:r w:rsidR="00344474" w:rsidRPr="00412B59">
        <w:t>s</w:t>
      </w:r>
      <w:proofErr w:type="spellEnd"/>
      <w:r w:rsidR="00344474" w:rsidRPr="00412B59">
        <w:t xml:space="preserve"> and </w:t>
      </w:r>
      <w:r w:rsidRPr="00412B59">
        <w:t>antioxidant</w:t>
      </w:r>
      <w:r w:rsidR="00344474" w:rsidRPr="00412B59">
        <w:t>s rely</w:t>
      </w:r>
      <w:r w:rsidRPr="00412B59">
        <w:t xml:space="preserve"> mainly on </w:t>
      </w:r>
      <w:r w:rsidR="00041468" w:rsidRPr="00412B59">
        <w:t xml:space="preserve">the levels of </w:t>
      </w:r>
      <w:r w:rsidRPr="00412B59">
        <w:t xml:space="preserve">reduced/oxidized </w:t>
      </w:r>
      <w:r w:rsidR="00041468" w:rsidRPr="00412B59">
        <w:t xml:space="preserve">proteins or small </w:t>
      </w:r>
      <w:r w:rsidRPr="00412B59">
        <w:t>molecule</w:t>
      </w:r>
      <w:r w:rsidR="00041468" w:rsidRPr="00412B59">
        <w:t xml:space="preserve">s </w:t>
      </w:r>
      <w:r w:rsidRPr="00412B59">
        <w:t>within cells. Western blots</w:t>
      </w:r>
      <w:r w:rsidR="00344474" w:rsidRPr="00412B59">
        <w:t xml:space="preserve"> and</w:t>
      </w:r>
      <w:r w:rsidRPr="00412B59">
        <w:t xml:space="preserve"> mass spectrometry </w:t>
      </w:r>
      <w:r w:rsidR="00A669D0" w:rsidRPr="00412B59">
        <w:t>are</w:t>
      </w:r>
      <w:r w:rsidR="00344474" w:rsidRPr="00412B59">
        <w:t xml:space="preserve"> used to broadly assess</w:t>
      </w:r>
      <w:r w:rsidR="00A669D0" w:rsidRPr="00412B59">
        <w:t xml:space="preserve"> the</w:t>
      </w:r>
      <w:r w:rsidR="00344474" w:rsidRPr="00412B59">
        <w:t xml:space="preserve"> ratios of</w:t>
      </w:r>
      <w:r w:rsidR="00A669D0" w:rsidRPr="00412B59">
        <w:t xml:space="preserve"> </w:t>
      </w:r>
      <w:r w:rsidRPr="00412B59">
        <w:t>reduced/oxidized macromolecules (protein, lipids etc.)</w:t>
      </w:r>
      <w:r w:rsidR="00344474" w:rsidRPr="00412B59">
        <w:t>, and</w:t>
      </w:r>
      <w:r w:rsidRPr="00412B59">
        <w:t xml:space="preserve"> </w:t>
      </w:r>
      <w:r w:rsidR="00041468" w:rsidRPr="00412B59">
        <w:t>GSH</w:t>
      </w:r>
      <w:r w:rsidRPr="00412B59">
        <w:t>/</w:t>
      </w:r>
      <w:r w:rsidR="00041468" w:rsidRPr="00412B59">
        <w:t>GSSG</w:t>
      </w:r>
      <w:r w:rsidRPr="00412B59">
        <w:t xml:space="preserve"> rat</w:t>
      </w:r>
      <w:r w:rsidR="00041468" w:rsidRPr="00412B59">
        <w:t>ios</w:t>
      </w:r>
      <w:r w:rsidRPr="00412B59">
        <w:t xml:space="preserve"> can be assessed with </w:t>
      </w:r>
      <w:r w:rsidR="00041468" w:rsidRPr="00412B59">
        <w:t>spectrophotometry</w:t>
      </w:r>
      <w:r w:rsidR="001F4D6F" w:rsidRPr="00412B59">
        <w:fldChar w:fldCharType="begin" w:fldLock="1"/>
      </w:r>
      <w:r w:rsidR="005867A9"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1F4D6F" w:rsidRPr="00412B59">
        <w:fldChar w:fldCharType="separate"/>
      </w:r>
      <w:r w:rsidR="001F4D6F" w:rsidRPr="00412B59">
        <w:rPr>
          <w:noProof/>
          <w:vertAlign w:val="superscript"/>
        </w:rPr>
        <w:t>5</w:t>
      </w:r>
      <w:r w:rsidR="001F4D6F" w:rsidRPr="00412B59">
        <w:fldChar w:fldCharType="end"/>
      </w:r>
      <w:r w:rsidRPr="00412B59">
        <w:t xml:space="preserve">. </w:t>
      </w:r>
      <w:r w:rsidR="00041468" w:rsidRPr="00412B59">
        <w:t>A c</w:t>
      </w:r>
      <w:r w:rsidRPr="00412B59">
        <w:t>ommon feature of these methods is</w:t>
      </w:r>
      <w:r w:rsidR="00344474" w:rsidRPr="00412B59">
        <w:t xml:space="preserve"> the</w:t>
      </w:r>
      <w:r w:rsidRPr="00412B59">
        <w:t xml:space="preserve"> </w:t>
      </w:r>
      <w:r w:rsidR="00041468" w:rsidRPr="00412B59">
        <w:t xml:space="preserve">physical </w:t>
      </w:r>
      <w:r w:rsidRPr="00412B59">
        <w:t xml:space="preserve">perturbation of the system </w:t>
      </w:r>
      <w:r w:rsidR="00041468" w:rsidRPr="00412B59">
        <w:t>by</w:t>
      </w:r>
      <w:r w:rsidRPr="00412B59">
        <w:t xml:space="preserve"> cell lysis and/or</w:t>
      </w:r>
      <w:r w:rsidR="00344474" w:rsidRPr="00412B59">
        <w:t xml:space="preserve"> tissue </w:t>
      </w:r>
      <w:r w:rsidRPr="00412B59">
        <w:t>homogenization</w:t>
      </w:r>
      <w:r w:rsidR="00041468" w:rsidRPr="00412B59">
        <w:t>. T</w:t>
      </w:r>
      <w:r w:rsidRPr="00412B59">
        <w:t xml:space="preserve">hese analyses </w:t>
      </w:r>
      <w:r w:rsidR="00041468" w:rsidRPr="00412B59">
        <w:t xml:space="preserve">also </w:t>
      </w:r>
      <w:r w:rsidRPr="00412B59">
        <w:t>become challenging when</w:t>
      </w:r>
      <w:r w:rsidR="00344474" w:rsidRPr="00412B59">
        <w:t xml:space="preserve"> it is necessary to measure </w:t>
      </w:r>
      <w:r w:rsidR="00041468" w:rsidRPr="00412B59">
        <w:t>the oxidation status of different cell</w:t>
      </w:r>
      <w:r w:rsidR="00344474" w:rsidRPr="00412B59">
        <w:t>ular</w:t>
      </w:r>
      <w:r w:rsidR="00041468" w:rsidRPr="00412B59">
        <w:t xml:space="preserve"> </w:t>
      </w:r>
      <w:r w:rsidRPr="00412B59">
        <w:t>compartment</w:t>
      </w:r>
      <w:r w:rsidR="00041468" w:rsidRPr="00412B59">
        <w:t>s</w:t>
      </w:r>
      <w:r w:rsidRPr="00412B59">
        <w:t>. All</w:t>
      </w:r>
      <w:r w:rsidR="00344474" w:rsidRPr="00412B59">
        <w:t xml:space="preserve"> of</w:t>
      </w:r>
      <w:r w:rsidRPr="00412B59">
        <w:t xml:space="preserve"> these perturbations cause artifact</w:t>
      </w:r>
      <w:r w:rsidR="00041468" w:rsidRPr="00412B59">
        <w:t>s in</w:t>
      </w:r>
      <w:r w:rsidRPr="00412B59">
        <w:t xml:space="preserve"> the assay environment.</w:t>
      </w:r>
    </w:p>
    <w:p w14:paraId="655ECAF5" w14:textId="77777777" w:rsidR="00D23AAB" w:rsidRPr="00412B59" w:rsidRDefault="00D23AAB" w:rsidP="001D60C0"/>
    <w:p w14:paraId="729E3A65" w14:textId="2AD516CE" w:rsidR="00E074F5" w:rsidRPr="00412B59" w:rsidRDefault="00D23AAB" w:rsidP="001D60C0">
      <w:pPr>
        <w:rPr>
          <w:rFonts w:asciiTheme="minorHAnsi" w:hAnsiTheme="minorHAnsi" w:cstheme="minorHAnsi"/>
          <w:color w:val="auto"/>
        </w:rPr>
      </w:pPr>
      <w:r w:rsidRPr="00412B59">
        <w:t>Redox</w:t>
      </w:r>
      <w:r w:rsidR="00344474" w:rsidRPr="00412B59">
        <w:t>-</w:t>
      </w:r>
      <w:r w:rsidRPr="00412B59">
        <w:t>sensitive fluorescent proteins open</w:t>
      </w:r>
      <w:r w:rsidR="00041468" w:rsidRPr="00412B59">
        <w:t>ed</w:t>
      </w:r>
      <w:r w:rsidRPr="00412B59">
        <w:t xml:space="preserve"> a</w:t>
      </w:r>
      <w:r w:rsidR="00041468" w:rsidRPr="00412B59">
        <w:t>n</w:t>
      </w:r>
      <w:r w:rsidRPr="00412B59">
        <w:t xml:space="preserve"> advantageous era for evaluating </w:t>
      </w:r>
      <w:r w:rsidR="00A669D0" w:rsidRPr="00412B59">
        <w:t xml:space="preserve">the </w:t>
      </w:r>
      <w:r w:rsidRPr="00412B59">
        <w:t xml:space="preserve">redox balance without </w:t>
      </w:r>
      <w:r w:rsidR="00FC7EF9" w:rsidRPr="00412B59">
        <w:t xml:space="preserve">causing a </w:t>
      </w:r>
      <w:r w:rsidRPr="00412B59">
        <w:t xml:space="preserve">disturbance </w:t>
      </w:r>
      <w:r w:rsidR="00996B66" w:rsidRPr="00412B59">
        <w:t xml:space="preserve">in the </w:t>
      </w:r>
      <w:r w:rsidRPr="00412B59">
        <w:t>cells</w:t>
      </w:r>
      <w:r w:rsidR="001F4D6F"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1F4D6F" w:rsidRPr="00412B59">
        <w:fldChar w:fldCharType="separate"/>
      </w:r>
      <w:r w:rsidR="001F4D6F" w:rsidRPr="00412B59">
        <w:rPr>
          <w:noProof/>
          <w:vertAlign w:val="superscript"/>
        </w:rPr>
        <w:t>6</w:t>
      </w:r>
      <w:r w:rsidR="001F4D6F" w:rsidRPr="00412B59">
        <w:fldChar w:fldCharType="end"/>
      </w:r>
      <w:r w:rsidRPr="00412B59">
        <w:t xml:space="preserve">. They can target different </w:t>
      </w:r>
      <w:r w:rsidR="00041468" w:rsidRPr="00412B59">
        <w:t xml:space="preserve">intracellular </w:t>
      </w:r>
      <w:r w:rsidRPr="00412B59">
        <w:t>compartments</w:t>
      </w:r>
      <w:r w:rsidR="00041468" w:rsidRPr="00412B59">
        <w:t>, allowing</w:t>
      </w:r>
      <w:r w:rsidRPr="00412B59">
        <w:t xml:space="preserve"> </w:t>
      </w:r>
      <w:r w:rsidR="00996B66" w:rsidRPr="00412B59">
        <w:t>the quantification of</w:t>
      </w:r>
      <w:r w:rsidRPr="00412B59">
        <w:t xml:space="preserve"> compartment</w:t>
      </w:r>
      <w:r w:rsidR="00A50F66" w:rsidRPr="00412B59">
        <w:t>-</w:t>
      </w:r>
      <w:r w:rsidRPr="00412B59">
        <w:t>specific activities</w:t>
      </w:r>
      <w:r w:rsidR="00A50F66" w:rsidRPr="00412B59">
        <w:t xml:space="preserve"> (e.g., </w:t>
      </w:r>
      <w:proofErr w:type="spellStart"/>
      <w:r w:rsidR="00A50F66" w:rsidRPr="00412B59">
        <w:t>assaying</w:t>
      </w:r>
      <w:proofErr w:type="spellEnd"/>
      <w:r w:rsidR="00A50F66" w:rsidRPr="00412B59">
        <w:t xml:space="preserve"> the redox </w:t>
      </w:r>
      <w:r w:rsidR="00CF2CA3" w:rsidRPr="00412B59">
        <w:t>state of</w:t>
      </w:r>
      <w:r w:rsidR="00996B66" w:rsidRPr="00412B59">
        <w:t xml:space="preserve"> </w:t>
      </w:r>
      <w:r w:rsidRPr="00412B59">
        <w:t xml:space="preserve">mitochondria and </w:t>
      </w:r>
      <w:r w:rsidR="00CF2CA3" w:rsidRPr="00412B59">
        <w:t xml:space="preserve">the </w:t>
      </w:r>
      <w:r w:rsidRPr="00412B59">
        <w:t>cytosol</w:t>
      </w:r>
      <w:r w:rsidR="00CF2CA3" w:rsidRPr="00412B59">
        <w:t>) to investigate</w:t>
      </w:r>
      <w:r w:rsidR="00041468" w:rsidRPr="00412B59">
        <w:t xml:space="preserve"> crosstalk between cellular organelles.</w:t>
      </w:r>
      <w:r w:rsidRPr="00412B59">
        <w:t xml:space="preserve"> Yellow fluorescent protein (YFP), </w:t>
      </w:r>
      <w:r w:rsidR="00A50F66" w:rsidRPr="00412B59">
        <w:t>green fluorescent protein (</w:t>
      </w:r>
      <w:r w:rsidRPr="00412B59">
        <w:t>GFP</w:t>
      </w:r>
      <w:r w:rsidR="00A50F66" w:rsidRPr="00412B59">
        <w:t>),</w:t>
      </w:r>
      <w:r w:rsidRPr="00412B59">
        <w:t xml:space="preserve"> and </w:t>
      </w:r>
      <w:proofErr w:type="spellStart"/>
      <w:r w:rsidRPr="00412B59">
        <w:t>HyPeR</w:t>
      </w:r>
      <w:proofErr w:type="spellEnd"/>
      <w:r w:rsidRPr="00412B59">
        <w:t xml:space="preserve"> proteins are reviewed by Meyer and colleagues</w:t>
      </w:r>
      <w:r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Pr="00412B59">
        <w:fldChar w:fldCharType="separate"/>
      </w:r>
      <w:r w:rsidR="001F4D6F" w:rsidRPr="00412B59">
        <w:rPr>
          <w:noProof/>
          <w:vertAlign w:val="superscript"/>
        </w:rPr>
        <w:t>6</w:t>
      </w:r>
      <w:r w:rsidRPr="00412B59">
        <w:fldChar w:fldCharType="end"/>
      </w:r>
      <w:r w:rsidRPr="00412B59">
        <w:t>. Among these proteins</w:t>
      </w:r>
      <w:r w:rsidR="00D3209B" w:rsidRPr="00412B59">
        <w:t>, r</w:t>
      </w:r>
      <w:r w:rsidR="00D3209B" w:rsidRPr="00412B59">
        <w:rPr>
          <w:rFonts w:asciiTheme="minorHAnsi" w:hAnsiTheme="minorHAnsi" w:cstheme="minorHAnsi"/>
          <w:color w:val="auto"/>
        </w:rPr>
        <w:t>edox</w:t>
      </w:r>
      <w:r w:rsidR="00CF2CA3" w:rsidRPr="00412B59">
        <w:rPr>
          <w:rFonts w:asciiTheme="minorHAnsi" w:hAnsiTheme="minorHAnsi" w:cstheme="minorHAnsi"/>
          <w:color w:val="auto"/>
        </w:rPr>
        <w:t>-</w:t>
      </w:r>
      <w:r w:rsidR="00D3209B" w:rsidRPr="00412B59">
        <w:rPr>
          <w:rFonts w:asciiTheme="minorHAnsi" w:hAnsiTheme="minorHAnsi" w:cstheme="minorHAnsi"/>
          <w:color w:val="auto"/>
        </w:rPr>
        <w:t xml:space="preserve">sensitive </w:t>
      </w:r>
      <w:r w:rsidR="00CF2CA3" w:rsidRPr="00412B59">
        <w:rPr>
          <w:rFonts w:asciiTheme="minorHAnsi" w:hAnsiTheme="minorHAnsi" w:cstheme="minorHAnsi"/>
          <w:color w:val="auto"/>
        </w:rPr>
        <w:t>GFP</w:t>
      </w:r>
      <w:r w:rsidR="00D3209B" w:rsidRPr="00412B59">
        <w:rPr>
          <w:rFonts w:asciiTheme="minorHAnsi" w:hAnsiTheme="minorHAnsi" w:cstheme="minorHAnsi"/>
          <w:color w:val="auto"/>
        </w:rPr>
        <w:t xml:space="preserve"> (</w:t>
      </w:r>
      <w:proofErr w:type="spellStart"/>
      <w:r w:rsidR="00D3209B" w:rsidRPr="00412B59">
        <w:rPr>
          <w:rFonts w:asciiTheme="minorHAnsi" w:hAnsiTheme="minorHAnsi" w:cstheme="minorHAnsi"/>
          <w:color w:val="auto"/>
        </w:rPr>
        <w:t>roGFP</w:t>
      </w:r>
      <w:proofErr w:type="spellEnd"/>
      <w:r w:rsidR="00D3209B" w:rsidRPr="00412B59">
        <w:rPr>
          <w:rFonts w:asciiTheme="minorHAnsi" w:hAnsiTheme="minorHAnsi" w:cstheme="minorHAnsi"/>
          <w:color w:val="auto"/>
        </w:rPr>
        <w:t xml:space="preserve">) </w:t>
      </w:r>
      <w:r w:rsidR="00CF2CA3" w:rsidRPr="00412B59">
        <w:rPr>
          <w:rFonts w:asciiTheme="minorHAnsi" w:hAnsiTheme="minorHAnsi" w:cstheme="minorHAnsi"/>
          <w:color w:val="auto"/>
        </w:rPr>
        <w:t xml:space="preserve">is </w:t>
      </w:r>
      <w:r w:rsidR="00D3209B" w:rsidRPr="00412B59">
        <w:rPr>
          <w:rFonts w:asciiTheme="minorHAnsi" w:hAnsiTheme="minorHAnsi" w:cstheme="minorHAnsi"/>
          <w:color w:val="auto"/>
        </w:rPr>
        <w:t xml:space="preserve">unique due to </w:t>
      </w:r>
      <w:r w:rsidR="00AE4935" w:rsidRPr="00412B59">
        <w:rPr>
          <w:rFonts w:asciiTheme="minorHAnsi" w:hAnsiTheme="minorHAnsi" w:cstheme="minorHAnsi"/>
          <w:color w:val="auto"/>
        </w:rPr>
        <w:t xml:space="preserve">different fluorescent readouts of </w:t>
      </w:r>
      <w:r w:rsidR="00D3209B" w:rsidRPr="00412B59">
        <w:rPr>
          <w:rFonts w:asciiTheme="minorHAnsi" w:hAnsiTheme="minorHAnsi" w:cstheme="minorHAnsi"/>
          <w:color w:val="auto"/>
        </w:rPr>
        <w:t xml:space="preserve">its </w:t>
      </w:r>
      <w:proofErr w:type="spellStart"/>
      <w:r w:rsidR="002A503C" w:rsidRPr="00412B59">
        <w:rPr>
          <w:rFonts w:asciiTheme="minorHAnsi" w:hAnsiTheme="minorHAnsi" w:cstheme="minorHAnsi"/>
          <w:color w:val="auto"/>
        </w:rPr>
        <w:t>CyS</w:t>
      </w:r>
      <w:proofErr w:type="spellEnd"/>
      <w:r w:rsidR="00D3209B" w:rsidRPr="00412B59">
        <w:rPr>
          <w:rFonts w:asciiTheme="minorHAnsi" w:hAnsiTheme="minorHAnsi" w:cstheme="minorHAnsi"/>
          <w:color w:val="auto"/>
        </w:rPr>
        <w:t xml:space="preserve"> (ex. 488</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w:t>
      </w:r>
      <w:proofErr w:type="spellStart"/>
      <w:r w:rsidR="00D3209B" w:rsidRPr="00412B59">
        <w:rPr>
          <w:rFonts w:asciiTheme="minorHAnsi" w:hAnsiTheme="minorHAnsi" w:cstheme="minorHAnsi"/>
          <w:color w:val="auto"/>
        </w:rPr>
        <w:t>em</w:t>
      </w:r>
      <w:proofErr w:type="spellEnd"/>
      <w:r w:rsidR="00D3209B" w:rsidRPr="00412B59">
        <w:rPr>
          <w:rFonts w:asciiTheme="minorHAnsi" w:hAnsiTheme="minorHAnsi" w:cstheme="minorHAnsi"/>
          <w:color w:val="auto"/>
        </w:rPr>
        <w:t>. 525</w:t>
      </w:r>
      <w:r w:rsidR="00996B66" w:rsidRPr="00412B59">
        <w:rPr>
          <w:rFonts w:asciiTheme="minorHAnsi" w:hAnsiTheme="minorHAnsi" w:cstheme="minorHAnsi"/>
          <w:color w:val="auto"/>
        </w:rPr>
        <w:t xml:space="preserve"> </w:t>
      </w:r>
      <w:r w:rsidR="002A503C" w:rsidRPr="00412B59">
        <w:rPr>
          <w:rFonts w:asciiTheme="minorHAnsi" w:hAnsiTheme="minorHAnsi" w:cstheme="minorHAnsi"/>
          <w:color w:val="auto"/>
        </w:rPr>
        <w:t xml:space="preserve">nm) and </w:t>
      </w:r>
      <w:proofErr w:type="spellStart"/>
      <w:r w:rsidR="002A503C" w:rsidRPr="00412B59">
        <w:rPr>
          <w:rFonts w:asciiTheme="minorHAnsi" w:hAnsiTheme="minorHAnsi" w:cstheme="minorHAnsi"/>
          <w:color w:val="auto"/>
        </w:rPr>
        <w:t>CySS</w:t>
      </w:r>
      <w:proofErr w:type="spellEnd"/>
      <w:r w:rsidR="00D3209B" w:rsidRPr="00412B59">
        <w:rPr>
          <w:rFonts w:asciiTheme="minorHAnsi" w:hAnsiTheme="minorHAnsi" w:cstheme="minorHAnsi"/>
          <w:color w:val="auto"/>
        </w:rPr>
        <w:t xml:space="preserve"> (ex. 40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52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 residues</w:t>
      </w:r>
      <w:r w:rsidR="00AE4935" w:rsidRPr="00412B59">
        <w:rPr>
          <w:rFonts w:asciiTheme="minorHAnsi" w:hAnsiTheme="minorHAnsi" w:cstheme="minorHAnsi"/>
          <w:color w:val="auto"/>
        </w:rPr>
        <w:t>,</w:t>
      </w:r>
      <w:r w:rsidR="0074707A" w:rsidRPr="00412B59">
        <w:rPr>
          <w:rFonts w:asciiTheme="minorHAnsi" w:hAnsiTheme="minorHAnsi" w:cstheme="minorHAnsi"/>
          <w:color w:val="auto"/>
        </w:rPr>
        <w:t xml:space="preserve"> which </w:t>
      </w:r>
      <w:r w:rsidR="00041468" w:rsidRPr="00412B59">
        <w:t>permits</w:t>
      </w:r>
      <w:r w:rsidRPr="00412B59">
        <w:t xml:space="preserve"> </w:t>
      </w:r>
      <w:proofErr w:type="spellStart"/>
      <w:r w:rsidRPr="00412B59">
        <w:t>ratiometric</w:t>
      </w:r>
      <w:proofErr w:type="spellEnd"/>
      <w:r w:rsidRPr="00412B59">
        <w:t xml:space="preserve"> anal</w:t>
      </w:r>
      <w:r w:rsidR="00041468" w:rsidRPr="00412B59">
        <w:t>ysis</w:t>
      </w:r>
      <w:r w:rsidR="00CF2CA3" w:rsidRPr="00412B59">
        <w:t>,</w:t>
      </w:r>
      <w:r w:rsidRPr="00412B59">
        <w:t xml:space="preserve"> unlike other redox</w:t>
      </w:r>
      <w:r w:rsidR="00CF2CA3" w:rsidRPr="00412B59">
        <w:t>-</w:t>
      </w:r>
      <w:r w:rsidRPr="00412B59">
        <w:t xml:space="preserve">sensitive </w:t>
      </w:r>
      <w:r w:rsidR="00041468" w:rsidRPr="00412B59">
        <w:t xml:space="preserve">proteins such as </w:t>
      </w:r>
      <w:r w:rsidRPr="00412B59">
        <w:t>YFP</w:t>
      </w:r>
      <w:r w:rsidRPr="00412B59">
        <w:fldChar w:fldCharType="begin" w:fldLock="1"/>
      </w:r>
      <w:r w:rsidR="00F81FD7"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2","issue":"3-4","issued":{"date-parts":[["2006","3"]]},"page":"354-361","title":"Measuring intracellular redox conditions using GFP-based sensors","type":"article","volume":"8"},"uris":["http://www.mendeley.com/documents/?uuid=67785547-61f3-3ced-abc9-afafcb66358c"]}],"mendeley":{"formattedCitation":"&lt;sup&gt;7, 8&lt;/sup&gt;","plainTextFormattedCitation":"7, 8","previouslyFormattedCitation":"&lt;sup&gt;7, 8&lt;/sup&gt;"},"properties":{"noteIndex":0},"schema":"https://github.com/citation-style-language/schema/raw/master/csl-citation.json"}</w:instrText>
      </w:r>
      <w:r w:rsidRPr="00412B59">
        <w:fldChar w:fldCharType="separate"/>
      </w:r>
      <w:r w:rsidR="00F81FD7" w:rsidRPr="00412B59">
        <w:rPr>
          <w:noProof/>
          <w:vertAlign w:val="superscript"/>
        </w:rPr>
        <w:t>7,8</w:t>
      </w:r>
      <w:r w:rsidRPr="00412B59">
        <w:fldChar w:fldCharType="end"/>
      </w:r>
      <w:r w:rsidRPr="00412B59">
        <w:t xml:space="preserve">. </w:t>
      </w:r>
      <w:proofErr w:type="spellStart"/>
      <w:r w:rsidR="00B262BD" w:rsidRPr="00412B59">
        <w:t>Ra</w:t>
      </w:r>
      <w:r w:rsidR="006D65D8" w:rsidRPr="00412B59">
        <w:t>t</w:t>
      </w:r>
      <w:r w:rsidR="00B262BD" w:rsidRPr="00412B59">
        <w:t>iometric</w:t>
      </w:r>
      <w:proofErr w:type="spellEnd"/>
      <w:r w:rsidRPr="00412B59">
        <w:t xml:space="preserve"> output is valuable because it counte</w:t>
      </w:r>
      <w:r w:rsidR="00041468" w:rsidRPr="00412B59">
        <w:t>rbalances the</w:t>
      </w:r>
      <w:r w:rsidRPr="00412B59">
        <w:t xml:space="preserve"> differences between expression levels, detection sensitivities, </w:t>
      </w:r>
      <w:r w:rsidR="00996B66" w:rsidRPr="00412B59">
        <w:t xml:space="preserve">and </w:t>
      </w:r>
      <w:r w:rsidRPr="00412B59">
        <w:t>photobleaching</w:t>
      </w:r>
      <w:r w:rsidRPr="00412B59">
        <w:fldChar w:fldCharType="begin" w:fldLock="1"/>
      </w:r>
      <w:r w:rsidR="001F4D6F" w:rsidRPr="00412B59">
        <w:instrText>ADDIN CSL_CITATION {"citationItems":[{"id":"ITEM-1","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1","issue":"3-4","issued":{"date-parts":[["2006","3"]]},"page":"354-361","title":"Measuring intracellular redox conditions using GFP-based sensors","type":"article","volume":"8"},"uris":["http://www.mendeley.com/documents/?uuid=67785547-61f3-3ced-abc9-afafcb66358c"]}],"mendeley":{"formattedCitation":"&lt;sup&gt;8&lt;/sup&gt;","plainTextFormattedCitation":"8","previouslyFormattedCitation":"&lt;sup&gt;8&lt;/sup&gt;"},"properties":{"noteIndex":0},"schema":"https://github.com/citation-style-language/schema/raw/master/csl-citation.json"}</w:instrText>
      </w:r>
      <w:r w:rsidRPr="00412B59">
        <w:fldChar w:fldCharType="separate"/>
      </w:r>
      <w:r w:rsidR="001F4D6F" w:rsidRPr="00412B59">
        <w:rPr>
          <w:noProof/>
          <w:vertAlign w:val="superscript"/>
        </w:rPr>
        <w:t>8</w:t>
      </w:r>
      <w:r w:rsidRPr="00412B59">
        <w:fldChar w:fldCharType="end"/>
      </w:r>
      <w:r w:rsidRPr="00412B59">
        <w:t xml:space="preserve">. </w:t>
      </w:r>
      <w:r w:rsidR="000C4D23" w:rsidRPr="00412B59">
        <w:rPr>
          <w:rFonts w:asciiTheme="minorHAnsi" w:hAnsiTheme="minorHAnsi" w:cstheme="minorHAnsi"/>
          <w:color w:val="auto"/>
        </w:rPr>
        <w:t xml:space="preserve">Subcellular compartments </w:t>
      </w:r>
      <w:r w:rsidR="00377321" w:rsidRPr="00412B59">
        <w:rPr>
          <w:rFonts w:asciiTheme="minorHAnsi" w:hAnsiTheme="minorHAnsi" w:cstheme="minorHAnsi"/>
          <w:color w:val="auto"/>
        </w:rPr>
        <w:t xml:space="preserve">of cells </w:t>
      </w:r>
      <w:r w:rsidR="00273856" w:rsidRPr="00412B59">
        <w:rPr>
          <w:rFonts w:asciiTheme="minorHAnsi" w:hAnsiTheme="minorHAnsi" w:cstheme="minorHAnsi"/>
          <w:color w:val="auto"/>
        </w:rPr>
        <w:t xml:space="preserve">(cytosol, mitochondria, nucleus) </w:t>
      </w:r>
      <w:r w:rsidR="00AB6F0C" w:rsidRPr="00412B59">
        <w:rPr>
          <w:rFonts w:asciiTheme="minorHAnsi" w:hAnsiTheme="minorHAnsi" w:cstheme="minorHAnsi"/>
          <w:color w:val="auto"/>
        </w:rPr>
        <w:t xml:space="preserve">or different organisms (bacteria as well as mammalian cells) </w:t>
      </w:r>
      <w:r w:rsidR="00377321" w:rsidRPr="00412B59">
        <w:rPr>
          <w:rFonts w:asciiTheme="minorHAnsi" w:hAnsiTheme="minorHAnsi" w:cstheme="minorHAnsi"/>
          <w:color w:val="auto"/>
        </w:rPr>
        <w:t xml:space="preserve">can be targeted </w:t>
      </w:r>
      <w:r w:rsidR="00743258" w:rsidRPr="00412B59">
        <w:rPr>
          <w:rFonts w:asciiTheme="minorHAnsi" w:hAnsiTheme="minorHAnsi" w:cstheme="minorHAnsi"/>
          <w:color w:val="auto"/>
        </w:rPr>
        <w:t>by</w:t>
      </w:r>
      <w:r w:rsidR="00377321" w:rsidRPr="00412B59">
        <w:rPr>
          <w:rFonts w:asciiTheme="minorHAnsi" w:hAnsiTheme="minorHAnsi" w:cstheme="minorHAnsi"/>
          <w:color w:val="auto"/>
        </w:rPr>
        <w:t xml:space="preserve"> modif</w:t>
      </w:r>
      <w:r w:rsidR="00911C29" w:rsidRPr="00412B59">
        <w:rPr>
          <w:rFonts w:asciiTheme="minorHAnsi" w:hAnsiTheme="minorHAnsi" w:cstheme="minorHAnsi"/>
          <w:color w:val="auto"/>
        </w:rPr>
        <w:t>ying</w:t>
      </w:r>
      <w:r w:rsidR="00377321" w:rsidRPr="00412B59">
        <w:rPr>
          <w:rFonts w:asciiTheme="minorHAnsi" w:hAnsiTheme="minorHAnsi" w:cstheme="minorHAnsi"/>
          <w:color w:val="auto"/>
        </w:rPr>
        <w:t xml:space="preserve"> roGFP</w:t>
      </w:r>
      <w:r w:rsidR="00B87095"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2","issue":"1","issued":{"date-parts":[["2014"]]},"title":"Reengineering Redox Sensitive GFP to Measure Mycothiol Redox Potential of Mycobacterium tuberculosis during Infection","type":"article-journal","volume":"10"},"uris":["http://www.mendeley.com/documents/?uuid=4c8d3c1a-43ae-481c-91be-8a5492d45b73"]},{"id":"ITEM-3","itemData":{"DOI":"10.1016/j.bbamcr.2010.12.008","ISSN":"01674889","abstract":"To clarify the relationship between reactive oxygen species (ROS) and cell death during ischemia-reperfusion (I/R), we studied cell death mechanisms in a cellular model of I/R. Oxidant stress during simulated ischemia was detected in the mitochondrial matrix using mito-roGFP, a ratiometric redox sensor, and by Mito-Sox Red oxidation. Reperfusion-induced death was attenuated by over-expression of Mn-superoxide dismutase (Mn-SOD) or mitochondrial phospholipid hydroperoxide glutathione peroxidase (mito-PHGPx), but not by catalase, mitochondria-targeted catalase, or Cu,Zn-SOD. Protection was also conferred by chemically distinct antioxidant compounds, and mito-roGFP oxidation was attenuated by NAC, or by scavenging of residual O2 during the ischemia (anoxic ischemia). Mitochondrial permeability transition pore (mPTP) oscillation/opening was monitored by real-time imaging of mitochondrial calcein fluorescence. Oxidant stress caused release of calcein to the cytosol during ischemia, a response that was inhibited by chemically diverse antioxidants, anoxia, or over-expression of Mn-SOD or mito-PHGPx. These findings suggest that mitochondrial oxidant stress causes oscillation of the mPTP prior to reperfusion. Cytochrome c release from mitochondria to the cytosol was not detected until after reperfusion, and was inhibited by anoxic ischemia or antioxidant administration during ischemia. Although DNA fragmentation was detected after I/R, no evidence of Bax activation was detected. Over-expression of the anti-apoptotic protein Bcl-XL in cardiomyocytes did not confer protection against I/R-induced cell death. Moreover, murine embryonic fibroblasts with genetic depletion of Bax and Bak, or over-expression of Bcl-XL, failed to show protection against I/R. These findings indicate that mitochondrial ROS during ischemia triggers mPTP activation, mitochondrial depolarization, and cell death during reperfusion through a Bax/Bak-independent cell death pathway. Therefore, mitochondrial apoptosis appears to represent a redundant death pathway in this model of simulated I/R. This article is part of a Special Issue entitled: Mitochondria and Cardioprotection. © 2010 Elsevier B.V.","author":[{"dropping-particle":"","family":"Loor","given":"Gabriel","non-dropping-particle":"","parse-names":false,"suffix":""},{"dropping-particle":"","family":"Kondapalli","given":"Jyothisri","non-dropping-particle":"","parse-names":false,"suffix":""},{"dropping-particle":"","family":"Iwase","given":"Hirotaro","non-dropping-particle":"","parse-names":false,"suffix":""},{"dropping-particle":"","family":"Chandel","given":"Navdeep S.","non-dropping-particle":"","parse-names":false,"suffix":""},{"dropping-particle":"","family":"Waypa","given":"Gregory B.","non-dropping-particle":"","parse-names":false,"suffix":""},{"dropping-particle":"","family":"Guzy","given":"Robert D.","non-dropping-particle":"","parse-names":false,"suffix":""},{"dropping-particle":"","family":"Hoek","given":"Terry L.","non-dropping-particle":"Vanden","parse-names":false,"suffix":""},{"dropping-particle":"","family":"Schumacker","given":"Paul T.","non-dropping-particle":"","parse-names":false,"suffix":""}],"container-title":"Biochimica et Biophysica Acta - Molecular Cell Research","id":"ITEM-3","issue":"7","issued":{"date-parts":[["2011"]]},"page":"1382-1394","title":"Mitochondrial oxidant stress triggers cell death in simulated ischemia-reperfusion","type":"article-journal","volume":"1813"},"uris":["http://www.mendeley.com/documents/?uuid=8ca5e4c8-bbd4-4122-9b5b-99408766fe32"]}],"mendeley":{"formattedCitation":"&lt;sup&gt;7, 9, 10&lt;/sup&gt;","plainTextFormattedCitation":"7, 9, 10","previouslyFormattedCitation":"&lt;sup&gt;7, 9, 10&lt;/sup&gt;"},"properties":{"noteIndex":0},"schema":"https://github.com/citation-style-language/schema/raw/master/csl-citation.json"}</w:instrText>
      </w:r>
      <w:r w:rsidR="00B87095"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7,9,10</w:t>
      </w:r>
      <w:r w:rsidR="00B87095" w:rsidRPr="00412B59">
        <w:rPr>
          <w:rFonts w:asciiTheme="minorHAnsi" w:hAnsiTheme="minorHAnsi" w:cstheme="minorHAnsi"/>
          <w:color w:val="auto"/>
        </w:rPr>
        <w:fldChar w:fldCharType="end"/>
      </w:r>
      <w:r w:rsidR="00273856" w:rsidRPr="00412B59">
        <w:rPr>
          <w:rFonts w:asciiTheme="minorHAnsi" w:hAnsiTheme="minorHAnsi" w:cstheme="minorHAnsi"/>
          <w:color w:val="auto"/>
        </w:rPr>
        <w:t xml:space="preserve">. </w:t>
      </w:r>
    </w:p>
    <w:p w14:paraId="2C9C52CB" w14:textId="481CC8F3" w:rsidR="00F91EF8" w:rsidRPr="00412B59" w:rsidRDefault="00F91EF8" w:rsidP="001D60C0">
      <w:pPr>
        <w:rPr>
          <w:rFonts w:asciiTheme="minorHAnsi" w:hAnsiTheme="minorHAnsi" w:cstheme="minorHAnsi"/>
          <w:color w:val="auto"/>
        </w:rPr>
      </w:pPr>
    </w:p>
    <w:p w14:paraId="1C74659A" w14:textId="5B1E8EC0" w:rsidR="00AB6F0C" w:rsidRPr="00412B59" w:rsidRDefault="00F91EF8" w:rsidP="001D60C0">
      <w:pPr>
        <w:rPr>
          <w:rFonts w:asciiTheme="minorHAnsi" w:hAnsiTheme="minorHAnsi" w:cstheme="minorHAnsi"/>
          <w:color w:val="auto"/>
        </w:rPr>
      </w:pPr>
      <w:proofErr w:type="spellStart"/>
      <w:proofErr w:type="gramStart"/>
      <w:r w:rsidRPr="00412B59">
        <w:rPr>
          <w:rFonts w:asciiTheme="minorHAnsi" w:hAnsiTheme="minorHAnsi" w:cstheme="minorHAnsi"/>
          <w:color w:val="auto"/>
        </w:rPr>
        <w:t>roGFP</w:t>
      </w:r>
      <w:proofErr w:type="spellEnd"/>
      <w:proofErr w:type="gramEnd"/>
      <w:r w:rsidRPr="00412B59">
        <w:rPr>
          <w:rFonts w:asciiTheme="minorHAnsi" w:hAnsiTheme="minorHAnsi" w:cstheme="minorHAnsi"/>
          <w:color w:val="auto"/>
        </w:rPr>
        <w:t xml:space="preserve"> a</w:t>
      </w:r>
      <w:r w:rsidR="00DF2045" w:rsidRPr="00412B59">
        <w:rPr>
          <w:rFonts w:asciiTheme="minorHAnsi" w:hAnsiTheme="minorHAnsi" w:cstheme="minorHAnsi"/>
          <w:color w:val="auto"/>
        </w:rPr>
        <w:t>ssays</w:t>
      </w:r>
      <w:r w:rsidRPr="00412B59">
        <w:rPr>
          <w:rFonts w:asciiTheme="minorHAnsi" w:hAnsiTheme="minorHAnsi" w:cstheme="minorHAnsi"/>
          <w:color w:val="auto"/>
        </w:rPr>
        <w:t xml:space="preserve"> </w:t>
      </w:r>
      <w:r w:rsidR="00996B66" w:rsidRPr="00412B59">
        <w:rPr>
          <w:rFonts w:asciiTheme="minorHAnsi" w:hAnsiTheme="minorHAnsi" w:cstheme="minorHAnsi"/>
          <w:color w:val="auto"/>
        </w:rPr>
        <w:t xml:space="preserve">are </w:t>
      </w:r>
      <w:r w:rsidRPr="00412B59">
        <w:rPr>
          <w:rFonts w:asciiTheme="minorHAnsi" w:hAnsiTheme="minorHAnsi" w:cstheme="minorHAnsi"/>
          <w:color w:val="auto"/>
        </w:rPr>
        <w:t xml:space="preserve">conducted </w:t>
      </w:r>
      <w:r w:rsidR="00996B66" w:rsidRPr="00412B59">
        <w:rPr>
          <w:rFonts w:asciiTheme="minorHAnsi" w:hAnsiTheme="minorHAnsi" w:cstheme="minorHAnsi"/>
          <w:color w:val="auto"/>
        </w:rPr>
        <w:t xml:space="preserve">using </w:t>
      </w:r>
      <w:r w:rsidRPr="00412B59">
        <w:rPr>
          <w:rFonts w:asciiTheme="minorHAnsi" w:hAnsiTheme="minorHAnsi" w:cstheme="minorHAnsi"/>
          <w:color w:val="auto"/>
        </w:rPr>
        <w:t>fluorescent imaging techniques</w:t>
      </w:r>
      <w:r w:rsidR="00DF2045" w:rsidRPr="00412B59">
        <w:rPr>
          <w:rFonts w:asciiTheme="minorHAnsi" w:hAnsiTheme="minorHAnsi" w:cstheme="minorHAnsi"/>
          <w:color w:val="auto"/>
        </w:rPr>
        <w:t>,</w:t>
      </w:r>
      <w:r w:rsidRPr="00412B59">
        <w:rPr>
          <w:rFonts w:asciiTheme="minorHAnsi" w:hAnsiTheme="minorHAnsi" w:cstheme="minorHAnsi"/>
          <w:color w:val="auto"/>
        </w:rPr>
        <w:t xml:space="preserve"> especially for </w:t>
      </w:r>
      <w:r w:rsidR="00330376" w:rsidRPr="00412B59">
        <w:rPr>
          <w:rFonts w:asciiTheme="minorHAnsi" w:hAnsiTheme="minorHAnsi" w:cstheme="minorHAnsi"/>
          <w:color w:val="auto"/>
        </w:rPr>
        <w:t>real-time visualization</w:t>
      </w:r>
      <w:r w:rsidRPr="00412B59">
        <w:rPr>
          <w:rFonts w:asciiTheme="minorHAnsi" w:hAnsiTheme="minorHAnsi" w:cstheme="minorHAnsi"/>
          <w:color w:val="auto"/>
        </w:rPr>
        <w:t xml:space="preserve"> experiments. </w:t>
      </w:r>
      <w:r w:rsidR="00FE37E2" w:rsidRPr="00412B59">
        <w:rPr>
          <w:rFonts w:asciiTheme="minorHAnsi" w:hAnsiTheme="minorHAnsi" w:cstheme="minorHAnsi"/>
          <w:color w:val="auto"/>
        </w:rPr>
        <w:t>F</w:t>
      </w:r>
      <w:r w:rsidRPr="00412B59">
        <w:rPr>
          <w:rFonts w:asciiTheme="minorHAnsi" w:hAnsiTheme="minorHAnsi" w:cstheme="minorHAnsi"/>
          <w:color w:val="auto"/>
        </w:rPr>
        <w:t xml:space="preserve">low cytometric analyses of </w:t>
      </w:r>
      <w:proofErr w:type="spellStart"/>
      <w:r w:rsidRPr="00412B59">
        <w:rPr>
          <w:rFonts w:asciiTheme="minorHAnsi" w:hAnsiTheme="minorHAnsi" w:cstheme="minorHAnsi"/>
          <w:color w:val="auto"/>
        </w:rPr>
        <w:t>roGFPs</w:t>
      </w:r>
      <w:proofErr w:type="spellEnd"/>
      <w:r w:rsidRPr="00412B59">
        <w:rPr>
          <w:rFonts w:asciiTheme="minorHAnsi" w:hAnsiTheme="minorHAnsi" w:cstheme="minorHAnsi"/>
          <w:color w:val="auto"/>
        </w:rPr>
        <w:t xml:space="preserve"> are </w:t>
      </w:r>
      <w:r w:rsidR="00FE37E2" w:rsidRPr="00412B59">
        <w:rPr>
          <w:rFonts w:asciiTheme="minorHAnsi" w:hAnsiTheme="minorHAnsi" w:cstheme="minorHAnsi"/>
          <w:color w:val="auto"/>
        </w:rPr>
        <w:t xml:space="preserve">also possible </w:t>
      </w:r>
      <w:r w:rsidRPr="00412B59">
        <w:rPr>
          <w:rFonts w:asciiTheme="minorHAnsi" w:hAnsiTheme="minorHAnsi" w:cstheme="minorHAnsi"/>
          <w:color w:val="auto"/>
        </w:rPr>
        <w:t xml:space="preserve">for experiments </w:t>
      </w:r>
      <w:r w:rsidR="00FE37E2" w:rsidRPr="00412B59">
        <w:rPr>
          <w:rFonts w:asciiTheme="minorHAnsi" w:hAnsiTheme="minorHAnsi" w:cstheme="minorHAnsi"/>
          <w:color w:val="auto"/>
        </w:rPr>
        <w:t>with predetermined time points</w:t>
      </w:r>
      <w:r w:rsidRPr="00412B59">
        <w:rPr>
          <w:rFonts w:asciiTheme="minorHAnsi" w:hAnsiTheme="minorHAnsi" w:cstheme="minorHAnsi"/>
          <w:color w:val="auto"/>
        </w:rPr>
        <w:t xml:space="preserve">. </w:t>
      </w:r>
      <w:r w:rsidR="00DF2045" w:rsidRPr="00412B59">
        <w:rPr>
          <w:rFonts w:asciiTheme="minorHAnsi" w:hAnsiTheme="minorHAnsi" w:cstheme="minorHAnsi"/>
          <w:color w:val="auto"/>
        </w:rPr>
        <w:t>The c</w:t>
      </w:r>
      <w:r w:rsidRPr="00412B59">
        <w:rPr>
          <w:rFonts w:asciiTheme="minorHAnsi" w:hAnsiTheme="minorHAnsi" w:cstheme="minorHAnsi"/>
          <w:color w:val="auto"/>
        </w:rPr>
        <w:t xml:space="preserve">urrent </w:t>
      </w:r>
      <w:r w:rsidR="00187071" w:rsidRPr="00412B59">
        <w:rPr>
          <w:rFonts w:asciiTheme="minorHAnsi" w:hAnsiTheme="minorHAnsi" w:cstheme="minorHAnsi"/>
          <w:color w:val="auto"/>
        </w:rPr>
        <w:t>article</w:t>
      </w:r>
      <w:r w:rsidRPr="00412B59">
        <w:rPr>
          <w:rFonts w:asciiTheme="minorHAnsi" w:hAnsiTheme="minorHAnsi" w:cstheme="minorHAnsi"/>
          <w:color w:val="auto"/>
        </w:rPr>
        <w:t xml:space="preserve"> </w:t>
      </w:r>
      <w:r w:rsidR="000F44CE" w:rsidRPr="00412B59">
        <w:rPr>
          <w:rFonts w:asciiTheme="minorHAnsi" w:hAnsiTheme="minorHAnsi" w:cstheme="minorHAnsi"/>
          <w:color w:val="auto"/>
        </w:rPr>
        <w:t xml:space="preserve">describes </w:t>
      </w:r>
      <w:r w:rsidRPr="00412B59">
        <w:rPr>
          <w:rFonts w:asciiTheme="minorHAnsi" w:hAnsiTheme="minorHAnsi" w:cstheme="minorHAnsi"/>
          <w:color w:val="auto"/>
        </w:rPr>
        <w:t xml:space="preserve">both </w:t>
      </w:r>
      <w:r w:rsidR="00DF2045" w:rsidRPr="00412B59">
        <w:rPr>
          <w:rFonts w:asciiTheme="minorHAnsi" w:hAnsiTheme="minorHAnsi" w:cstheme="minorHAnsi"/>
          <w:color w:val="auto"/>
        </w:rPr>
        <w:t xml:space="preserve">the use of </w:t>
      </w:r>
      <w:r w:rsidRPr="00412B59">
        <w:rPr>
          <w:rFonts w:asciiTheme="minorHAnsi" w:hAnsiTheme="minorHAnsi" w:cstheme="minorHAnsi"/>
          <w:color w:val="auto"/>
        </w:rPr>
        <w:t>fluorescent microscopy and flow cytometr</w:t>
      </w:r>
      <w:r w:rsidR="00DF2045" w:rsidRPr="00412B59">
        <w:rPr>
          <w:rFonts w:asciiTheme="minorHAnsi" w:hAnsiTheme="minorHAnsi" w:cstheme="minorHAnsi"/>
          <w:color w:val="auto"/>
        </w:rPr>
        <w:t>y</w:t>
      </w:r>
      <w:r w:rsidRPr="00412B59">
        <w:rPr>
          <w:rFonts w:asciiTheme="minorHAnsi" w:hAnsiTheme="minorHAnsi" w:cstheme="minorHAnsi"/>
          <w:color w:val="auto"/>
        </w:rPr>
        <w:t xml:space="preserve"> to </w:t>
      </w:r>
      <w:r w:rsidR="00DF2045" w:rsidRPr="00412B59">
        <w:rPr>
          <w:rFonts w:asciiTheme="minorHAnsi" w:hAnsiTheme="minorHAnsi" w:cstheme="minorHAnsi"/>
          <w:color w:val="auto"/>
        </w:rPr>
        <w:t xml:space="preserve">perform a </w:t>
      </w:r>
      <w:proofErr w:type="spellStart"/>
      <w:r w:rsidRPr="00412B59">
        <w:rPr>
          <w:rFonts w:asciiTheme="minorHAnsi" w:hAnsiTheme="minorHAnsi" w:cstheme="minorHAnsi"/>
          <w:color w:val="auto"/>
        </w:rPr>
        <w:t>ratiometric</w:t>
      </w:r>
      <w:proofErr w:type="spellEnd"/>
      <w:r w:rsidRPr="00412B59">
        <w:rPr>
          <w:rFonts w:asciiTheme="minorHAnsi" w:hAnsiTheme="minorHAnsi" w:cstheme="minorHAnsi"/>
          <w:color w:val="auto"/>
        </w:rPr>
        <w:t xml:space="preserve"> assessment of redox status </w:t>
      </w:r>
      <w:r w:rsidR="00996B66" w:rsidRPr="00412B59">
        <w:rPr>
          <w:rFonts w:asciiTheme="minorHAnsi" w:hAnsiTheme="minorHAnsi" w:cstheme="minorHAnsi"/>
          <w:color w:val="auto"/>
        </w:rPr>
        <w:t xml:space="preserve">in </w:t>
      </w:r>
      <w:r w:rsidRPr="00412B59">
        <w:rPr>
          <w:rFonts w:asciiTheme="minorHAnsi" w:hAnsiTheme="minorHAnsi" w:cstheme="minorHAnsi"/>
          <w:color w:val="auto"/>
        </w:rPr>
        <w:t xml:space="preserve">mammalian cells </w:t>
      </w:r>
      <w:r w:rsidR="000930C6" w:rsidRPr="00412B59">
        <w:rPr>
          <w:rFonts w:asciiTheme="minorHAnsi" w:hAnsiTheme="minorHAnsi" w:cstheme="minorHAnsi"/>
          <w:color w:val="auto"/>
        </w:rPr>
        <w:t xml:space="preserve">overexpressing </w:t>
      </w:r>
      <w:proofErr w:type="spellStart"/>
      <w:r w:rsidR="000930C6" w:rsidRPr="00412B59">
        <w:rPr>
          <w:rFonts w:asciiTheme="minorHAnsi" w:hAnsiTheme="minorHAnsi" w:cstheme="minorHAnsi"/>
          <w:color w:val="auto"/>
        </w:rPr>
        <w:t>roGFP</w:t>
      </w:r>
      <w:proofErr w:type="spellEnd"/>
      <w:r w:rsidR="00323669" w:rsidRPr="00412B59">
        <w:rPr>
          <w:rFonts w:asciiTheme="minorHAnsi" w:hAnsiTheme="minorHAnsi" w:cstheme="minorHAnsi"/>
          <w:color w:val="auto"/>
        </w:rPr>
        <w:t xml:space="preserve"> (targeted to cytosol)</w:t>
      </w:r>
      <w:r w:rsidR="000930C6" w:rsidRPr="00412B59">
        <w:rPr>
          <w:rFonts w:asciiTheme="minorHAnsi" w:hAnsiTheme="minorHAnsi" w:cstheme="minorHAnsi"/>
          <w:color w:val="auto"/>
        </w:rPr>
        <w:t xml:space="preserve"> via adenoviral transduction.</w:t>
      </w:r>
    </w:p>
    <w:p w14:paraId="3E574673" w14:textId="77777777" w:rsidR="00BF70DB" w:rsidRPr="00412B59" w:rsidRDefault="00BF70DB" w:rsidP="001D60C0">
      <w:pPr>
        <w:rPr>
          <w:rFonts w:asciiTheme="minorHAnsi" w:hAnsiTheme="minorHAnsi" w:cstheme="minorHAnsi"/>
          <w:color w:val="auto"/>
        </w:rPr>
      </w:pPr>
    </w:p>
    <w:p w14:paraId="3D4CD2F3" w14:textId="1CA0350D" w:rsidR="006305D7" w:rsidRPr="00412B59" w:rsidRDefault="006305D7" w:rsidP="001D60C0">
      <w:pPr>
        <w:pStyle w:val="Heading1"/>
        <w:spacing w:before="0" w:after="0"/>
        <w:rPr>
          <w:rStyle w:val="Hyperlink"/>
          <w:rFonts w:cstheme="minorHAnsi"/>
          <w:color w:val="808080" w:themeColor="background1" w:themeShade="80"/>
          <w:u w:val="none"/>
        </w:rPr>
      </w:pPr>
      <w:r w:rsidRPr="00412B59">
        <w:rPr>
          <w:szCs w:val="24"/>
        </w:rPr>
        <w:lastRenderedPageBreak/>
        <w:t>PROTOCOL:</w:t>
      </w:r>
      <w:r w:rsidRPr="00412B59">
        <w:rPr>
          <w:rFonts w:cstheme="minorHAnsi"/>
        </w:rPr>
        <w:t xml:space="preserve"> </w:t>
      </w:r>
    </w:p>
    <w:p w14:paraId="0ACAFF0D" w14:textId="77777777" w:rsidR="00BF70DB" w:rsidRPr="00412B59" w:rsidRDefault="00BF70DB" w:rsidP="001D60C0"/>
    <w:p w14:paraId="2BB76277" w14:textId="60006C4B" w:rsidR="003C37C4" w:rsidRPr="00412B59" w:rsidRDefault="003C37C4" w:rsidP="001D60C0">
      <w:r w:rsidRPr="00412B59">
        <w:t>NOTE: This protocol was optimized for 70</w:t>
      </w:r>
      <w:r w:rsidR="00DF2045" w:rsidRPr="00412B59">
        <w:t>%–</w:t>
      </w:r>
      <w:r w:rsidRPr="00412B59">
        <w:t>80% confluent M</w:t>
      </w:r>
      <w:r w:rsidR="00D91780" w:rsidRPr="00412B59">
        <w:t>DA-MB-231</w:t>
      </w:r>
      <w:r w:rsidRPr="00412B59">
        <w:t xml:space="preserve"> cell</w:t>
      </w:r>
      <w:r w:rsidR="00C65705" w:rsidRPr="00412B59">
        <w:t>s</w:t>
      </w:r>
      <w:r w:rsidRPr="00412B59">
        <w:t>. For other cell lines</w:t>
      </w:r>
      <w:r w:rsidR="00462D1C" w:rsidRPr="00412B59">
        <w:t xml:space="preserve">, </w:t>
      </w:r>
      <w:r w:rsidR="00DF2045" w:rsidRPr="00412B59">
        <w:t xml:space="preserve">the </w:t>
      </w:r>
      <w:r w:rsidRPr="00412B59">
        <w:t>number</w:t>
      </w:r>
      <w:r w:rsidR="00462D1C" w:rsidRPr="00412B59">
        <w:t xml:space="preserve"> of cells and</w:t>
      </w:r>
      <w:r w:rsidRPr="00412B59">
        <w:t xml:space="preserve"> multiplicity of infection (MOI) should be </w:t>
      </w:r>
      <w:proofErr w:type="spellStart"/>
      <w:r w:rsidRPr="00412B59">
        <w:t>reoptimized</w:t>
      </w:r>
      <w:proofErr w:type="spellEnd"/>
      <w:r w:rsidRPr="00412B59">
        <w:t>.</w:t>
      </w:r>
    </w:p>
    <w:p w14:paraId="15803DF3" w14:textId="77777777" w:rsidR="004071D2" w:rsidRPr="00412B59" w:rsidRDefault="004071D2" w:rsidP="001D60C0"/>
    <w:p w14:paraId="2A6F7A33" w14:textId="65326405" w:rsidR="003C37C4" w:rsidRPr="002E5303" w:rsidRDefault="003C37C4" w:rsidP="001D60C0">
      <w:pPr>
        <w:pStyle w:val="Heading2"/>
        <w:numPr>
          <w:ilvl w:val="0"/>
          <w:numId w:val="30"/>
        </w:numPr>
        <w:rPr>
          <w:highlight w:val="yellow"/>
        </w:rPr>
      </w:pPr>
      <w:r w:rsidRPr="002E5303">
        <w:rPr>
          <w:highlight w:val="yellow"/>
        </w:rPr>
        <w:t xml:space="preserve">Preparation of </w:t>
      </w:r>
      <w:r w:rsidR="00BF70DB" w:rsidRPr="002E5303">
        <w:rPr>
          <w:highlight w:val="yellow"/>
        </w:rPr>
        <w:t>c</w:t>
      </w:r>
      <w:r w:rsidRPr="002E5303">
        <w:rPr>
          <w:highlight w:val="yellow"/>
        </w:rPr>
        <w:t>ells</w:t>
      </w:r>
      <w:r w:rsidR="00CB2E84" w:rsidRPr="002E5303">
        <w:rPr>
          <w:highlight w:val="yellow"/>
        </w:rPr>
        <w:t xml:space="preserve"> (</w:t>
      </w:r>
      <w:r w:rsidR="00BF70DB" w:rsidRPr="002E5303">
        <w:rPr>
          <w:highlight w:val="yellow"/>
        </w:rPr>
        <w:t>d</w:t>
      </w:r>
      <w:r w:rsidR="00CB2E84" w:rsidRPr="002E5303">
        <w:rPr>
          <w:highlight w:val="yellow"/>
        </w:rPr>
        <w:t>ay 1)</w:t>
      </w:r>
    </w:p>
    <w:p w14:paraId="1FB4D740" w14:textId="77777777" w:rsidR="004071D2" w:rsidRPr="002E5303" w:rsidRDefault="004071D2" w:rsidP="001D60C0">
      <w:pPr>
        <w:rPr>
          <w:highlight w:val="yellow"/>
        </w:rPr>
      </w:pPr>
    </w:p>
    <w:p w14:paraId="34BCF4FC" w14:textId="3830059B" w:rsidR="007F5E6D" w:rsidRPr="002E5303" w:rsidRDefault="00462D1C" w:rsidP="001D60C0">
      <w:pPr>
        <w:pStyle w:val="ListParagraph"/>
        <w:numPr>
          <w:ilvl w:val="1"/>
          <w:numId w:val="30"/>
        </w:numPr>
        <w:rPr>
          <w:highlight w:val="yellow"/>
        </w:rPr>
      </w:pPr>
      <w:r w:rsidRPr="002E5303">
        <w:rPr>
          <w:highlight w:val="yellow"/>
        </w:rPr>
        <w:t>Maintain</w:t>
      </w:r>
      <w:r w:rsidR="00A7127E" w:rsidRPr="002E5303">
        <w:rPr>
          <w:highlight w:val="yellow"/>
        </w:rPr>
        <w:t xml:space="preserve"> M</w:t>
      </w:r>
      <w:r w:rsidR="00D91780" w:rsidRPr="002E5303">
        <w:rPr>
          <w:highlight w:val="yellow"/>
        </w:rPr>
        <w:t>DA-MB-231</w:t>
      </w:r>
      <w:r w:rsidR="00A7127E" w:rsidRPr="002E5303">
        <w:rPr>
          <w:highlight w:val="yellow"/>
        </w:rPr>
        <w:t xml:space="preserve"> cell line in </w:t>
      </w:r>
      <w:r w:rsidR="007F5E6D" w:rsidRPr="002E5303">
        <w:rPr>
          <w:highlight w:val="yellow"/>
        </w:rPr>
        <w:t>75</w:t>
      </w:r>
      <w:r w:rsidR="00A62441" w:rsidRPr="002E5303">
        <w:rPr>
          <w:highlight w:val="yellow"/>
        </w:rPr>
        <w:t xml:space="preserve"> </w:t>
      </w:r>
      <w:r w:rsidR="007F5E6D" w:rsidRPr="002E5303">
        <w:rPr>
          <w:highlight w:val="yellow"/>
        </w:rPr>
        <w:t>cm</w:t>
      </w:r>
      <w:r w:rsidR="007F5E6D" w:rsidRPr="002E5303">
        <w:rPr>
          <w:highlight w:val="yellow"/>
          <w:vertAlign w:val="superscript"/>
        </w:rPr>
        <w:t>2</w:t>
      </w:r>
      <w:r w:rsidR="007F5E6D" w:rsidRPr="002E5303">
        <w:rPr>
          <w:highlight w:val="yellow"/>
        </w:rPr>
        <w:t xml:space="preserve"> flask</w:t>
      </w:r>
      <w:r w:rsidR="00DF2045" w:rsidRPr="002E5303">
        <w:rPr>
          <w:highlight w:val="yellow"/>
        </w:rPr>
        <w:t>s with</w:t>
      </w:r>
      <w:r w:rsidR="007F5E6D" w:rsidRPr="002E5303">
        <w:rPr>
          <w:highlight w:val="yellow"/>
        </w:rPr>
        <w:t xml:space="preserve"> 10</w:t>
      </w:r>
      <w:r w:rsidR="00A62441" w:rsidRPr="002E5303">
        <w:rPr>
          <w:highlight w:val="yellow"/>
        </w:rPr>
        <w:t xml:space="preserve"> mL </w:t>
      </w:r>
      <w:r w:rsidR="007F5E6D" w:rsidRPr="002E5303">
        <w:rPr>
          <w:highlight w:val="yellow"/>
        </w:rPr>
        <w:t>of</w:t>
      </w:r>
      <w:r w:rsidR="00DF2045" w:rsidRPr="002E5303">
        <w:rPr>
          <w:highlight w:val="yellow"/>
        </w:rPr>
        <w:t xml:space="preserve"> </w:t>
      </w:r>
      <w:r w:rsidR="00A62441" w:rsidRPr="002E5303">
        <w:rPr>
          <w:highlight w:val="yellow"/>
        </w:rPr>
        <w:t>Dulbecco</w:t>
      </w:r>
      <w:r w:rsidR="00A94B18">
        <w:rPr>
          <w:highlight w:val="yellow"/>
        </w:rPr>
        <w:t>’</w:t>
      </w:r>
      <w:r w:rsidR="00A62441" w:rsidRPr="002E5303">
        <w:rPr>
          <w:highlight w:val="yellow"/>
        </w:rPr>
        <w:t>s modified Eagle medium (</w:t>
      </w:r>
      <w:r w:rsidR="00DF2045" w:rsidRPr="002E5303">
        <w:rPr>
          <w:highlight w:val="yellow"/>
        </w:rPr>
        <w:t>DMEM</w:t>
      </w:r>
      <w:r w:rsidR="00A62441" w:rsidRPr="002E5303">
        <w:rPr>
          <w:highlight w:val="yellow"/>
        </w:rPr>
        <w:t>)</w:t>
      </w:r>
      <w:r w:rsidR="00DF2045" w:rsidRPr="002E5303">
        <w:rPr>
          <w:highlight w:val="yellow"/>
        </w:rPr>
        <w:t xml:space="preserve"> supplemented with </w:t>
      </w:r>
      <w:r w:rsidR="00C65705" w:rsidRPr="002E5303">
        <w:rPr>
          <w:highlight w:val="yellow"/>
        </w:rPr>
        <w:t>10</w:t>
      </w:r>
      <w:r w:rsidR="00A7127E" w:rsidRPr="002E5303">
        <w:rPr>
          <w:highlight w:val="yellow"/>
        </w:rPr>
        <w:t xml:space="preserve">% </w:t>
      </w:r>
      <w:r w:rsidR="0052082A" w:rsidRPr="002E5303">
        <w:rPr>
          <w:highlight w:val="yellow"/>
        </w:rPr>
        <w:t>fetal bovine serum (</w:t>
      </w:r>
      <w:r w:rsidR="00C65705" w:rsidRPr="002E5303">
        <w:rPr>
          <w:highlight w:val="yellow"/>
        </w:rPr>
        <w:t>FBS</w:t>
      </w:r>
      <w:r w:rsidR="0052082A" w:rsidRPr="002E5303">
        <w:rPr>
          <w:highlight w:val="yellow"/>
        </w:rPr>
        <w:t>)</w:t>
      </w:r>
      <w:r w:rsidRPr="002E5303">
        <w:rPr>
          <w:highlight w:val="yellow"/>
        </w:rPr>
        <w:t xml:space="preserve"> at 37</w:t>
      </w:r>
      <w:r w:rsidR="002230DA" w:rsidRPr="002E5303">
        <w:rPr>
          <w:highlight w:val="yellow"/>
        </w:rPr>
        <w:t xml:space="preserve"> </w:t>
      </w:r>
      <w:r w:rsidR="00A62441" w:rsidRPr="002E5303">
        <w:rPr>
          <w:highlight w:val="yellow"/>
        </w:rPr>
        <w:t>°</w:t>
      </w:r>
      <w:r w:rsidRPr="002E5303">
        <w:rPr>
          <w:highlight w:val="yellow"/>
        </w:rPr>
        <w:t>C</w:t>
      </w:r>
      <w:r w:rsidR="00DF2045" w:rsidRPr="002E5303">
        <w:rPr>
          <w:highlight w:val="yellow"/>
        </w:rPr>
        <w:t xml:space="preserve"> in a </w:t>
      </w:r>
      <w:r w:rsidRPr="002E5303">
        <w:rPr>
          <w:highlight w:val="yellow"/>
        </w:rPr>
        <w:t>5% CO</w:t>
      </w:r>
      <w:r w:rsidRPr="002E5303">
        <w:rPr>
          <w:highlight w:val="yellow"/>
          <w:vertAlign w:val="subscript"/>
        </w:rPr>
        <w:t>2</w:t>
      </w:r>
      <w:r w:rsidRPr="002E5303">
        <w:rPr>
          <w:highlight w:val="yellow"/>
        </w:rPr>
        <w:t xml:space="preserve"> humidified atmosphere.</w:t>
      </w:r>
    </w:p>
    <w:p w14:paraId="6018BBAE" w14:textId="77777777" w:rsidR="007C5178" w:rsidRPr="00412B59" w:rsidRDefault="007C5178" w:rsidP="001D60C0"/>
    <w:p w14:paraId="02ADFDC0" w14:textId="03902239" w:rsidR="00C43909" w:rsidRPr="00412B59" w:rsidRDefault="00C43909" w:rsidP="001D60C0">
      <w:r w:rsidRPr="00412B59">
        <w:t xml:space="preserve">NOTE: </w:t>
      </w:r>
      <w:r w:rsidR="00DF2045" w:rsidRPr="00412B59">
        <w:t xml:space="preserve">DMEM supplemented with </w:t>
      </w:r>
      <w:r w:rsidRPr="00412B59">
        <w:t>10% FBS</w:t>
      </w:r>
      <w:r w:rsidR="0002008D">
        <w:t>,</w:t>
      </w:r>
      <w:r w:rsidRPr="00412B59">
        <w:t xml:space="preserve"> 37</w:t>
      </w:r>
      <w:r w:rsidR="00A62441">
        <w:t xml:space="preserve"> °C</w:t>
      </w:r>
      <w:r w:rsidR="0002008D">
        <w:t>,</w:t>
      </w:r>
      <w:r w:rsidR="00DF2045" w:rsidRPr="00412B59">
        <w:t xml:space="preserve"> and</w:t>
      </w:r>
      <w:r w:rsidRPr="00412B59">
        <w:t xml:space="preserve"> </w:t>
      </w:r>
      <w:r w:rsidR="00DF2045" w:rsidRPr="00412B59">
        <w:t xml:space="preserve">a </w:t>
      </w:r>
      <w:r w:rsidRPr="00412B59">
        <w:t>5% CO</w:t>
      </w:r>
      <w:r w:rsidRPr="00412B59">
        <w:rPr>
          <w:vertAlign w:val="subscript"/>
        </w:rPr>
        <w:t>2</w:t>
      </w:r>
      <w:r w:rsidRPr="00412B59">
        <w:t xml:space="preserve"> humidified atmosphere </w:t>
      </w:r>
      <w:r w:rsidR="0002008D">
        <w:t>a</w:t>
      </w:r>
      <w:r w:rsidR="00DF2045" w:rsidRPr="00412B59">
        <w:t>re</w:t>
      </w:r>
      <w:r w:rsidRPr="00412B59">
        <w:t xml:space="preserve"> used </w:t>
      </w:r>
      <w:r w:rsidR="00865010" w:rsidRPr="00412B59">
        <w:t xml:space="preserve">for </w:t>
      </w:r>
      <w:r w:rsidR="00BA21CA" w:rsidRPr="00412B59">
        <w:t xml:space="preserve">all </w:t>
      </w:r>
      <w:r w:rsidR="00865010" w:rsidRPr="00412B59">
        <w:t>attachment and treatment incubations</w:t>
      </w:r>
      <w:r w:rsidR="00916313" w:rsidRPr="00412B59">
        <w:t xml:space="preserve"> </w:t>
      </w:r>
      <w:r w:rsidR="00D72E3B" w:rsidRPr="00412B59">
        <w:t>throughout the entire</w:t>
      </w:r>
      <w:r w:rsidR="00865010" w:rsidRPr="00412B59">
        <w:t xml:space="preserve"> protocol</w:t>
      </w:r>
      <w:r w:rsidRPr="00412B59">
        <w:t xml:space="preserve">. </w:t>
      </w:r>
    </w:p>
    <w:p w14:paraId="35B48F9B" w14:textId="77777777" w:rsidR="00C43909" w:rsidRPr="00412B59" w:rsidRDefault="00C43909" w:rsidP="001D60C0"/>
    <w:p w14:paraId="71ABF369" w14:textId="224EA1FE" w:rsidR="00CB2E84" w:rsidRPr="002E5303" w:rsidRDefault="007F5E6D" w:rsidP="001D60C0">
      <w:pPr>
        <w:pStyle w:val="ListParagraph"/>
        <w:numPr>
          <w:ilvl w:val="1"/>
          <w:numId w:val="30"/>
        </w:numPr>
        <w:rPr>
          <w:highlight w:val="yellow"/>
        </w:rPr>
      </w:pPr>
      <w:r w:rsidRPr="002E5303">
        <w:rPr>
          <w:highlight w:val="yellow"/>
        </w:rPr>
        <w:t>Prepare the MDA-MB-231 cells for experiment</w:t>
      </w:r>
      <w:r w:rsidR="00632347" w:rsidRPr="002E5303">
        <w:rPr>
          <w:highlight w:val="yellow"/>
        </w:rPr>
        <w:t>.</w:t>
      </w:r>
      <w:r w:rsidRPr="002E5303">
        <w:rPr>
          <w:highlight w:val="yellow"/>
        </w:rPr>
        <w:t xml:space="preserve"> </w:t>
      </w:r>
    </w:p>
    <w:p w14:paraId="0B7A47E3" w14:textId="77777777" w:rsidR="007C5178" w:rsidRPr="002E5303" w:rsidRDefault="007C5178" w:rsidP="001D60C0">
      <w:pPr>
        <w:rPr>
          <w:highlight w:val="yellow"/>
        </w:rPr>
      </w:pPr>
    </w:p>
    <w:p w14:paraId="7E3E446D" w14:textId="6D84D7C0" w:rsidR="00632347" w:rsidRPr="002E5303" w:rsidRDefault="00DC1214" w:rsidP="001D60C0">
      <w:pPr>
        <w:pStyle w:val="ListParagraph"/>
        <w:numPr>
          <w:ilvl w:val="2"/>
          <w:numId w:val="30"/>
        </w:numPr>
        <w:rPr>
          <w:highlight w:val="yellow"/>
        </w:rPr>
      </w:pPr>
      <w:r w:rsidRPr="002E5303">
        <w:rPr>
          <w:highlight w:val="yellow"/>
        </w:rPr>
        <w:t>A</w:t>
      </w:r>
      <w:r w:rsidR="00632347" w:rsidRPr="002E5303">
        <w:rPr>
          <w:highlight w:val="yellow"/>
        </w:rPr>
        <w:t>spirate the medium within the flask, detach the cells with 2 mL of 0.25% trypsin-EDTA solution for 2 min,</w:t>
      </w:r>
      <w:r w:rsidRPr="002E5303">
        <w:rPr>
          <w:highlight w:val="yellow"/>
        </w:rPr>
        <w:t xml:space="preserve"> and</w:t>
      </w:r>
      <w:r w:rsidR="00632347" w:rsidRPr="002E5303">
        <w:rPr>
          <w:highlight w:val="yellow"/>
        </w:rPr>
        <w:t xml:space="preserve"> inactivate the trypsin activity with 6 mL of complete medium (DMEM with 10% FBS). Centrifuge the cells at 150 x </w:t>
      </w:r>
      <w:r w:rsidR="00632347" w:rsidRPr="002E5303">
        <w:rPr>
          <w:i/>
          <w:highlight w:val="yellow"/>
        </w:rPr>
        <w:t>g</w:t>
      </w:r>
      <w:r w:rsidR="00632347" w:rsidRPr="002E5303">
        <w:rPr>
          <w:highlight w:val="yellow"/>
        </w:rPr>
        <w:t xml:space="preserve"> for 5 min. Aspirate the supernatant and suspend the cells in 5 mL </w:t>
      </w:r>
      <w:r w:rsidRPr="002E5303">
        <w:rPr>
          <w:highlight w:val="yellow"/>
        </w:rPr>
        <w:t xml:space="preserve">of </w:t>
      </w:r>
      <w:r w:rsidR="00632347" w:rsidRPr="002E5303">
        <w:rPr>
          <w:highlight w:val="yellow"/>
        </w:rPr>
        <w:t xml:space="preserve">complete medium. </w:t>
      </w:r>
    </w:p>
    <w:p w14:paraId="1C55CE99" w14:textId="77777777" w:rsidR="00DC1214" w:rsidRPr="002E5303" w:rsidRDefault="00DC1214" w:rsidP="00DC1214">
      <w:pPr>
        <w:pStyle w:val="ListParagraph"/>
        <w:ind w:left="0"/>
        <w:rPr>
          <w:highlight w:val="yellow"/>
        </w:rPr>
      </w:pPr>
    </w:p>
    <w:p w14:paraId="4A5B49E5" w14:textId="77777777" w:rsidR="00190B32" w:rsidRPr="002E5303" w:rsidRDefault="00632347" w:rsidP="001D60C0">
      <w:pPr>
        <w:pStyle w:val="ListParagraph"/>
        <w:numPr>
          <w:ilvl w:val="2"/>
          <w:numId w:val="30"/>
        </w:numPr>
        <w:rPr>
          <w:highlight w:val="yellow"/>
        </w:rPr>
      </w:pPr>
      <w:r w:rsidRPr="002E5303">
        <w:rPr>
          <w:highlight w:val="yellow"/>
        </w:rPr>
        <w:t>Mix an equal volume cell suspension and 0.4% trypan blue. Take 10</w:t>
      </w:r>
      <w:r w:rsidR="00190B32" w:rsidRPr="002E5303">
        <w:rPr>
          <w:highlight w:val="yellow"/>
        </w:rPr>
        <w:t xml:space="preserve"> µ</w:t>
      </w:r>
      <w:r w:rsidRPr="002E5303">
        <w:rPr>
          <w:highlight w:val="yellow"/>
        </w:rPr>
        <w:t>L of this mixture and count the cells with the automated cell counter</w:t>
      </w:r>
      <w:r w:rsidR="00190B32" w:rsidRPr="002E5303">
        <w:rPr>
          <w:highlight w:val="yellow"/>
        </w:rPr>
        <w:t>.</w:t>
      </w:r>
    </w:p>
    <w:p w14:paraId="7C5056A0" w14:textId="77777777" w:rsidR="00190B32" w:rsidRDefault="00190B32" w:rsidP="00190B32">
      <w:pPr>
        <w:pStyle w:val="ListParagraph"/>
        <w:ind w:left="0"/>
      </w:pPr>
    </w:p>
    <w:p w14:paraId="19559908" w14:textId="13C7E1DA" w:rsidR="00632347" w:rsidRDefault="00190B32" w:rsidP="00190B32">
      <w:pPr>
        <w:pStyle w:val="ListParagraph"/>
        <w:ind w:left="0"/>
      </w:pPr>
      <w:r>
        <w:t>NOTE: A</w:t>
      </w:r>
      <w:r w:rsidR="00632347" w:rsidRPr="00412B59">
        <w:t xml:space="preserve"> Coulter counter or a hemocytometer can also be used for cell counting. </w:t>
      </w:r>
    </w:p>
    <w:p w14:paraId="7630129A" w14:textId="77777777" w:rsidR="00DB0AB3" w:rsidRDefault="00DB0AB3" w:rsidP="00190B32">
      <w:pPr>
        <w:pStyle w:val="ListParagraph"/>
        <w:ind w:left="0"/>
      </w:pPr>
    </w:p>
    <w:p w14:paraId="667205DA" w14:textId="0AC5E9EC" w:rsidR="00F069F7" w:rsidRPr="002E5303" w:rsidRDefault="00743258" w:rsidP="001D60C0">
      <w:pPr>
        <w:pStyle w:val="ListParagraph"/>
        <w:numPr>
          <w:ilvl w:val="2"/>
          <w:numId w:val="30"/>
        </w:numPr>
        <w:rPr>
          <w:highlight w:val="yellow"/>
        </w:rPr>
      </w:pPr>
      <w:r w:rsidRPr="002E5303">
        <w:rPr>
          <w:highlight w:val="yellow"/>
        </w:rPr>
        <w:t>Seed the cells into</w:t>
      </w:r>
      <w:r w:rsidR="00CB2E84" w:rsidRPr="002E5303">
        <w:rPr>
          <w:highlight w:val="yellow"/>
        </w:rPr>
        <w:t xml:space="preserve"> </w:t>
      </w:r>
      <w:r w:rsidR="00CE6D8E" w:rsidRPr="002E5303">
        <w:rPr>
          <w:highlight w:val="yellow"/>
        </w:rPr>
        <w:t xml:space="preserve">a </w:t>
      </w:r>
      <w:r w:rsidR="00CB2E84" w:rsidRPr="002E5303">
        <w:rPr>
          <w:highlight w:val="yellow"/>
        </w:rPr>
        <w:t>6</w:t>
      </w:r>
      <w:r w:rsidR="00CE6D8E" w:rsidRPr="002E5303">
        <w:rPr>
          <w:highlight w:val="yellow"/>
        </w:rPr>
        <w:t xml:space="preserve"> </w:t>
      </w:r>
      <w:r w:rsidR="00CB2E84" w:rsidRPr="002E5303">
        <w:rPr>
          <w:highlight w:val="yellow"/>
        </w:rPr>
        <w:t>well plate for flow cytometry analyses and seed 150,000 cells in 1</w:t>
      </w:r>
      <w:r w:rsidR="00A62441" w:rsidRPr="002E5303">
        <w:rPr>
          <w:highlight w:val="yellow"/>
        </w:rPr>
        <w:t xml:space="preserve"> mL </w:t>
      </w:r>
      <w:r w:rsidR="00996B66" w:rsidRPr="002E5303">
        <w:rPr>
          <w:highlight w:val="yellow"/>
        </w:rPr>
        <w:t>of medi</w:t>
      </w:r>
      <w:r w:rsidR="002A0B5C" w:rsidRPr="002E5303">
        <w:rPr>
          <w:highlight w:val="yellow"/>
        </w:rPr>
        <w:t>um</w:t>
      </w:r>
      <w:r w:rsidR="00CE6D8E" w:rsidRPr="002E5303">
        <w:rPr>
          <w:highlight w:val="yellow"/>
        </w:rPr>
        <w:t xml:space="preserve"> per </w:t>
      </w:r>
      <w:r w:rsidR="00CB2E84" w:rsidRPr="002E5303">
        <w:rPr>
          <w:highlight w:val="yellow"/>
        </w:rPr>
        <w:t>well.</w:t>
      </w:r>
      <w:r w:rsidR="00F069F7" w:rsidRPr="002E5303">
        <w:rPr>
          <w:highlight w:val="yellow"/>
        </w:rPr>
        <w:t xml:space="preserve"> Wait </w:t>
      </w:r>
      <w:r w:rsidR="000F5675" w:rsidRPr="002E5303">
        <w:rPr>
          <w:highlight w:val="yellow"/>
        </w:rPr>
        <w:t>16</w:t>
      </w:r>
      <w:r w:rsidR="00F069F7" w:rsidRPr="002E5303">
        <w:rPr>
          <w:highlight w:val="yellow"/>
        </w:rPr>
        <w:t xml:space="preserve"> </w:t>
      </w:r>
      <w:r w:rsidR="00CE6D8E" w:rsidRPr="002E5303">
        <w:rPr>
          <w:highlight w:val="yellow"/>
        </w:rPr>
        <w:t xml:space="preserve">h </w:t>
      </w:r>
      <w:r w:rsidR="00996B66" w:rsidRPr="002E5303">
        <w:rPr>
          <w:highlight w:val="yellow"/>
        </w:rPr>
        <w:t>for cell attachment.</w:t>
      </w:r>
    </w:p>
    <w:p w14:paraId="2F374F5A" w14:textId="77777777" w:rsidR="00F069F7" w:rsidRPr="002E5303" w:rsidRDefault="00F069F7" w:rsidP="001D60C0">
      <w:pPr>
        <w:rPr>
          <w:highlight w:val="yellow"/>
        </w:rPr>
      </w:pPr>
    </w:p>
    <w:p w14:paraId="7F47E4FC" w14:textId="3E45F568" w:rsidR="004455A7" w:rsidRPr="006C0D28" w:rsidRDefault="00743258" w:rsidP="001D60C0">
      <w:pPr>
        <w:pStyle w:val="ListParagraph"/>
        <w:numPr>
          <w:ilvl w:val="2"/>
          <w:numId w:val="30"/>
        </w:numPr>
      </w:pPr>
      <w:r w:rsidRPr="006C0D28">
        <w:t xml:space="preserve">Seed the cells into </w:t>
      </w:r>
      <w:r w:rsidR="00CE6D8E" w:rsidRPr="006C0D28">
        <w:t xml:space="preserve">a </w:t>
      </w:r>
      <w:r w:rsidR="00CB2E84" w:rsidRPr="006C0D28">
        <w:t>4</w:t>
      </w:r>
      <w:r w:rsidR="00CE6D8E" w:rsidRPr="006C0D28">
        <w:t xml:space="preserve"> </w:t>
      </w:r>
      <w:r w:rsidR="00CB2E84" w:rsidRPr="006C0D28">
        <w:t xml:space="preserve">well chamber slide </w:t>
      </w:r>
      <w:r w:rsidRPr="006C0D28">
        <w:t xml:space="preserve">for </w:t>
      </w:r>
      <w:r w:rsidR="00CB59D7" w:rsidRPr="006C0D28">
        <w:t xml:space="preserve">fluorescent imaging </w:t>
      </w:r>
      <w:r w:rsidR="00CB2E84" w:rsidRPr="006C0D28">
        <w:t>and seed 25,000 cell</w:t>
      </w:r>
      <w:r w:rsidR="00794C58" w:rsidRPr="006C0D28">
        <w:t>s</w:t>
      </w:r>
      <w:r w:rsidR="00CB2E84" w:rsidRPr="006C0D28">
        <w:t xml:space="preserve"> in 0.5</w:t>
      </w:r>
      <w:r w:rsidR="00A62441" w:rsidRPr="006C0D28">
        <w:t xml:space="preserve"> mL </w:t>
      </w:r>
      <w:r w:rsidR="00996B66" w:rsidRPr="006C0D28">
        <w:t>of medi</w:t>
      </w:r>
      <w:r w:rsidR="002A0B5C" w:rsidRPr="006C0D28">
        <w:t>um</w:t>
      </w:r>
      <w:r w:rsidR="00CE6D8E" w:rsidRPr="006C0D28">
        <w:t xml:space="preserve"> per </w:t>
      </w:r>
      <w:r w:rsidR="00CB2E84" w:rsidRPr="006C0D28">
        <w:t>well.</w:t>
      </w:r>
      <w:r w:rsidR="00F069F7" w:rsidRPr="006C0D28">
        <w:t xml:space="preserve"> Wait </w:t>
      </w:r>
      <w:r w:rsidR="00794C58" w:rsidRPr="006C0D28">
        <w:t xml:space="preserve">16 </w:t>
      </w:r>
      <w:r w:rsidR="00CE6D8E" w:rsidRPr="006C0D28">
        <w:t xml:space="preserve">h </w:t>
      </w:r>
      <w:r w:rsidR="00794C58" w:rsidRPr="006C0D28">
        <w:t xml:space="preserve">for </w:t>
      </w:r>
      <w:r w:rsidR="00F069F7" w:rsidRPr="006C0D28">
        <w:t>cell attachment</w:t>
      </w:r>
      <w:r w:rsidR="0010227A" w:rsidRPr="006C0D28">
        <w:t>.</w:t>
      </w:r>
    </w:p>
    <w:p w14:paraId="3FE2BB57" w14:textId="77777777" w:rsidR="00911C29" w:rsidRPr="00412B59" w:rsidRDefault="00911C29" w:rsidP="001D60C0"/>
    <w:p w14:paraId="09E14143" w14:textId="35AF5C93" w:rsidR="00911C29" w:rsidRPr="00412B59" w:rsidRDefault="00911C29" w:rsidP="001D60C0">
      <w:r w:rsidRPr="00412B59">
        <w:t xml:space="preserve">NOTE: </w:t>
      </w:r>
      <w:r w:rsidRPr="002E5303">
        <w:rPr>
          <w:highlight w:val="yellow"/>
        </w:rPr>
        <w:t xml:space="preserve">Seed control wells in addition to treatment wells. Use one of the control wells to determine cell number (optional: if </w:t>
      </w:r>
      <w:r w:rsidR="002E5303">
        <w:rPr>
          <w:highlight w:val="yellow"/>
        </w:rPr>
        <w:t xml:space="preserve">the </w:t>
      </w:r>
      <w:r w:rsidRPr="002E5303">
        <w:rPr>
          <w:highlight w:val="yellow"/>
        </w:rPr>
        <w:t xml:space="preserve">attachment period for the cells is shorter than the doubling time, cell number can be assumed to be the same as the seeding density) and the other for a </w:t>
      </w:r>
      <w:proofErr w:type="spellStart"/>
      <w:r w:rsidRPr="002E5303">
        <w:rPr>
          <w:highlight w:val="yellow"/>
        </w:rPr>
        <w:t>noninfected</w:t>
      </w:r>
      <w:proofErr w:type="spellEnd"/>
      <w:r w:rsidRPr="002E5303">
        <w:rPr>
          <w:highlight w:val="yellow"/>
        </w:rPr>
        <w:t xml:space="preserve"> control (0 MOI).</w:t>
      </w:r>
      <w:r w:rsidRPr="00412B59">
        <w:t xml:space="preserve"> </w:t>
      </w:r>
    </w:p>
    <w:p w14:paraId="01A74B61" w14:textId="77777777" w:rsidR="00462D1C" w:rsidRPr="00412B59" w:rsidRDefault="00462D1C" w:rsidP="001D60C0">
      <w:pPr>
        <w:pStyle w:val="ListParagraph"/>
        <w:ind w:left="0"/>
      </w:pPr>
    </w:p>
    <w:p w14:paraId="40D61CE9" w14:textId="385163F2" w:rsidR="003C37C4" w:rsidRPr="002E5303" w:rsidRDefault="003C37C4" w:rsidP="001D60C0">
      <w:pPr>
        <w:pStyle w:val="Heading2"/>
        <w:numPr>
          <w:ilvl w:val="0"/>
          <w:numId w:val="30"/>
        </w:numPr>
        <w:rPr>
          <w:highlight w:val="yellow"/>
        </w:rPr>
      </w:pPr>
      <w:r w:rsidRPr="002E5303">
        <w:rPr>
          <w:highlight w:val="yellow"/>
        </w:rPr>
        <w:t xml:space="preserve">Adenoviral </w:t>
      </w:r>
      <w:proofErr w:type="spellStart"/>
      <w:r w:rsidR="00D950A1" w:rsidRPr="002E5303">
        <w:rPr>
          <w:highlight w:val="yellow"/>
        </w:rPr>
        <w:t>roGFP</w:t>
      </w:r>
      <w:proofErr w:type="spellEnd"/>
      <w:r w:rsidR="00D950A1" w:rsidRPr="002E5303">
        <w:rPr>
          <w:highlight w:val="yellow"/>
        </w:rPr>
        <w:t xml:space="preserve"> </w:t>
      </w:r>
      <w:r w:rsidR="002447AE" w:rsidRPr="002E5303">
        <w:rPr>
          <w:highlight w:val="yellow"/>
        </w:rPr>
        <w:t>t</w:t>
      </w:r>
      <w:r w:rsidRPr="002E5303">
        <w:rPr>
          <w:highlight w:val="yellow"/>
        </w:rPr>
        <w:t>rans</w:t>
      </w:r>
      <w:r w:rsidR="00073AE9" w:rsidRPr="002E5303">
        <w:rPr>
          <w:highlight w:val="yellow"/>
        </w:rPr>
        <w:t>duction</w:t>
      </w:r>
      <w:r w:rsidR="00CB2E84" w:rsidRPr="002E5303">
        <w:rPr>
          <w:highlight w:val="yellow"/>
        </w:rPr>
        <w:t xml:space="preserve"> (</w:t>
      </w:r>
      <w:r w:rsidR="002447AE" w:rsidRPr="002E5303">
        <w:rPr>
          <w:highlight w:val="yellow"/>
        </w:rPr>
        <w:t>d</w:t>
      </w:r>
      <w:r w:rsidR="00CB2E84" w:rsidRPr="002E5303">
        <w:rPr>
          <w:highlight w:val="yellow"/>
        </w:rPr>
        <w:t>ay 2</w:t>
      </w:r>
      <w:r w:rsidR="002C12D1" w:rsidRPr="002E5303">
        <w:rPr>
          <w:highlight w:val="yellow"/>
        </w:rPr>
        <w:t xml:space="preserve"> </w:t>
      </w:r>
      <w:r w:rsidR="002447AE" w:rsidRPr="002E5303">
        <w:rPr>
          <w:highlight w:val="yellow"/>
        </w:rPr>
        <w:t>and</w:t>
      </w:r>
      <w:r w:rsidR="002C12D1" w:rsidRPr="002E5303">
        <w:rPr>
          <w:highlight w:val="yellow"/>
        </w:rPr>
        <w:t xml:space="preserve"> 3</w:t>
      </w:r>
      <w:r w:rsidR="00CB2E84" w:rsidRPr="002E5303">
        <w:rPr>
          <w:highlight w:val="yellow"/>
        </w:rPr>
        <w:t>)</w:t>
      </w:r>
    </w:p>
    <w:p w14:paraId="634EF106" w14:textId="77777777" w:rsidR="00D950A1" w:rsidRPr="00412B59" w:rsidRDefault="00D950A1" w:rsidP="001D60C0"/>
    <w:p w14:paraId="79ABC32D" w14:textId="5B4ED746" w:rsidR="00D950A1" w:rsidRPr="00412B59" w:rsidRDefault="00D950A1" w:rsidP="001D60C0">
      <w:r w:rsidRPr="00412B59">
        <w:t>CAUTION: Adenoviruses can cause diseases. While trans</w:t>
      </w:r>
      <w:r w:rsidR="00073AE9" w:rsidRPr="00412B59">
        <w:t>duc</w:t>
      </w:r>
      <w:r w:rsidR="005D55C9" w:rsidRPr="00412B59">
        <w:t>i</w:t>
      </w:r>
      <w:r w:rsidRPr="00412B59">
        <w:t xml:space="preserve">ng the cells, use filtered tips </w:t>
      </w:r>
      <w:r w:rsidR="00996B66" w:rsidRPr="00412B59">
        <w:t xml:space="preserve">and decontaminate </w:t>
      </w:r>
      <w:r w:rsidR="000F53E6" w:rsidRPr="00412B59">
        <w:t xml:space="preserve">tips, </w:t>
      </w:r>
      <w:r w:rsidR="000F5675" w:rsidRPr="00412B59">
        <w:t>Pasteur</w:t>
      </w:r>
      <w:r w:rsidRPr="00412B59">
        <w:t xml:space="preserve"> pipettes</w:t>
      </w:r>
      <w:r w:rsidR="00794C58" w:rsidRPr="00412B59">
        <w:t>,</w:t>
      </w:r>
      <w:r w:rsidRPr="00412B59">
        <w:t xml:space="preserve"> and </w:t>
      </w:r>
      <w:proofErr w:type="spellStart"/>
      <w:r w:rsidRPr="00412B59">
        <w:t>microcentrifuge</w:t>
      </w:r>
      <w:proofErr w:type="spellEnd"/>
      <w:r w:rsidRPr="00412B59">
        <w:t xml:space="preserve"> tubes </w:t>
      </w:r>
      <w:r w:rsidR="00794C58" w:rsidRPr="00412B59">
        <w:t>with</w:t>
      </w:r>
      <w:r w:rsidRPr="00412B59">
        <w:t xml:space="preserve"> 10% bleach.</w:t>
      </w:r>
    </w:p>
    <w:p w14:paraId="57FA7910" w14:textId="77777777" w:rsidR="00EB6ABB" w:rsidRPr="00412B59" w:rsidRDefault="00EB6ABB" w:rsidP="001D60C0"/>
    <w:p w14:paraId="3C5459AD" w14:textId="14307896" w:rsidR="00EB6ABB" w:rsidRPr="00412B59" w:rsidRDefault="00EB6ABB" w:rsidP="001D60C0">
      <w:r w:rsidRPr="00412B59">
        <w:t xml:space="preserve">NOTE: </w:t>
      </w:r>
      <w:r w:rsidR="00743258" w:rsidRPr="00412B59">
        <w:t>This protocol was demonstrated with</w:t>
      </w:r>
      <w:r w:rsidRPr="00412B59">
        <w:t xml:space="preserve"> cytosol</w:t>
      </w:r>
      <w:r w:rsidR="00794C58" w:rsidRPr="00412B59">
        <w:t>-</w:t>
      </w:r>
      <w:r w:rsidRPr="00412B59">
        <w:t xml:space="preserve">specific </w:t>
      </w:r>
      <w:proofErr w:type="spellStart"/>
      <w:r w:rsidRPr="00412B59">
        <w:t>roGFP</w:t>
      </w:r>
      <w:proofErr w:type="spellEnd"/>
      <w:r w:rsidRPr="00412B59">
        <w:t xml:space="preserve">, but other </w:t>
      </w:r>
      <w:r w:rsidR="00794C58" w:rsidRPr="00412B59">
        <w:t xml:space="preserve">cellular </w:t>
      </w:r>
      <w:r w:rsidRPr="00412B59">
        <w:t>compartment</w:t>
      </w:r>
      <w:r w:rsidR="00794C58" w:rsidRPr="00412B59">
        <w:t>s</w:t>
      </w:r>
      <w:r w:rsidR="00285E59" w:rsidRPr="00412B59">
        <w:t xml:space="preserve"> (e.g.</w:t>
      </w:r>
      <w:r w:rsidR="00794C58" w:rsidRPr="00412B59">
        <w:t>,</w:t>
      </w:r>
      <w:r w:rsidR="00285E59" w:rsidRPr="00412B59">
        <w:t xml:space="preserve"> mitochondria or </w:t>
      </w:r>
      <w:r w:rsidR="008D3458" w:rsidRPr="00412B59">
        <w:t>mitochondrial intermembrane space</w:t>
      </w:r>
      <w:r w:rsidR="00285E59" w:rsidRPr="00412B59">
        <w:t>)</w:t>
      </w:r>
      <w:r w:rsidRPr="00412B59">
        <w:t xml:space="preserve"> can be targeted with </w:t>
      </w:r>
      <w:r w:rsidR="00865010" w:rsidRPr="00412B59">
        <w:lastRenderedPageBreak/>
        <w:t xml:space="preserve">this </w:t>
      </w:r>
      <w:r w:rsidRPr="00412B59">
        <w:t>same protocol.</w:t>
      </w:r>
    </w:p>
    <w:p w14:paraId="5C186481" w14:textId="77777777" w:rsidR="004071D2" w:rsidRPr="00412B59" w:rsidRDefault="004071D2" w:rsidP="001D60C0"/>
    <w:p w14:paraId="5AF889B9" w14:textId="5A804A02" w:rsidR="004071D2" w:rsidRPr="00412B59" w:rsidRDefault="00707800" w:rsidP="001D60C0">
      <w:pPr>
        <w:pStyle w:val="ListParagraph"/>
        <w:numPr>
          <w:ilvl w:val="1"/>
          <w:numId w:val="30"/>
        </w:numPr>
      </w:pPr>
      <w:r w:rsidRPr="00412B59">
        <w:t>Generate</w:t>
      </w:r>
      <w:r w:rsidR="007C5178" w:rsidRPr="00412B59">
        <w:t xml:space="preserve"> a dose</w:t>
      </w:r>
      <w:r w:rsidR="0052082A" w:rsidRPr="00412B59">
        <w:t>-</w:t>
      </w:r>
      <w:r w:rsidR="007C5178" w:rsidRPr="00412B59">
        <w:t xml:space="preserve">response curve for </w:t>
      </w:r>
      <w:r w:rsidR="00EE638B" w:rsidRPr="00412B59">
        <w:t xml:space="preserve">the </w:t>
      </w:r>
      <w:r w:rsidR="007C5178" w:rsidRPr="00412B59">
        <w:t>MOI to obtain</w:t>
      </w:r>
      <w:r w:rsidR="002A0B5C" w:rsidRPr="00412B59">
        <w:t xml:space="preserve"> the highest</w:t>
      </w:r>
      <w:r w:rsidR="007C5178" w:rsidRPr="00412B59">
        <w:t xml:space="preserve"> trans</w:t>
      </w:r>
      <w:r w:rsidR="002A2E15" w:rsidRPr="00412B59">
        <w:t>duction</w:t>
      </w:r>
      <w:r w:rsidR="007C5178" w:rsidRPr="00412B59">
        <w:t xml:space="preserve"> efficiency</w:t>
      </w:r>
      <w:r w:rsidR="00B82120" w:rsidRPr="00412B59">
        <w:t xml:space="preserve"> by calculating the </w:t>
      </w:r>
      <w:r w:rsidR="00EB06FA" w:rsidRPr="00412B59">
        <w:t xml:space="preserve">volume of adenovirus </w:t>
      </w:r>
      <w:r w:rsidR="00E65605">
        <w:t>(</w:t>
      </w:r>
      <w:r w:rsidR="00BF6E77">
        <w:t>mL</w:t>
      </w:r>
      <w:r w:rsidR="00E65605">
        <w:t xml:space="preserve">) </w:t>
      </w:r>
      <w:r w:rsidR="00BF6E77">
        <w:t>r</w:t>
      </w:r>
      <w:r w:rsidR="00EB06FA" w:rsidRPr="00412B59">
        <w:t xml:space="preserve">equired for each MOI </w:t>
      </w:r>
      <w:r w:rsidR="00B82120" w:rsidRPr="00412B59">
        <w:t xml:space="preserve">value </w:t>
      </w:r>
      <w:r w:rsidR="004071D2" w:rsidRPr="00412B59">
        <w:t>for</w:t>
      </w:r>
      <w:r w:rsidR="002A0B5C" w:rsidRPr="00412B59">
        <w:t xml:space="preserve"> </w:t>
      </w:r>
      <w:r w:rsidR="004071D2" w:rsidRPr="00412B59">
        <w:t>M</w:t>
      </w:r>
      <w:r w:rsidR="00752AA5" w:rsidRPr="00412B59">
        <w:t>DA-MB-231</w:t>
      </w:r>
      <w:r w:rsidR="004071D2" w:rsidRPr="00412B59">
        <w:t xml:space="preserve"> cell line</w:t>
      </w:r>
      <w:r w:rsidR="00D950A1" w:rsidRPr="00412B59">
        <w:t xml:space="preserve"> (</w:t>
      </w:r>
      <w:r w:rsidR="00D950A1" w:rsidRPr="00644A58">
        <w:rPr>
          <w:b/>
          <w:bCs/>
        </w:rPr>
        <w:t>Table 1</w:t>
      </w:r>
      <w:r w:rsidR="00D950A1" w:rsidRPr="00412B59">
        <w:t>)</w:t>
      </w:r>
      <w:r w:rsidR="00644A58">
        <w:t>:</w:t>
      </w:r>
      <w:r w:rsidR="00B82120" w:rsidRPr="00412B59">
        <w:t xml:space="preserve"> </w:t>
      </w:r>
    </w:p>
    <w:p w14:paraId="54CFC576" w14:textId="37625CE4" w:rsidR="004071D2" w:rsidRPr="00412B59" w:rsidRDefault="004071D2" w:rsidP="001D60C0">
      <m:oMathPara>
        <m:oMath>
          <m:r>
            <w:rPr>
              <w:rFonts w:ascii="Cambria Math" w:hAnsi="Cambria Math"/>
            </w:rPr>
            <m:t>x mL=MOI×Cell Number×</m:t>
          </m:r>
          <m:f>
            <m:fPr>
              <m:type m:val="skw"/>
              <m:ctrlPr>
                <w:rPr>
                  <w:rFonts w:ascii="Cambria Math" w:hAnsi="Cambria Math"/>
                  <w:i/>
                </w:rPr>
              </m:ctrlPr>
            </m:fPr>
            <m:num>
              <m:r>
                <w:rPr>
                  <w:rFonts w:ascii="Cambria Math" w:hAnsi="Cambria Math"/>
                </w:rPr>
                <m:t>1 mL</m:t>
              </m:r>
            </m:num>
            <m:den>
              <m:r>
                <w:rPr>
                  <w:rFonts w:ascii="Cambria Math" w:hAnsi="Cambria Math"/>
                </w:rPr>
                <m:t>PFU</m:t>
              </m:r>
            </m:den>
          </m:f>
        </m:oMath>
      </m:oMathPara>
    </w:p>
    <w:p w14:paraId="1D77F65C" w14:textId="77777777" w:rsidR="004071D2" w:rsidRPr="00412B59" w:rsidRDefault="004071D2" w:rsidP="001D60C0"/>
    <w:p w14:paraId="31DA03CC" w14:textId="45BCC68F" w:rsidR="00865010" w:rsidRPr="00412B59" w:rsidRDefault="00865010" w:rsidP="001D60C0">
      <w:r w:rsidRPr="00412B59">
        <w:t xml:space="preserve">NOTE: </w:t>
      </w:r>
      <w:r w:rsidR="004D5F56">
        <w:t xml:space="preserve">Functional titer of each batch of adenoviral stock, which is expressed as </w:t>
      </w:r>
      <w:r w:rsidR="00325DF0">
        <w:t>plaque forming unit (PFU) per m</w:t>
      </w:r>
      <w:r w:rsidR="00796C21">
        <w:t xml:space="preserve">L, </w:t>
      </w:r>
      <w:r w:rsidR="004D5F56">
        <w:t xml:space="preserve">is provided by the company. </w:t>
      </w:r>
      <w:r w:rsidR="00DA1C6D" w:rsidRPr="00412B59">
        <w:t xml:space="preserve">The </w:t>
      </w:r>
      <w:r w:rsidR="00B82120" w:rsidRPr="00412B59">
        <w:t>optimum</w:t>
      </w:r>
      <w:r w:rsidR="00DA1C6D" w:rsidRPr="00412B59">
        <w:t xml:space="preserve"> MOI for transduction differs between </w:t>
      </w:r>
      <w:r w:rsidR="00A02800" w:rsidRPr="00412B59">
        <w:t xml:space="preserve">cell types. </w:t>
      </w:r>
      <w:r w:rsidR="00B82120" w:rsidRPr="00412B59">
        <w:t xml:space="preserve">For most mammalian cells, </w:t>
      </w:r>
      <w:r w:rsidR="00644A58">
        <w:t xml:space="preserve">the </w:t>
      </w:r>
      <w:r w:rsidR="00B82120" w:rsidRPr="00412B59">
        <w:t>optimum MOI range is between 10 and 300</w:t>
      </w:r>
      <w:r w:rsidR="00A02800" w:rsidRPr="00412B59">
        <w:t>. According to the cell</w:t>
      </w:r>
      <w:r w:rsidR="002A0B5C" w:rsidRPr="00412B59">
        <w:t>ular</w:t>
      </w:r>
      <w:r w:rsidR="00A02800" w:rsidRPr="00412B59">
        <w:t xml:space="preserve"> response</w:t>
      </w:r>
      <w:r w:rsidR="002A0B5C" w:rsidRPr="00412B59">
        <w:t>,</w:t>
      </w:r>
      <w:r w:rsidR="00A02800" w:rsidRPr="00412B59">
        <w:t xml:space="preserve"> MOI values should be recalculated (e.g.</w:t>
      </w:r>
      <w:r w:rsidR="002A0B5C" w:rsidRPr="00412B59">
        <w:t>,</w:t>
      </w:r>
      <w:r w:rsidR="00A02800" w:rsidRPr="00412B59">
        <w:t xml:space="preserve"> MOI range should be reduced if cells have cytotoxic response</w:t>
      </w:r>
      <w:r w:rsidR="002A0B5C" w:rsidRPr="00412B59">
        <w:t>,</w:t>
      </w:r>
      <w:r w:rsidR="00A02800" w:rsidRPr="00412B59">
        <w:t xml:space="preserve"> or range should be increased if cells </w:t>
      </w:r>
      <w:r w:rsidR="00B82120" w:rsidRPr="00412B59">
        <w:t>have low transduction efficiency</w:t>
      </w:r>
      <w:r w:rsidR="00BA21CA" w:rsidRPr="00412B59">
        <w:t>)</w:t>
      </w:r>
      <w:r w:rsidR="00A02800" w:rsidRPr="00412B59">
        <w:t>.</w:t>
      </w:r>
    </w:p>
    <w:p w14:paraId="44A09FF5" w14:textId="6B52A813" w:rsidR="004071D2" w:rsidRPr="00412B59" w:rsidRDefault="004071D2" w:rsidP="001D60C0"/>
    <w:p w14:paraId="1D9C95C4" w14:textId="77777777" w:rsidR="00E52E25" w:rsidRDefault="00D950A1" w:rsidP="00E52E25">
      <w:pPr>
        <w:pStyle w:val="ListParagraph"/>
        <w:numPr>
          <w:ilvl w:val="1"/>
          <w:numId w:val="30"/>
        </w:numPr>
        <w:rPr>
          <w:highlight w:val="yellow"/>
        </w:rPr>
      </w:pPr>
      <w:r w:rsidRPr="006F31D9">
        <w:rPr>
          <w:highlight w:val="yellow"/>
        </w:rPr>
        <w:t>Make 1:100 dilution of 6 x 10</w:t>
      </w:r>
      <w:r w:rsidRPr="006F31D9">
        <w:rPr>
          <w:highlight w:val="yellow"/>
          <w:vertAlign w:val="superscript"/>
        </w:rPr>
        <w:t>10</w:t>
      </w:r>
      <w:r w:rsidRPr="006F31D9">
        <w:rPr>
          <w:highlight w:val="yellow"/>
        </w:rPr>
        <w:t xml:space="preserve"> PFU/m</w:t>
      </w:r>
      <w:r w:rsidR="00644A58" w:rsidRPr="006F31D9">
        <w:rPr>
          <w:highlight w:val="yellow"/>
        </w:rPr>
        <w:t>L</w:t>
      </w:r>
      <w:r w:rsidRPr="006F31D9">
        <w:rPr>
          <w:highlight w:val="yellow"/>
        </w:rPr>
        <w:t xml:space="preserve"> adenoviral </w:t>
      </w:r>
      <w:proofErr w:type="spellStart"/>
      <w:r w:rsidRPr="006F31D9">
        <w:rPr>
          <w:highlight w:val="yellow"/>
        </w:rPr>
        <w:t>roGFP</w:t>
      </w:r>
      <w:proofErr w:type="spellEnd"/>
      <w:r w:rsidRPr="006F31D9">
        <w:rPr>
          <w:highlight w:val="yellow"/>
        </w:rPr>
        <w:t xml:space="preserve"> solution </w:t>
      </w:r>
      <w:r w:rsidR="002D4C15" w:rsidRPr="006F31D9">
        <w:rPr>
          <w:highlight w:val="yellow"/>
        </w:rPr>
        <w:t>with cell culture medi</w:t>
      </w:r>
      <w:r w:rsidR="002A0B5C" w:rsidRPr="006F31D9">
        <w:rPr>
          <w:highlight w:val="yellow"/>
        </w:rPr>
        <w:t>um</w:t>
      </w:r>
      <w:r w:rsidR="00DA1C6D" w:rsidRPr="006F31D9">
        <w:rPr>
          <w:highlight w:val="yellow"/>
        </w:rPr>
        <w:t xml:space="preserve"> (DMEM with 10% FBS)</w:t>
      </w:r>
      <w:r w:rsidR="002D4C15" w:rsidRPr="006F31D9">
        <w:rPr>
          <w:highlight w:val="yellow"/>
        </w:rPr>
        <w:t xml:space="preserve"> </w:t>
      </w:r>
      <w:r w:rsidRPr="006F31D9">
        <w:rPr>
          <w:highlight w:val="yellow"/>
        </w:rPr>
        <w:t xml:space="preserve">for reliable pipetting. </w:t>
      </w:r>
    </w:p>
    <w:p w14:paraId="24FD0F81" w14:textId="77777777" w:rsidR="00E52E25" w:rsidRDefault="00E52E25" w:rsidP="00E52E25">
      <w:pPr>
        <w:pStyle w:val="ListParagraph"/>
        <w:ind w:left="0"/>
        <w:rPr>
          <w:highlight w:val="yellow"/>
        </w:rPr>
      </w:pPr>
    </w:p>
    <w:p w14:paraId="7F77DE5D" w14:textId="77777777" w:rsidR="00BF34D6" w:rsidRDefault="00583764" w:rsidP="00E52E25">
      <w:pPr>
        <w:pStyle w:val="ListParagraph"/>
        <w:numPr>
          <w:ilvl w:val="1"/>
          <w:numId w:val="30"/>
        </w:numPr>
        <w:rPr>
          <w:highlight w:val="yellow"/>
        </w:rPr>
      </w:pPr>
      <w:r w:rsidRPr="00E52E25">
        <w:rPr>
          <w:highlight w:val="yellow"/>
        </w:rPr>
        <w:t>P</w:t>
      </w:r>
      <w:r w:rsidR="00D1617C" w:rsidRPr="00E52E25">
        <w:rPr>
          <w:highlight w:val="yellow"/>
        </w:rPr>
        <w:t xml:space="preserve">ipette and add 0.0125 mL (12.5 µL), 0.025 mL (25 µL), 0.05 mL (50 µL) of adenoviral </w:t>
      </w:r>
      <w:proofErr w:type="spellStart"/>
      <w:r w:rsidR="00D1617C" w:rsidRPr="00E52E25">
        <w:rPr>
          <w:highlight w:val="yellow"/>
        </w:rPr>
        <w:t>roGFP</w:t>
      </w:r>
      <w:proofErr w:type="spellEnd"/>
      <w:r w:rsidR="00D1617C" w:rsidRPr="00E52E25">
        <w:rPr>
          <w:highlight w:val="yellow"/>
        </w:rPr>
        <w:t xml:space="preserve"> dilution into </w:t>
      </w:r>
      <w:r w:rsidR="00325DF0" w:rsidRPr="00E52E25">
        <w:rPr>
          <w:highlight w:val="yellow"/>
        </w:rPr>
        <w:t xml:space="preserve">each well of the </w:t>
      </w:r>
      <w:r w:rsidR="00D1617C" w:rsidRPr="00E52E25">
        <w:rPr>
          <w:highlight w:val="yellow"/>
        </w:rPr>
        <w:t>6 well plate</w:t>
      </w:r>
      <w:r w:rsidRPr="00E52E25">
        <w:rPr>
          <w:highlight w:val="yellow"/>
        </w:rPr>
        <w:t xml:space="preserve"> </w:t>
      </w:r>
      <w:r w:rsidR="00325DF0" w:rsidRPr="00E52E25">
        <w:rPr>
          <w:highlight w:val="yellow"/>
        </w:rPr>
        <w:t xml:space="preserve">in order to transduce the </w:t>
      </w:r>
      <w:r w:rsidR="00C51F69" w:rsidRPr="00E52E25">
        <w:rPr>
          <w:highlight w:val="yellow"/>
        </w:rPr>
        <w:t xml:space="preserve">150,000 </w:t>
      </w:r>
      <w:r w:rsidR="00325DF0" w:rsidRPr="00E52E25">
        <w:rPr>
          <w:highlight w:val="yellow"/>
        </w:rPr>
        <w:t xml:space="preserve">cells with 50, 100, and 200 MOI respectively </w:t>
      </w:r>
      <w:r w:rsidRPr="00E52E25">
        <w:rPr>
          <w:highlight w:val="yellow"/>
        </w:rPr>
        <w:t>for flow cytometry analysis</w:t>
      </w:r>
      <w:r w:rsidR="00325DF0" w:rsidRPr="00E52E25">
        <w:rPr>
          <w:highlight w:val="yellow"/>
        </w:rPr>
        <w:t xml:space="preserve"> </w:t>
      </w:r>
      <w:r w:rsidR="00940B7F" w:rsidRPr="00E52E25">
        <w:rPr>
          <w:highlight w:val="yellow"/>
        </w:rPr>
        <w:t>(</w:t>
      </w:r>
      <w:r w:rsidR="00940B7F" w:rsidRPr="00E52E25">
        <w:rPr>
          <w:b/>
          <w:bCs/>
          <w:highlight w:val="yellow"/>
        </w:rPr>
        <w:t>Table 1</w:t>
      </w:r>
      <w:r w:rsidR="00940B7F" w:rsidRPr="00E52E25">
        <w:rPr>
          <w:highlight w:val="yellow"/>
        </w:rPr>
        <w:t>).</w:t>
      </w:r>
      <w:r w:rsidR="00E52E25">
        <w:rPr>
          <w:highlight w:val="yellow"/>
        </w:rPr>
        <w:t xml:space="preserve"> </w:t>
      </w:r>
    </w:p>
    <w:p w14:paraId="3FCAFFD1" w14:textId="77777777" w:rsidR="00BF34D6" w:rsidRDefault="00BF34D6" w:rsidP="00BF34D6">
      <w:pPr>
        <w:pStyle w:val="ListParagraph"/>
        <w:ind w:left="0"/>
        <w:rPr>
          <w:highlight w:val="yellow"/>
        </w:rPr>
      </w:pPr>
    </w:p>
    <w:p w14:paraId="5C6A5B29" w14:textId="6CB8AE2E" w:rsidR="00D1617C" w:rsidRPr="006C0D28" w:rsidRDefault="00D1617C" w:rsidP="00E52E25">
      <w:pPr>
        <w:pStyle w:val="ListParagraph"/>
        <w:numPr>
          <w:ilvl w:val="1"/>
          <w:numId w:val="30"/>
        </w:numPr>
      </w:pPr>
      <w:r w:rsidRPr="006C0D28">
        <w:t xml:space="preserve">Pipette and add 0.0042 mL (4.2 µL) of adenoviral </w:t>
      </w:r>
      <w:proofErr w:type="spellStart"/>
      <w:r w:rsidRPr="006C0D28">
        <w:t>roGFP</w:t>
      </w:r>
      <w:proofErr w:type="spellEnd"/>
      <w:r w:rsidR="00B86F80" w:rsidRPr="006C0D28">
        <w:t xml:space="preserve"> dilution</w:t>
      </w:r>
      <w:r w:rsidRPr="006C0D28">
        <w:t xml:space="preserve"> </w:t>
      </w:r>
      <w:r w:rsidR="00EC608F" w:rsidRPr="006C0D28">
        <w:t>in</w:t>
      </w:r>
      <w:r w:rsidRPr="006C0D28">
        <w:t xml:space="preserve"> </w:t>
      </w:r>
      <w:r w:rsidR="00B905C5" w:rsidRPr="006C0D28">
        <w:t xml:space="preserve">the </w:t>
      </w:r>
      <w:r w:rsidRPr="006C0D28">
        <w:t>4-chamber slide wells</w:t>
      </w:r>
      <w:r w:rsidR="00EC608F" w:rsidRPr="006C0D28">
        <w:t xml:space="preserve"> to transduce </w:t>
      </w:r>
      <w:r w:rsidR="00C51F69" w:rsidRPr="006C0D28">
        <w:t xml:space="preserve">25,000 </w:t>
      </w:r>
      <w:r w:rsidR="00EC608F" w:rsidRPr="006C0D28">
        <w:t>cells with 100 MOI for</w:t>
      </w:r>
      <w:r w:rsidRPr="006C0D28">
        <w:t xml:space="preserve"> fluorescence imaging</w:t>
      </w:r>
      <w:r w:rsidR="00940B7F" w:rsidRPr="006C0D28">
        <w:t xml:space="preserve"> (</w:t>
      </w:r>
      <w:r w:rsidR="00940B7F" w:rsidRPr="006C0D28">
        <w:rPr>
          <w:b/>
          <w:bCs/>
        </w:rPr>
        <w:t>Table 1</w:t>
      </w:r>
      <w:r w:rsidR="00940B7F" w:rsidRPr="006C0D28">
        <w:t>).</w:t>
      </w:r>
      <w:r w:rsidRPr="006C0D28">
        <w:t xml:space="preserve"> </w:t>
      </w:r>
    </w:p>
    <w:p w14:paraId="171AFB91" w14:textId="77777777" w:rsidR="004E2086" w:rsidRPr="00412B59" w:rsidRDefault="004E2086" w:rsidP="001D60C0"/>
    <w:p w14:paraId="0AADC3D5" w14:textId="63FF6DB5" w:rsidR="005D4DBE" w:rsidRPr="00412B59" w:rsidRDefault="004E2086" w:rsidP="004D5F56">
      <w:r w:rsidRPr="00412B59">
        <w:t xml:space="preserve">NOTE: </w:t>
      </w:r>
      <w:r w:rsidR="002A0B5C" w:rsidRPr="00412B59">
        <w:t>A m</w:t>
      </w:r>
      <w:r w:rsidRPr="00412B59">
        <w:t>inimal amount of medi</w:t>
      </w:r>
      <w:r w:rsidR="002A0B5C" w:rsidRPr="00412B59">
        <w:t>um</w:t>
      </w:r>
      <w:r w:rsidRPr="00412B59">
        <w:t xml:space="preserve"> should be used in the wells to </w:t>
      </w:r>
      <w:r w:rsidR="000A0721" w:rsidRPr="00412B59">
        <w:t xml:space="preserve">ensure the highest interaction between the adenoviral </w:t>
      </w:r>
      <w:proofErr w:type="spellStart"/>
      <w:r w:rsidR="000A0721" w:rsidRPr="00412B59">
        <w:t>roGFP</w:t>
      </w:r>
      <w:proofErr w:type="spellEnd"/>
      <w:r w:rsidR="000A0721" w:rsidRPr="00412B59">
        <w:t xml:space="preserve"> construct and </w:t>
      </w:r>
      <w:r w:rsidRPr="00412B59">
        <w:t>cell</w:t>
      </w:r>
      <w:r w:rsidR="000A0721" w:rsidRPr="00412B59">
        <w:t>s</w:t>
      </w:r>
      <w:r w:rsidRPr="00412B59">
        <w:t>.</w:t>
      </w:r>
      <w:r w:rsidR="004D5F56">
        <w:t xml:space="preserve"> </w:t>
      </w:r>
      <w:r w:rsidR="006127C6" w:rsidRPr="00412B59">
        <w:t>The s</w:t>
      </w:r>
      <w:r w:rsidR="00936E5B" w:rsidRPr="00412B59">
        <w:t xml:space="preserve">erum content </w:t>
      </w:r>
      <w:r w:rsidR="006127C6" w:rsidRPr="00412B59">
        <w:t>of the culture medi</w:t>
      </w:r>
      <w:r w:rsidR="002A0B5C" w:rsidRPr="00412B59">
        <w:t xml:space="preserve">um may need </w:t>
      </w:r>
      <w:r w:rsidR="006127C6" w:rsidRPr="00412B59">
        <w:t xml:space="preserve">to be decreased </w:t>
      </w:r>
      <w:r w:rsidR="00936E5B" w:rsidRPr="00412B59">
        <w:t xml:space="preserve">for different cell lines because </w:t>
      </w:r>
      <w:r w:rsidR="006127C6" w:rsidRPr="00412B59">
        <w:t xml:space="preserve">high levels of </w:t>
      </w:r>
      <w:r w:rsidR="00936E5B" w:rsidRPr="00412B59">
        <w:t>s</w:t>
      </w:r>
      <w:r w:rsidRPr="00412B59">
        <w:t>erum</w:t>
      </w:r>
      <w:r w:rsidR="002A0B5C" w:rsidRPr="00412B59">
        <w:t xml:space="preserve"> can</w:t>
      </w:r>
      <w:r w:rsidR="006127C6" w:rsidRPr="00412B59">
        <w:t xml:space="preserve"> negatively affect tr</w:t>
      </w:r>
      <w:r w:rsidR="002A0B5C" w:rsidRPr="00412B59">
        <w:t>a</w:t>
      </w:r>
      <w:r w:rsidR="006127C6" w:rsidRPr="00412B59">
        <w:t>nsdu</w:t>
      </w:r>
      <w:r w:rsidR="002A0B5C" w:rsidRPr="00412B59">
        <w:t>c</w:t>
      </w:r>
      <w:r w:rsidR="006127C6" w:rsidRPr="00412B59">
        <w:t>tion efficiency in some cell types.</w:t>
      </w:r>
      <w:r w:rsidR="006127C6" w:rsidRPr="00412B59" w:rsidDel="006127C6">
        <w:t xml:space="preserve"> </w:t>
      </w:r>
    </w:p>
    <w:p w14:paraId="702F9236" w14:textId="77777777" w:rsidR="002D4C15" w:rsidRPr="00412B59" w:rsidRDefault="002D4C15" w:rsidP="001D60C0"/>
    <w:p w14:paraId="62FD39DA" w14:textId="00B93055" w:rsidR="002C12D1" w:rsidRPr="006F31D9" w:rsidRDefault="002D4C15" w:rsidP="001D60C0">
      <w:pPr>
        <w:pStyle w:val="ListParagraph"/>
        <w:numPr>
          <w:ilvl w:val="1"/>
          <w:numId w:val="30"/>
        </w:numPr>
        <w:rPr>
          <w:highlight w:val="yellow"/>
        </w:rPr>
      </w:pPr>
      <w:r w:rsidRPr="006F31D9">
        <w:rPr>
          <w:highlight w:val="yellow"/>
        </w:rPr>
        <w:t xml:space="preserve">Incubate cells for </w:t>
      </w:r>
      <w:r w:rsidR="003637E9" w:rsidRPr="006F31D9">
        <w:rPr>
          <w:highlight w:val="yellow"/>
        </w:rPr>
        <w:t>16</w:t>
      </w:r>
      <w:r w:rsidR="002A0B5C" w:rsidRPr="006F31D9">
        <w:rPr>
          <w:highlight w:val="yellow"/>
        </w:rPr>
        <w:t>–</w:t>
      </w:r>
      <w:r w:rsidRPr="006F31D9">
        <w:rPr>
          <w:highlight w:val="yellow"/>
        </w:rPr>
        <w:t xml:space="preserve">24 </w:t>
      </w:r>
      <w:r w:rsidR="00CE6D8E" w:rsidRPr="006F31D9">
        <w:rPr>
          <w:highlight w:val="yellow"/>
        </w:rPr>
        <w:t xml:space="preserve">h </w:t>
      </w:r>
      <w:r w:rsidRPr="006F31D9">
        <w:rPr>
          <w:highlight w:val="yellow"/>
        </w:rPr>
        <w:t xml:space="preserve">under the </w:t>
      </w:r>
      <w:r w:rsidR="002C12D1" w:rsidRPr="006F31D9">
        <w:rPr>
          <w:highlight w:val="yellow"/>
        </w:rPr>
        <w:t xml:space="preserve">cell maintenance conditions. </w:t>
      </w:r>
      <w:r w:rsidR="002A0B5C" w:rsidRPr="006F31D9">
        <w:rPr>
          <w:highlight w:val="yellow"/>
        </w:rPr>
        <w:t>The next</w:t>
      </w:r>
      <w:r w:rsidR="002C12D1" w:rsidRPr="006F31D9">
        <w:rPr>
          <w:highlight w:val="yellow"/>
        </w:rPr>
        <w:t xml:space="preserve"> day (</w:t>
      </w:r>
      <w:r w:rsidR="00644A58" w:rsidRPr="006F31D9">
        <w:rPr>
          <w:highlight w:val="yellow"/>
        </w:rPr>
        <w:t>d</w:t>
      </w:r>
      <w:r w:rsidR="002C12D1" w:rsidRPr="006F31D9">
        <w:rPr>
          <w:highlight w:val="yellow"/>
        </w:rPr>
        <w:t>ay 3)</w:t>
      </w:r>
      <w:r w:rsidR="002A0B5C" w:rsidRPr="006F31D9">
        <w:rPr>
          <w:highlight w:val="yellow"/>
        </w:rPr>
        <w:t>,</w:t>
      </w:r>
      <w:r w:rsidR="002C12D1" w:rsidRPr="006F31D9">
        <w:rPr>
          <w:highlight w:val="yellow"/>
        </w:rPr>
        <w:t xml:space="preserve"> change the medi</w:t>
      </w:r>
      <w:r w:rsidR="002A0B5C" w:rsidRPr="006F31D9">
        <w:rPr>
          <w:highlight w:val="yellow"/>
        </w:rPr>
        <w:t>um</w:t>
      </w:r>
      <w:r w:rsidR="002C12D1" w:rsidRPr="006F31D9">
        <w:rPr>
          <w:highlight w:val="yellow"/>
        </w:rPr>
        <w:t xml:space="preserve"> to cell culture medi</w:t>
      </w:r>
      <w:r w:rsidR="002A0B5C" w:rsidRPr="006F31D9">
        <w:rPr>
          <w:highlight w:val="yellow"/>
        </w:rPr>
        <w:t>um</w:t>
      </w:r>
      <w:r w:rsidR="002C12D1" w:rsidRPr="006F31D9">
        <w:rPr>
          <w:highlight w:val="yellow"/>
        </w:rPr>
        <w:t xml:space="preserve"> </w:t>
      </w:r>
      <w:r w:rsidR="00DA1C6D" w:rsidRPr="006F31D9">
        <w:rPr>
          <w:highlight w:val="yellow"/>
        </w:rPr>
        <w:t>(DMEM with 10% FBS)</w:t>
      </w:r>
      <w:r w:rsidR="002C12D1" w:rsidRPr="006F31D9">
        <w:rPr>
          <w:highlight w:val="yellow"/>
        </w:rPr>
        <w:t xml:space="preserve"> to allow cell recovery</w:t>
      </w:r>
      <w:r w:rsidR="00DE4DEA" w:rsidRPr="006F31D9">
        <w:rPr>
          <w:highlight w:val="yellow"/>
        </w:rPr>
        <w:t xml:space="preserve"> for </w:t>
      </w:r>
      <w:r w:rsidR="003637E9" w:rsidRPr="006F31D9">
        <w:rPr>
          <w:highlight w:val="yellow"/>
        </w:rPr>
        <w:t xml:space="preserve">an additional </w:t>
      </w:r>
      <w:r w:rsidR="00DE4DEA" w:rsidRPr="006F31D9">
        <w:rPr>
          <w:highlight w:val="yellow"/>
        </w:rPr>
        <w:t>24 h</w:t>
      </w:r>
      <w:r w:rsidR="002C12D1" w:rsidRPr="006F31D9">
        <w:rPr>
          <w:highlight w:val="yellow"/>
        </w:rPr>
        <w:t>.</w:t>
      </w:r>
      <w:r w:rsidR="00BA154B" w:rsidRPr="006F31D9">
        <w:rPr>
          <w:highlight w:val="yellow"/>
        </w:rPr>
        <w:t xml:space="preserve"> Visualize cells under </w:t>
      </w:r>
      <w:r w:rsidR="00644A58" w:rsidRPr="006F31D9">
        <w:rPr>
          <w:highlight w:val="yellow"/>
        </w:rPr>
        <w:t>a</w:t>
      </w:r>
      <w:r w:rsidR="00BA154B" w:rsidRPr="006F31D9">
        <w:rPr>
          <w:highlight w:val="yellow"/>
        </w:rPr>
        <w:t xml:space="preserve"> microscope to assess their morphology</w:t>
      </w:r>
      <w:r w:rsidR="00304FA7" w:rsidRPr="006F31D9">
        <w:rPr>
          <w:highlight w:val="yellow"/>
        </w:rPr>
        <w:t xml:space="preserve">; cells can express </w:t>
      </w:r>
      <w:proofErr w:type="spellStart"/>
      <w:r w:rsidR="00304FA7" w:rsidRPr="006F31D9">
        <w:rPr>
          <w:highlight w:val="yellow"/>
        </w:rPr>
        <w:t>roGFP</w:t>
      </w:r>
      <w:proofErr w:type="spellEnd"/>
      <w:r w:rsidR="00304FA7" w:rsidRPr="006F31D9">
        <w:rPr>
          <w:highlight w:val="yellow"/>
        </w:rPr>
        <w:t xml:space="preserve"> even if they have morphological changes</w:t>
      </w:r>
      <w:r w:rsidR="00BA154B" w:rsidRPr="006F31D9">
        <w:rPr>
          <w:highlight w:val="yellow"/>
        </w:rPr>
        <w:t>.</w:t>
      </w:r>
    </w:p>
    <w:p w14:paraId="634821B3" w14:textId="77777777" w:rsidR="002C12D1" w:rsidRPr="00412B59" w:rsidRDefault="002C12D1" w:rsidP="001D60C0"/>
    <w:p w14:paraId="29E4BEA7" w14:textId="72EC90C3" w:rsidR="002C12D1" w:rsidRPr="00412B59" w:rsidRDefault="002C12D1" w:rsidP="001D60C0">
      <w:r w:rsidRPr="00412B59">
        <w:t xml:space="preserve">NOTE: </w:t>
      </w:r>
      <w:r w:rsidR="000A0721" w:rsidRPr="00412B59">
        <w:t xml:space="preserve">On </w:t>
      </w:r>
      <w:r w:rsidRPr="00412B59">
        <w:t xml:space="preserve">day 3, cells </w:t>
      </w:r>
      <w:r w:rsidR="00304FA7" w:rsidRPr="00412B59">
        <w:t xml:space="preserve">should </w:t>
      </w:r>
      <w:r w:rsidRPr="00412B59">
        <w:t xml:space="preserve">start to express </w:t>
      </w:r>
      <w:proofErr w:type="spellStart"/>
      <w:r w:rsidRPr="00412B59">
        <w:t>roGFP</w:t>
      </w:r>
      <w:proofErr w:type="spellEnd"/>
      <w:r w:rsidR="00936E5B" w:rsidRPr="00412B59">
        <w:t>;</w:t>
      </w:r>
      <w:r w:rsidRPr="00412B59">
        <w:t xml:space="preserve"> therefore</w:t>
      </w:r>
      <w:r w:rsidR="00936E5B" w:rsidRPr="00412B59">
        <w:t xml:space="preserve">, transduction efficiency can be </w:t>
      </w:r>
      <w:r w:rsidRPr="00412B59">
        <w:t>monitor</w:t>
      </w:r>
      <w:r w:rsidR="00936E5B" w:rsidRPr="00412B59">
        <w:t>ed</w:t>
      </w:r>
      <w:r w:rsidRPr="00412B59">
        <w:t xml:space="preserve"> </w:t>
      </w:r>
      <w:r w:rsidR="00936E5B" w:rsidRPr="00412B59">
        <w:t xml:space="preserve">using </w:t>
      </w:r>
      <w:r w:rsidRPr="00412B59">
        <w:t>fluorescence microscop</w:t>
      </w:r>
      <w:r w:rsidR="00936E5B" w:rsidRPr="00412B59">
        <w:t>y</w:t>
      </w:r>
      <w:r w:rsidRPr="00412B59">
        <w:t xml:space="preserve"> (</w:t>
      </w:r>
      <w:r w:rsidR="00BA154B" w:rsidRPr="00412B59">
        <w:t xml:space="preserve">filters with </w:t>
      </w:r>
      <w:r w:rsidRPr="00412B59">
        <w:t>ex. 4</w:t>
      </w:r>
      <w:r w:rsidR="000F5675" w:rsidRPr="00412B59">
        <w:t>88</w:t>
      </w:r>
      <w:r w:rsidRPr="00412B59">
        <w:t>/</w:t>
      </w:r>
      <w:proofErr w:type="spellStart"/>
      <w:r w:rsidRPr="00412B59">
        <w:t>em</w:t>
      </w:r>
      <w:proofErr w:type="spellEnd"/>
      <w:r w:rsidRPr="00412B59">
        <w:t>. 525)</w:t>
      </w:r>
      <w:r w:rsidR="00BA154B" w:rsidRPr="00412B59">
        <w:t xml:space="preserve">. </w:t>
      </w:r>
      <w:r w:rsidR="00304FA7" w:rsidRPr="00412B59">
        <w:t>T</w:t>
      </w:r>
      <w:r w:rsidR="00813EC6" w:rsidRPr="00412B59">
        <w:t xml:space="preserve">o obtain </w:t>
      </w:r>
      <w:r w:rsidR="00256945" w:rsidRPr="00412B59">
        <w:t xml:space="preserve">consistent </w:t>
      </w:r>
      <w:r w:rsidR="00813EC6" w:rsidRPr="00412B59">
        <w:t xml:space="preserve">assay results, be aware of </w:t>
      </w:r>
      <w:r w:rsidR="00256945" w:rsidRPr="00412B59">
        <w:t xml:space="preserve">and document </w:t>
      </w:r>
      <w:r w:rsidR="00813EC6" w:rsidRPr="00412B59">
        <w:t xml:space="preserve">the morphological changes under the phase contrast microscope and </w:t>
      </w:r>
      <w:r w:rsidR="00304FA7" w:rsidRPr="00412B59">
        <w:t xml:space="preserve">observe </w:t>
      </w:r>
      <w:r w:rsidR="00813EC6" w:rsidRPr="00412B59">
        <w:t>morphology while evaluating trans</w:t>
      </w:r>
      <w:r w:rsidR="001F7B1C" w:rsidRPr="00412B59">
        <w:t>duction</w:t>
      </w:r>
      <w:r w:rsidR="00813EC6" w:rsidRPr="00412B59">
        <w:t xml:space="preserve"> efficiency.</w:t>
      </w:r>
    </w:p>
    <w:p w14:paraId="1365F3F2" w14:textId="7A9187C6" w:rsidR="00813EC6" w:rsidRPr="00412B59" w:rsidRDefault="00813EC6" w:rsidP="001D60C0"/>
    <w:p w14:paraId="2C59078F" w14:textId="661804F8" w:rsidR="00A12FD2" w:rsidRPr="006F31D9" w:rsidRDefault="00C51F69" w:rsidP="001D60C0">
      <w:pPr>
        <w:pStyle w:val="ListParagraph"/>
        <w:numPr>
          <w:ilvl w:val="1"/>
          <w:numId w:val="30"/>
        </w:numPr>
        <w:rPr>
          <w:highlight w:val="yellow"/>
        </w:rPr>
      </w:pPr>
      <w:r>
        <w:rPr>
          <w:highlight w:val="yellow"/>
        </w:rPr>
        <w:t xml:space="preserve">Construct a dose response curve using the </w:t>
      </w:r>
      <w:r w:rsidR="00550844" w:rsidRPr="00E45FEC">
        <w:rPr>
          <w:highlight w:val="yellow"/>
        </w:rPr>
        <w:t>50, 100 and 200 MOI samples</w:t>
      </w:r>
      <w:r w:rsidR="0060747E">
        <w:rPr>
          <w:highlight w:val="yellow"/>
        </w:rPr>
        <w:t xml:space="preserve"> prepared in </w:t>
      </w:r>
      <w:r w:rsidR="00BF34D6">
        <w:rPr>
          <w:highlight w:val="yellow"/>
        </w:rPr>
        <w:t xml:space="preserve">step </w:t>
      </w:r>
      <w:r w:rsidR="0060747E">
        <w:rPr>
          <w:highlight w:val="yellow"/>
        </w:rPr>
        <w:t>2.</w:t>
      </w:r>
      <w:r w:rsidR="009E660C">
        <w:rPr>
          <w:highlight w:val="yellow"/>
        </w:rPr>
        <w:t>3</w:t>
      </w:r>
      <w:r w:rsidR="00550844" w:rsidRPr="00E45FEC">
        <w:rPr>
          <w:highlight w:val="yellow"/>
        </w:rPr>
        <w:t xml:space="preserve"> </w:t>
      </w:r>
      <w:r w:rsidR="0060747E">
        <w:rPr>
          <w:highlight w:val="yellow"/>
        </w:rPr>
        <w:t>and their transduction efficiency results obtained from</w:t>
      </w:r>
      <w:r w:rsidR="00BD164C">
        <w:rPr>
          <w:highlight w:val="yellow"/>
        </w:rPr>
        <w:t xml:space="preserve"> flow cytometry </w:t>
      </w:r>
      <w:r w:rsidR="00ED250E">
        <w:rPr>
          <w:highlight w:val="yellow"/>
        </w:rPr>
        <w:t xml:space="preserve">analysis </w:t>
      </w:r>
      <w:r w:rsidR="0060747E">
        <w:rPr>
          <w:highlight w:val="yellow"/>
        </w:rPr>
        <w:t>(</w:t>
      </w:r>
      <w:r w:rsidR="00BD164C">
        <w:rPr>
          <w:highlight w:val="yellow"/>
        </w:rPr>
        <w:t>steps 3.1 and 4.1</w:t>
      </w:r>
      <w:r w:rsidR="0060747E">
        <w:rPr>
          <w:highlight w:val="yellow"/>
        </w:rPr>
        <w:t>)</w:t>
      </w:r>
      <w:r w:rsidR="00456E7E">
        <w:rPr>
          <w:highlight w:val="yellow"/>
        </w:rPr>
        <w:t>.</w:t>
      </w:r>
      <w:r w:rsidR="00BD164C">
        <w:rPr>
          <w:highlight w:val="yellow"/>
        </w:rPr>
        <w:t xml:space="preserve"> Asses</w:t>
      </w:r>
      <w:r w:rsidR="00ED250E">
        <w:rPr>
          <w:highlight w:val="yellow"/>
        </w:rPr>
        <w:t>s</w:t>
      </w:r>
      <w:r w:rsidR="00BD164C">
        <w:rPr>
          <w:highlight w:val="yellow"/>
        </w:rPr>
        <w:t xml:space="preserve"> optimal transduction efficiency with documentation of morphological changes </w:t>
      </w:r>
      <w:r w:rsidR="00BA6D0C">
        <w:rPr>
          <w:highlight w:val="yellow"/>
        </w:rPr>
        <w:t>(</w:t>
      </w:r>
      <w:r w:rsidR="00BD164C">
        <w:rPr>
          <w:highlight w:val="yellow"/>
        </w:rPr>
        <w:t>step 2.</w:t>
      </w:r>
      <w:r w:rsidR="00E77BE5">
        <w:rPr>
          <w:highlight w:val="yellow"/>
        </w:rPr>
        <w:t>5</w:t>
      </w:r>
      <w:r w:rsidR="00BA6D0C">
        <w:rPr>
          <w:highlight w:val="yellow"/>
        </w:rPr>
        <w:t>)</w:t>
      </w:r>
      <w:r w:rsidR="00BD164C">
        <w:rPr>
          <w:highlight w:val="yellow"/>
        </w:rPr>
        <w:t xml:space="preserve"> and </w:t>
      </w:r>
      <w:r w:rsidR="00BA6D0C">
        <w:rPr>
          <w:highlight w:val="yellow"/>
        </w:rPr>
        <w:t xml:space="preserve">the </w:t>
      </w:r>
      <w:r w:rsidR="00BD164C">
        <w:rPr>
          <w:highlight w:val="yellow"/>
        </w:rPr>
        <w:t xml:space="preserve">dose-response curve of MOI.    </w:t>
      </w:r>
      <w:r w:rsidR="005159F3">
        <w:rPr>
          <w:highlight w:val="yellow"/>
        </w:rPr>
        <w:t xml:space="preserve"> </w:t>
      </w:r>
    </w:p>
    <w:p w14:paraId="59C85543" w14:textId="77777777" w:rsidR="00A12FD2" w:rsidRDefault="00A12FD2" w:rsidP="00A12FD2">
      <w:pPr>
        <w:pStyle w:val="ListParagraph"/>
        <w:ind w:left="0"/>
      </w:pPr>
    </w:p>
    <w:p w14:paraId="7C1FBAD9" w14:textId="34371D10" w:rsidR="00813EC6" w:rsidRPr="00412B59" w:rsidRDefault="00A12FD2" w:rsidP="00A12FD2">
      <w:pPr>
        <w:pStyle w:val="ListParagraph"/>
        <w:ind w:left="0"/>
      </w:pPr>
      <w:r>
        <w:t xml:space="preserve">NOTE: </w:t>
      </w:r>
      <w:r w:rsidR="00E46FC6" w:rsidRPr="00412B59">
        <w:t xml:space="preserve">Although more than 98% of the cell population at 100 MOI and 200 MOI express </w:t>
      </w:r>
      <w:proofErr w:type="spellStart"/>
      <w:r w:rsidR="00E46FC6" w:rsidRPr="00412B59">
        <w:t>roGFP</w:t>
      </w:r>
      <w:proofErr w:type="spellEnd"/>
      <w:r w:rsidR="00E46FC6" w:rsidRPr="00412B59">
        <w:t xml:space="preserve"> (see representative results), 200</w:t>
      </w:r>
      <w:r w:rsidR="001A26EE" w:rsidRPr="00412B59">
        <w:t xml:space="preserve"> MOI</w:t>
      </w:r>
      <w:r w:rsidR="00E46FC6" w:rsidRPr="00412B59">
        <w:t xml:space="preserve"> group showed</w:t>
      </w:r>
      <w:r w:rsidR="001A26EE" w:rsidRPr="00412B59">
        <w:t xml:space="preserve"> substantial changes in cell morphology</w:t>
      </w:r>
      <w:r w:rsidR="00E46FC6" w:rsidRPr="00412B59">
        <w:t xml:space="preserve"> of MDA-MB-231 cells</w:t>
      </w:r>
      <w:r w:rsidR="00266674" w:rsidRPr="00412B59">
        <w:t xml:space="preserve">. </w:t>
      </w:r>
      <w:r w:rsidR="001A26EE" w:rsidRPr="00412B59">
        <w:t>Consequently, the most efficacious MOI for MDA-MB-231 cell</w:t>
      </w:r>
      <w:r w:rsidR="00304FA7" w:rsidRPr="00412B59">
        <w:t>s</w:t>
      </w:r>
      <w:r w:rsidR="001A26EE" w:rsidRPr="00412B59">
        <w:t xml:space="preserve"> was </w:t>
      </w:r>
      <w:r w:rsidR="00304FA7" w:rsidRPr="00412B59">
        <w:t>determined to be</w:t>
      </w:r>
      <w:r w:rsidR="001A26EE" w:rsidRPr="00412B59">
        <w:t xml:space="preserve"> 100 MOI.</w:t>
      </w:r>
    </w:p>
    <w:p w14:paraId="173C3451" w14:textId="77777777" w:rsidR="00813EC6" w:rsidRPr="00412B59" w:rsidRDefault="00813EC6" w:rsidP="001D60C0">
      <w:pPr>
        <w:pStyle w:val="ListParagraph"/>
        <w:ind w:left="0"/>
      </w:pPr>
    </w:p>
    <w:p w14:paraId="087E4E21" w14:textId="2311FC01" w:rsidR="006F43FA" w:rsidRDefault="006B7463" w:rsidP="001D60C0">
      <w:pPr>
        <w:pStyle w:val="ListParagraph"/>
        <w:numPr>
          <w:ilvl w:val="1"/>
          <w:numId w:val="30"/>
        </w:numPr>
        <w:rPr>
          <w:highlight w:val="yellow"/>
        </w:rPr>
      </w:pPr>
      <w:r>
        <w:rPr>
          <w:highlight w:val="yellow"/>
        </w:rPr>
        <w:t xml:space="preserve">After optimal MOI </w:t>
      </w:r>
      <w:r w:rsidR="006F43FA">
        <w:rPr>
          <w:highlight w:val="yellow"/>
        </w:rPr>
        <w:t xml:space="preserve">(here, 100 MOI) </w:t>
      </w:r>
      <w:r>
        <w:rPr>
          <w:highlight w:val="yellow"/>
        </w:rPr>
        <w:t xml:space="preserve">was </w:t>
      </w:r>
      <w:r w:rsidR="00ED250E">
        <w:rPr>
          <w:highlight w:val="yellow"/>
        </w:rPr>
        <w:t>chosen</w:t>
      </w:r>
      <w:r>
        <w:rPr>
          <w:highlight w:val="yellow"/>
        </w:rPr>
        <w:t xml:space="preserve"> for MDA-MB-2</w:t>
      </w:r>
      <w:r w:rsidR="002E5433">
        <w:rPr>
          <w:highlight w:val="yellow"/>
        </w:rPr>
        <w:t>3</w:t>
      </w:r>
      <w:r>
        <w:rPr>
          <w:highlight w:val="yellow"/>
        </w:rPr>
        <w:t>1 cell line, c</w:t>
      </w:r>
      <w:r w:rsidR="00813EC6" w:rsidRPr="006F31D9">
        <w:rPr>
          <w:highlight w:val="yellow"/>
        </w:rPr>
        <w:t>onduct experiment with</w:t>
      </w:r>
      <w:r>
        <w:rPr>
          <w:highlight w:val="yellow"/>
        </w:rPr>
        <w:t xml:space="preserve"> test materials</w:t>
      </w:r>
      <w:r w:rsidR="00813EC6" w:rsidRPr="006F31D9">
        <w:rPr>
          <w:highlight w:val="yellow"/>
        </w:rPr>
        <w:t xml:space="preserve"> </w:t>
      </w:r>
      <w:r>
        <w:rPr>
          <w:highlight w:val="yellow"/>
        </w:rPr>
        <w:t>(</w:t>
      </w:r>
      <w:r w:rsidR="005159F3">
        <w:rPr>
          <w:highlight w:val="yellow"/>
        </w:rPr>
        <w:t xml:space="preserve">10 µM </w:t>
      </w:r>
      <w:r w:rsidR="005159F3" w:rsidRPr="005159F3">
        <w:rPr>
          <w:highlight w:val="yellow"/>
        </w:rPr>
        <w:t>H</w:t>
      </w:r>
      <w:r w:rsidR="005159F3">
        <w:rPr>
          <w:highlight w:val="yellow"/>
          <w:vertAlign w:val="subscript"/>
        </w:rPr>
        <w:t>2</w:t>
      </w:r>
      <w:r w:rsidR="005159F3">
        <w:rPr>
          <w:highlight w:val="yellow"/>
        </w:rPr>
        <w:t>O</w:t>
      </w:r>
      <w:r w:rsidR="005159F3">
        <w:rPr>
          <w:highlight w:val="yellow"/>
          <w:vertAlign w:val="subscript"/>
        </w:rPr>
        <w:t>2</w:t>
      </w:r>
      <w:r w:rsidR="005159F3">
        <w:rPr>
          <w:highlight w:val="yellow"/>
        </w:rPr>
        <w:t xml:space="preserve"> and its vehicle 0.1% deionized water</w:t>
      </w:r>
      <w:r>
        <w:rPr>
          <w:highlight w:val="yellow"/>
        </w:rPr>
        <w:t xml:space="preserve">). </w:t>
      </w:r>
    </w:p>
    <w:p w14:paraId="373E570C" w14:textId="77777777" w:rsidR="006F43FA" w:rsidRDefault="006F43FA" w:rsidP="006F43FA">
      <w:pPr>
        <w:pStyle w:val="ListParagraph"/>
        <w:ind w:left="0"/>
        <w:rPr>
          <w:highlight w:val="yellow"/>
        </w:rPr>
      </w:pPr>
    </w:p>
    <w:p w14:paraId="52A483C4" w14:textId="0F4EDC48" w:rsidR="00BA154B" w:rsidRPr="006F31D9" w:rsidRDefault="006B7463" w:rsidP="006F43FA">
      <w:pPr>
        <w:pStyle w:val="ListParagraph"/>
        <w:numPr>
          <w:ilvl w:val="2"/>
          <w:numId w:val="30"/>
        </w:numPr>
        <w:rPr>
          <w:highlight w:val="yellow"/>
        </w:rPr>
      </w:pPr>
      <w:r>
        <w:rPr>
          <w:highlight w:val="yellow"/>
        </w:rPr>
        <w:t xml:space="preserve">Prepare and seed the cells according to </w:t>
      </w:r>
      <w:r w:rsidR="0074667D">
        <w:rPr>
          <w:highlight w:val="yellow"/>
        </w:rPr>
        <w:t>section</w:t>
      </w:r>
      <w:r>
        <w:rPr>
          <w:highlight w:val="yellow"/>
        </w:rPr>
        <w:t xml:space="preserve"> 1. </w:t>
      </w:r>
      <w:r w:rsidR="0074667D">
        <w:rPr>
          <w:highlight w:val="yellow"/>
        </w:rPr>
        <w:t>Using the a</w:t>
      </w:r>
      <w:r w:rsidR="00EC56CC">
        <w:rPr>
          <w:highlight w:val="yellow"/>
        </w:rPr>
        <w:t>denoviral transduction</w:t>
      </w:r>
      <w:r>
        <w:rPr>
          <w:highlight w:val="yellow"/>
        </w:rPr>
        <w:t xml:space="preserve"> volume for 100 MOI </w:t>
      </w:r>
      <w:r w:rsidR="00EC56CC">
        <w:rPr>
          <w:highlight w:val="yellow"/>
        </w:rPr>
        <w:t>calculated</w:t>
      </w:r>
      <w:r w:rsidR="0074667D">
        <w:rPr>
          <w:highlight w:val="yellow"/>
        </w:rPr>
        <w:t xml:space="preserve"> in s</w:t>
      </w:r>
      <w:r>
        <w:rPr>
          <w:highlight w:val="yellow"/>
        </w:rPr>
        <w:t>tep 2.1</w:t>
      </w:r>
      <w:r w:rsidR="00B60D9D">
        <w:rPr>
          <w:highlight w:val="yellow"/>
        </w:rPr>
        <w:t>, repeat</w:t>
      </w:r>
      <w:r w:rsidR="00EC56CC">
        <w:rPr>
          <w:highlight w:val="yellow"/>
        </w:rPr>
        <w:t xml:space="preserve"> step</w:t>
      </w:r>
      <w:r w:rsidR="00E77BE5">
        <w:rPr>
          <w:highlight w:val="yellow"/>
        </w:rPr>
        <w:t>s</w:t>
      </w:r>
      <w:r w:rsidR="00EC56CC">
        <w:rPr>
          <w:highlight w:val="yellow"/>
        </w:rPr>
        <w:t xml:space="preserve"> 2.2</w:t>
      </w:r>
      <w:r w:rsidR="00E77BE5">
        <w:rPr>
          <w:highlight w:val="yellow"/>
        </w:rPr>
        <w:t>−2.4</w:t>
      </w:r>
      <w:r w:rsidR="00EC56CC">
        <w:rPr>
          <w:highlight w:val="yellow"/>
        </w:rPr>
        <w:t xml:space="preserve"> for 100 MOI adenoviral transduction</w:t>
      </w:r>
      <w:r w:rsidR="007C7014">
        <w:rPr>
          <w:highlight w:val="yellow"/>
        </w:rPr>
        <w:t xml:space="preserve"> of cells</w:t>
      </w:r>
      <w:r w:rsidR="00EC56CC" w:rsidRPr="006F31D9">
        <w:rPr>
          <w:highlight w:val="yellow"/>
        </w:rPr>
        <w:t xml:space="preserve">. </w:t>
      </w:r>
      <w:r w:rsidR="00E77BE5">
        <w:rPr>
          <w:highlight w:val="yellow"/>
        </w:rPr>
        <w:t>Then i</w:t>
      </w:r>
      <w:r w:rsidR="00EC56CC">
        <w:rPr>
          <w:highlight w:val="yellow"/>
        </w:rPr>
        <w:t xml:space="preserve">ncubate the plate </w:t>
      </w:r>
      <w:r w:rsidR="00EC56CC" w:rsidRPr="006C0D28">
        <w:t xml:space="preserve">and chamber slides </w:t>
      </w:r>
      <w:r w:rsidR="00EC56CC">
        <w:rPr>
          <w:highlight w:val="yellow"/>
        </w:rPr>
        <w:t>according to step 2.</w:t>
      </w:r>
      <w:r w:rsidR="00232972">
        <w:rPr>
          <w:highlight w:val="yellow"/>
        </w:rPr>
        <w:t>5</w:t>
      </w:r>
      <w:r w:rsidR="00EC56CC">
        <w:rPr>
          <w:highlight w:val="yellow"/>
        </w:rPr>
        <w:t xml:space="preserve">. </w:t>
      </w:r>
    </w:p>
    <w:p w14:paraId="67679196" w14:textId="77777777" w:rsidR="002D4C15" w:rsidRPr="00412B59" w:rsidRDefault="002D4C15" w:rsidP="001D60C0"/>
    <w:p w14:paraId="28937D8A" w14:textId="47FF98FF" w:rsidR="003C37C4" w:rsidRPr="006F31D9" w:rsidRDefault="00490D3F" w:rsidP="001D60C0">
      <w:pPr>
        <w:pStyle w:val="Heading2"/>
        <w:numPr>
          <w:ilvl w:val="0"/>
          <w:numId w:val="30"/>
        </w:numPr>
        <w:rPr>
          <w:highlight w:val="yellow"/>
        </w:rPr>
      </w:pPr>
      <w:r w:rsidRPr="006F31D9">
        <w:rPr>
          <w:highlight w:val="yellow"/>
        </w:rPr>
        <w:t>Acquisition</w:t>
      </w:r>
      <w:r w:rsidR="00D818B4" w:rsidRPr="006F31D9">
        <w:rPr>
          <w:highlight w:val="yellow"/>
        </w:rPr>
        <w:t xml:space="preserve"> of </w:t>
      </w:r>
      <w:proofErr w:type="spellStart"/>
      <w:r w:rsidR="00FA0E60" w:rsidRPr="006F31D9">
        <w:rPr>
          <w:highlight w:val="yellow"/>
        </w:rPr>
        <w:t>CyS</w:t>
      </w:r>
      <w:proofErr w:type="spellEnd"/>
      <w:r w:rsidR="000F5675" w:rsidRPr="006F31D9">
        <w:rPr>
          <w:highlight w:val="yellow"/>
        </w:rPr>
        <w:t>/</w:t>
      </w:r>
      <w:proofErr w:type="spellStart"/>
      <w:r w:rsidR="000F5675" w:rsidRPr="006F31D9">
        <w:rPr>
          <w:highlight w:val="yellow"/>
        </w:rPr>
        <w:t>C</w:t>
      </w:r>
      <w:r w:rsidR="0052082A" w:rsidRPr="006F31D9">
        <w:rPr>
          <w:highlight w:val="yellow"/>
        </w:rPr>
        <w:t>y</w:t>
      </w:r>
      <w:r w:rsidR="000F5675" w:rsidRPr="006F31D9">
        <w:rPr>
          <w:highlight w:val="yellow"/>
        </w:rPr>
        <w:t>SS</w:t>
      </w:r>
      <w:proofErr w:type="spellEnd"/>
      <w:r w:rsidR="00D818B4" w:rsidRPr="006F31D9">
        <w:rPr>
          <w:highlight w:val="yellow"/>
        </w:rPr>
        <w:t xml:space="preserve"> </w:t>
      </w:r>
      <w:r w:rsidR="00A12FD2" w:rsidRPr="006F31D9">
        <w:rPr>
          <w:highlight w:val="yellow"/>
        </w:rPr>
        <w:t>b</w:t>
      </w:r>
      <w:r w:rsidR="00D818B4" w:rsidRPr="006F31D9">
        <w:rPr>
          <w:highlight w:val="yellow"/>
        </w:rPr>
        <w:t>alance</w:t>
      </w:r>
    </w:p>
    <w:p w14:paraId="2F4AB5C0" w14:textId="77777777" w:rsidR="00656A5E" w:rsidRPr="00412B59" w:rsidRDefault="00656A5E" w:rsidP="001D60C0"/>
    <w:p w14:paraId="1F271938" w14:textId="68E3FEE5" w:rsidR="00D818B4" w:rsidRPr="006F31D9" w:rsidRDefault="00D818B4" w:rsidP="001D60C0">
      <w:pPr>
        <w:pStyle w:val="Heading3"/>
        <w:numPr>
          <w:ilvl w:val="1"/>
          <w:numId w:val="30"/>
        </w:numPr>
        <w:spacing w:before="0"/>
        <w:rPr>
          <w:rFonts w:asciiTheme="minorHAnsi" w:hAnsiTheme="minorHAnsi"/>
          <w:b w:val="0"/>
          <w:bCs w:val="0"/>
          <w:highlight w:val="yellow"/>
        </w:rPr>
      </w:pPr>
      <w:r w:rsidRPr="006F31D9">
        <w:rPr>
          <w:rFonts w:asciiTheme="minorHAnsi" w:hAnsiTheme="minorHAnsi"/>
          <w:b w:val="0"/>
          <w:bCs w:val="0"/>
          <w:highlight w:val="yellow"/>
        </w:rPr>
        <w:t xml:space="preserve">Flow </w:t>
      </w:r>
      <w:r w:rsidR="00166847" w:rsidRPr="006F31D9">
        <w:rPr>
          <w:rFonts w:asciiTheme="minorHAnsi" w:hAnsiTheme="minorHAnsi"/>
          <w:b w:val="0"/>
          <w:bCs w:val="0"/>
          <w:highlight w:val="yellow"/>
        </w:rPr>
        <w:t>c</w:t>
      </w:r>
      <w:r w:rsidRPr="006F31D9">
        <w:rPr>
          <w:rFonts w:asciiTheme="minorHAnsi" w:hAnsiTheme="minorHAnsi"/>
          <w:b w:val="0"/>
          <w:bCs w:val="0"/>
          <w:highlight w:val="yellow"/>
        </w:rPr>
        <w:t>ytometry</w:t>
      </w:r>
      <w:r w:rsidR="00D60A46" w:rsidRPr="006F31D9">
        <w:rPr>
          <w:rFonts w:asciiTheme="minorHAnsi" w:hAnsiTheme="minorHAnsi"/>
          <w:b w:val="0"/>
          <w:bCs w:val="0"/>
          <w:highlight w:val="yellow"/>
        </w:rPr>
        <w:t xml:space="preserve"> (</w:t>
      </w:r>
      <w:r w:rsidR="00166847" w:rsidRPr="006F31D9">
        <w:rPr>
          <w:rFonts w:asciiTheme="minorHAnsi" w:hAnsiTheme="minorHAnsi"/>
          <w:b w:val="0"/>
          <w:bCs w:val="0"/>
          <w:highlight w:val="yellow"/>
        </w:rPr>
        <w:t>d</w:t>
      </w:r>
      <w:r w:rsidR="00D60A46" w:rsidRPr="006F31D9">
        <w:rPr>
          <w:rFonts w:asciiTheme="minorHAnsi" w:hAnsiTheme="minorHAnsi"/>
          <w:b w:val="0"/>
          <w:bCs w:val="0"/>
          <w:highlight w:val="yellow"/>
        </w:rPr>
        <w:t>ay 4)</w:t>
      </w:r>
    </w:p>
    <w:p w14:paraId="0CE8FC3B" w14:textId="5FA4CA21" w:rsidR="002C2F78" w:rsidRPr="006F31D9" w:rsidRDefault="002C2F78" w:rsidP="001D60C0">
      <w:pPr>
        <w:rPr>
          <w:highlight w:val="yellow"/>
        </w:rPr>
      </w:pPr>
    </w:p>
    <w:p w14:paraId="4FEB4907" w14:textId="73E040C7" w:rsidR="009A5436" w:rsidRPr="006F31D9" w:rsidRDefault="00B63069" w:rsidP="001D60C0">
      <w:pPr>
        <w:pStyle w:val="ListParagraph"/>
        <w:numPr>
          <w:ilvl w:val="2"/>
          <w:numId w:val="30"/>
        </w:numPr>
        <w:rPr>
          <w:highlight w:val="yellow"/>
        </w:rPr>
      </w:pPr>
      <w:r w:rsidRPr="006F31D9">
        <w:rPr>
          <w:highlight w:val="yellow"/>
        </w:rPr>
        <w:t>On</w:t>
      </w:r>
      <w:r w:rsidR="00656A5E" w:rsidRPr="006F31D9">
        <w:rPr>
          <w:highlight w:val="yellow"/>
        </w:rPr>
        <w:t xml:space="preserve"> </w:t>
      </w:r>
      <w:r w:rsidR="00166847" w:rsidRPr="006F31D9">
        <w:rPr>
          <w:highlight w:val="yellow"/>
        </w:rPr>
        <w:t>d</w:t>
      </w:r>
      <w:r w:rsidR="00656A5E" w:rsidRPr="006F31D9">
        <w:rPr>
          <w:highlight w:val="yellow"/>
        </w:rPr>
        <w:t xml:space="preserve">ay 4, incubate cells </w:t>
      </w:r>
      <w:r w:rsidR="00EC56CC">
        <w:rPr>
          <w:highlight w:val="yellow"/>
        </w:rPr>
        <w:t>from step 2.</w:t>
      </w:r>
      <w:r w:rsidR="002F3F60">
        <w:rPr>
          <w:highlight w:val="yellow"/>
        </w:rPr>
        <w:t>7.1</w:t>
      </w:r>
      <w:r w:rsidR="00EC56CC">
        <w:rPr>
          <w:highlight w:val="yellow"/>
        </w:rPr>
        <w:t xml:space="preserve"> </w:t>
      </w:r>
      <w:r w:rsidR="00656A5E" w:rsidRPr="006F31D9">
        <w:rPr>
          <w:highlight w:val="yellow"/>
        </w:rPr>
        <w:t>with 10 µM H</w:t>
      </w:r>
      <w:r w:rsidR="00656A5E" w:rsidRPr="006F31D9">
        <w:rPr>
          <w:highlight w:val="yellow"/>
          <w:vertAlign w:val="subscript"/>
        </w:rPr>
        <w:t>2</w:t>
      </w:r>
      <w:r w:rsidR="00656A5E" w:rsidRPr="006F31D9">
        <w:rPr>
          <w:highlight w:val="yellow"/>
        </w:rPr>
        <w:t>O</w:t>
      </w:r>
      <w:r w:rsidR="00656A5E" w:rsidRPr="006F31D9">
        <w:rPr>
          <w:highlight w:val="yellow"/>
          <w:vertAlign w:val="subscript"/>
        </w:rPr>
        <w:t xml:space="preserve">2 </w:t>
      </w:r>
      <w:r w:rsidR="00656A5E" w:rsidRPr="006F31D9">
        <w:rPr>
          <w:highlight w:val="yellow"/>
        </w:rPr>
        <w:t xml:space="preserve">for </w:t>
      </w:r>
      <w:r w:rsidR="00DA1C6D" w:rsidRPr="006F31D9">
        <w:rPr>
          <w:highlight w:val="yellow"/>
        </w:rPr>
        <w:t>1</w:t>
      </w:r>
      <w:r w:rsidR="00656A5E" w:rsidRPr="006F31D9">
        <w:rPr>
          <w:highlight w:val="yellow"/>
        </w:rPr>
        <w:t xml:space="preserve"> h. </w:t>
      </w:r>
    </w:p>
    <w:p w14:paraId="17B2B1D1" w14:textId="1DE45EED" w:rsidR="00D60A46" w:rsidRPr="00412B59" w:rsidRDefault="00D60A46" w:rsidP="001D60C0"/>
    <w:p w14:paraId="4A5523F2" w14:textId="7816498C" w:rsidR="00656A5E" w:rsidRDefault="00D60A46" w:rsidP="001D60C0">
      <w:r w:rsidRPr="00412B59" w:rsidDel="005159F3">
        <w:t xml:space="preserve">NOTE: </w:t>
      </w:r>
      <w:r w:rsidR="00D07E05" w:rsidRPr="00412B59" w:rsidDel="005159F3">
        <w:t xml:space="preserve">10 µM </w:t>
      </w:r>
      <w:r w:rsidRPr="00412B59" w:rsidDel="005159F3">
        <w:t>H</w:t>
      </w:r>
      <w:r w:rsidRPr="00412B59" w:rsidDel="005159F3">
        <w:rPr>
          <w:vertAlign w:val="subscript"/>
        </w:rPr>
        <w:t>2</w:t>
      </w:r>
      <w:r w:rsidRPr="00412B59" w:rsidDel="005159F3">
        <w:t>O</w:t>
      </w:r>
      <w:r w:rsidRPr="00412B59" w:rsidDel="005159F3">
        <w:rPr>
          <w:vertAlign w:val="subscript"/>
        </w:rPr>
        <w:t>2</w:t>
      </w:r>
      <w:r w:rsidRPr="003F053E" w:rsidDel="005159F3">
        <w:t xml:space="preserve"> </w:t>
      </w:r>
      <w:r w:rsidRPr="00412B59" w:rsidDel="005159F3">
        <w:t xml:space="preserve">was used as </w:t>
      </w:r>
      <w:r w:rsidR="00304FA7" w:rsidRPr="00412B59" w:rsidDel="005159F3">
        <w:t xml:space="preserve">the </w:t>
      </w:r>
      <w:r w:rsidRPr="00412B59" w:rsidDel="005159F3">
        <w:t xml:space="preserve">test substance </w:t>
      </w:r>
      <w:r w:rsidR="00922238" w:rsidRPr="00412B59" w:rsidDel="005159F3">
        <w:t xml:space="preserve">and 0.1% deionized water was used as vehicle treatment </w:t>
      </w:r>
      <w:r w:rsidRPr="00412B59" w:rsidDel="005159F3">
        <w:t>in this protocol.</w:t>
      </w:r>
      <w:r w:rsidR="00B63069" w:rsidRPr="00412B59" w:rsidDel="005159F3">
        <w:t xml:space="preserve"> Other oxidizing agents can be used as positive control</w:t>
      </w:r>
      <w:r w:rsidR="00304FA7" w:rsidRPr="00412B59" w:rsidDel="005159F3">
        <w:t>s</w:t>
      </w:r>
      <w:r w:rsidR="00B63069" w:rsidRPr="00412B59" w:rsidDel="005159F3">
        <w:t xml:space="preserve"> </w:t>
      </w:r>
      <w:r w:rsidR="00916313" w:rsidRPr="00412B59" w:rsidDel="005159F3">
        <w:t>here</w:t>
      </w:r>
      <w:r w:rsidR="00B63069" w:rsidRPr="00412B59" w:rsidDel="005159F3">
        <w:t>.</w:t>
      </w:r>
    </w:p>
    <w:p w14:paraId="0A106A30" w14:textId="77777777" w:rsidR="00A276EA" w:rsidRPr="00412B59" w:rsidRDefault="00A276EA" w:rsidP="001D60C0"/>
    <w:p w14:paraId="086FAD81" w14:textId="7E1B22FF" w:rsidR="00383978" w:rsidRPr="006F31D9" w:rsidRDefault="004964BA" w:rsidP="001D60C0">
      <w:pPr>
        <w:pStyle w:val="ListParagraph"/>
        <w:numPr>
          <w:ilvl w:val="2"/>
          <w:numId w:val="30"/>
        </w:numPr>
        <w:rPr>
          <w:highlight w:val="yellow"/>
        </w:rPr>
      </w:pPr>
      <w:r w:rsidRPr="006F31D9">
        <w:rPr>
          <w:highlight w:val="yellow"/>
        </w:rPr>
        <w:t>A</w:t>
      </w:r>
      <w:r w:rsidR="00656A5E" w:rsidRPr="006F31D9">
        <w:rPr>
          <w:highlight w:val="yellow"/>
        </w:rPr>
        <w:t>spirate media from the 6</w:t>
      </w:r>
      <w:r w:rsidR="003F053E" w:rsidRPr="006F31D9">
        <w:rPr>
          <w:highlight w:val="yellow"/>
        </w:rPr>
        <w:t xml:space="preserve"> </w:t>
      </w:r>
      <w:r w:rsidR="00656A5E" w:rsidRPr="006F31D9">
        <w:rPr>
          <w:highlight w:val="yellow"/>
        </w:rPr>
        <w:t xml:space="preserve">well plate, </w:t>
      </w:r>
      <w:r w:rsidR="00304FA7" w:rsidRPr="006F31D9">
        <w:rPr>
          <w:highlight w:val="yellow"/>
        </w:rPr>
        <w:t>re</w:t>
      </w:r>
      <w:r w:rsidR="00656A5E" w:rsidRPr="006F31D9">
        <w:rPr>
          <w:highlight w:val="yellow"/>
        </w:rPr>
        <w:t>p</w:t>
      </w:r>
      <w:r w:rsidR="00B63069" w:rsidRPr="006F31D9">
        <w:rPr>
          <w:highlight w:val="yellow"/>
        </w:rPr>
        <w:t>lace</w:t>
      </w:r>
      <w:r w:rsidR="00304FA7" w:rsidRPr="006F31D9">
        <w:rPr>
          <w:highlight w:val="yellow"/>
        </w:rPr>
        <w:t xml:space="preserve"> with</w:t>
      </w:r>
      <w:r w:rsidR="00656A5E" w:rsidRPr="006F31D9">
        <w:rPr>
          <w:highlight w:val="yellow"/>
        </w:rPr>
        <w:t xml:space="preserve"> 750 </w:t>
      </w:r>
      <w:r w:rsidR="003F053E" w:rsidRPr="006F31D9">
        <w:rPr>
          <w:highlight w:val="yellow"/>
        </w:rPr>
        <w:t>µL</w:t>
      </w:r>
      <w:r w:rsidR="00656A5E" w:rsidRPr="006F31D9">
        <w:rPr>
          <w:highlight w:val="yellow"/>
        </w:rPr>
        <w:t xml:space="preserve"> </w:t>
      </w:r>
      <w:r w:rsidR="00B63069" w:rsidRPr="006F31D9">
        <w:rPr>
          <w:highlight w:val="yellow"/>
        </w:rPr>
        <w:t xml:space="preserve">of 0.25% </w:t>
      </w:r>
      <w:r w:rsidR="00656A5E" w:rsidRPr="006F31D9">
        <w:rPr>
          <w:highlight w:val="yellow"/>
        </w:rPr>
        <w:t>trypsin</w:t>
      </w:r>
      <w:r w:rsidR="00B63069" w:rsidRPr="006F31D9">
        <w:rPr>
          <w:highlight w:val="yellow"/>
        </w:rPr>
        <w:t>-EDTA solution</w:t>
      </w:r>
      <w:r w:rsidR="00656A5E" w:rsidRPr="006F31D9">
        <w:rPr>
          <w:highlight w:val="yellow"/>
        </w:rPr>
        <w:t xml:space="preserve"> and wait for </w:t>
      </w:r>
      <w:r w:rsidR="00916313" w:rsidRPr="006F31D9">
        <w:rPr>
          <w:highlight w:val="yellow"/>
        </w:rPr>
        <w:t xml:space="preserve">2 </w:t>
      </w:r>
      <w:r w:rsidR="00632347" w:rsidRPr="006F31D9">
        <w:rPr>
          <w:highlight w:val="yellow"/>
        </w:rPr>
        <w:t>min</w:t>
      </w:r>
      <w:r w:rsidR="00916313" w:rsidRPr="006F31D9">
        <w:rPr>
          <w:highlight w:val="yellow"/>
        </w:rPr>
        <w:t xml:space="preserve"> </w:t>
      </w:r>
      <w:r w:rsidR="00304FA7" w:rsidRPr="006F31D9">
        <w:rPr>
          <w:highlight w:val="yellow"/>
        </w:rPr>
        <w:t>for cells to detach. I</w:t>
      </w:r>
      <w:r w:rsidR="000F5675" w:rsidRPr="006F31D9">
        <w:rPr>
          <w:highlight w:val="yellow"/>
        </w:rPr>
        <w:t>nactivate</w:t>
      </w:r>
      <w:r w:rsidR="00656A5E" w:rsidRPr="006F31D9">
        <w:rPr>
          <w:highlight w:val="yellow"/>
        </w:rPr>
        <w:t xml:space="preserve"> trypsin with 2</w:t>
      </w:r>
      <w:r w:rsidR="00A62441" w:rsidRPr="006F31D9">
        <w:rPr>
          <w:highlight w:val="yellow"/>
        </w:rPr>
        <w:t xml:space="preserve"> mL </w:t>
      </w:r>
      <w:r w:rsidR="00B63069" w:rsidRPr="006F31D9">
        <w:rPr>
          <w:highlight w:val="yellow"/>
        </w:rPr>
        <w:t>of</w:t>
      </w:r>
      <w:r w:rsidR="00656A5E" w:rsidRPr="006F31D9">
        <w:rPr>
          <w:highlight w:val="yellow"/>
        </w:rPr>
        <w:t xml:space="preserve"> </w:t>
      </w:r>
      <w:r w:rsidR="00916313" w:rsidRPr="006F31D9">
        <w:rPr>
          <w:highlight w:val="yellow"/>
        </w:rPr>
        <w:t xml:space="preserve">complete </w:t>
      </w:r>
      <w:r w:rsidR="00656A5E" w:rsidRPr="006F31D9">
        <w:rPr>
          <w:highlight w:val="yellow"/>
        </w:rPr>
        <w:t>medi</w:t>
      </w:r>
      <w:r w:rsidR="00304FA7" w:rsidRPr="006F31D9">
        <w:rPr>
          <w:highlight w:val="yellow"/>
        </w:rPr>
        <w:t>um</w:t>
      </w:r>
      <w:r w:rsidR="00656A5E" w:rsidRPr="006F31D9">
        <w:rPr>
          <w:highlight w:val="yellow"/>
        </w:rPr>
        <w:t xml:space="preserve"> </w:t>
      </w:r>
      <w:r w:rsidR="00DA1C6D" w:rsidRPr="006F31D9">
        <w:rPr>
          <w:highlight w:val="yellow"/>
        </w:rPr>
        <w:t xml:space="preserve">(DMEM with 10% FBS) </w:t>
      </w:r>
      <w:r w:rsidR="00656A5E" w:rsidRPr="006F31D9">
        <w:rPr>
          <w:highlight w:val="yellow"/>
        </w:rPr>
        <w:t xml:space="preserve">and collect </w:t>
      </w:r>
      <w:r w:rsidR="00304FA7" w:rsidRPr="006F31D9">
        <w:rPr>
          <w:highlight w:val="yellow"/>
        </w:rPr>
        <w:t xml:space="preserve">the volume </w:t>
      </w:r>
      <w:r w:rsidR="00916313" w:rsidRPr="006F31D9">
        <w:rPr>
          <w:highlight w:val="yellow"/>
        </w:rPr>
        <w:t>into 15</w:t>
      </w:r>
      <w:r w:rsidR="00A62441" w:rsidRPr="006F31D9">
        <w:rPr>
          <w:highlight w:val="yellow"/>
        </w:rPr>
        <w:t xml:space="preserve"> mL </w:t>
      </w:r>
      <w:r w:rsidR="00916313" w:rsidRPr="006F31D9">
        <w:rPr>
          <w:highlight w:val="yellow"/>
        </w:rPr>
        <w:t>conical tubes</w:t>
      </w:r>
      <w:r w:rsidR="00656A5E" w:rsidRPr="006F31D9">
        <w:rPr>
          <w:highlight w:val="yellow"/>
        </w:rPr>
        <w:t>.</w:t>
      </w:r>
    </w:p>
    <w:p w14:paraId="6505275C" w14:textId="668EF08F" w:rsidR="00656A5E" w:rsidRPr="006F31D9" w:rsidRDefault="00656A5E" w:rsidP="001D60C0">
      <w:pPr>
        <w:rPr>
          <w:highlight w:val="yellow"/>
        </w:rPr>
      </w:pPr>
    </w:p>
    <w:p w14:paraId="2B60DC09" w14:textId="1774DF33" w:rsidR="008932CF" w:rsidRDefault="00656A5E" w:rsidP="001D60C0">
      <w:pPr>
        <w:pStyle w:val="ListParagraph"/>
        <w:numPr>
          <w:ilvl w:val="2"/>
          <w:numId w:val="30"/>
        </w:numPr>
        <w:rPr>
          <w:ins w:id="0" w:author="Author"/>
          <w:highlight w:val="yellow"/>
        </w:rPr>
      </w:pPr>
      <w:r w:rsidRPr="006F31D9">
        <w:rPr>
          <w:highlight w:val="yellow"/>
        </w:rPr>
        <w:t>Centrifuge the tubes at 150 x</w:t>
      </w:r>
      <w:r w:rsidR="003637E9" w:rsidRPr="006F31D9">
        <w:rPr>
          <w:highlight w:val="yellow"/>
        </w:rPr>
        <w:t xml:space="preserve"> </w:t>
      </w:r>
      <w:r w:rsidRPr="006F31D9">
        <w:rPr>
          <w:i/>
          <w:highlight w:val="yellow"/>
        </w:rPr>
        <w:t>g</w:t>
      </w:r>
      <w:r w:rsidRPr="006F31D9">
        <w:rPr>
          <w:highlight w:val="yellow"/>
        </w:rPr>
        <w:t xml:space="preserve"> for 5 </w:t>
      </w:r>
      <w:r w:rsidR="00632347" w:rsidRPr="006F31D9">
        <w:rPr>
          <w:highlight w:val="yellow"/>
        </w:rPr>
        <w:t>min</w:t>
      </w:r>
      <w:r w:rsidRPr="006F31D9">
        <w:rPr>
          <w:highlight w:val="yellow"/>
        </w:rPr>
        <w:t>. Discard supernatant and suspend the cells</w:t>
      </w:r>
      <w:r w:rsidR="00304FA7" w:rsidRPr="006F31D9">
        <w:rPr>
          <w:highlight w:val="yellow"/>
        </w:rPr>
        <w:t xml:space="preserve"> in</w:t>
      </w:r>
      <w:r w:rsidRPr="006F31D9">
        <w:rPr>
          <w:highlight w:val="yellow"/>
        </w:rPr>
        <w:t xml:space="preserve"> </w:t>
      </w:r>
      <w:r w:rsidR="00DB3BD2" w:rsidRPr="006F31D9">
        <w:rPr>
          <w:highlight w:val="yellow"/>
        </w:rPr>
        <w:t xml:space="preserve">500 </w:t>
      </w:r>
      <w:r w:rsidR="003F053E" w:rsidRPr="006F31D9">
        <w:rPr>
          <w:highlight w:val="yellow"/>
        </w:rPr>
        <w:t>µL</w:t>
      </w:r>
      <w:r w:rsidR="00DB3BD2" w:rsidRPr="006F31D9">
        <w:rPr>
          <w:highlight w:val="yellow"/>
        </w:rPr>
        <w:t xml:space="preserve"> </w:t>
      </w:r>
      <w:r w:rsidR="003F053E" w:rsidRPr="006F31D9">
        <w:rPr>
          <w:highlight w:val="yellow"/>
        </w:rPr>
        <w:t>of phosphate-buffered saline (</w:t>
      </w:r>
      <w:r w:rsidR="00DB3BD2" w:rsidRPr="006F31D9">
        <w:rPr>
          <w:highlight w:val="yellow"/>
        </w:rPr>
        <w:t>PBS</w:t>
      </w:r>
      <w:r w:rsidR="003F053E" w:rsidRPr="006F31D9">
        <w:rPr>
          <w:highlight w:val="yellow"/>
        </w:rPr>
        <w:t>)</w:t>
      </w:r>
      <w:r w:rsidR="00DB3BD2" w:rsidRPr="006F31D9">
        <w:rPr>
          <w:highlight w:val="yellow"/>
        </w:rPr>
        <w:t>.</w:t>
      </w:r>
    </w:p>
    <w:p w14:paraId="4CA1DEFA" w14:textId="77777777" w:rsidR="0054430A" w:rsidRPr="0054430A" w:rsidRDefault="0054430A">
      <w:pPr>
        <w:pStyle w:val="ListParagraph"/>
        <w:rPr>
          <w:ins w:id="1" w:author="Author"/>
          <w:highlight w:val="yellow"/>
        </w:rPr>
        <w:pPrChange w:id="2" w:author="Author">
          <w:pPr>
            <w:pStyle w:val="ListParagraph"/>
            <w:numPr>
              <w:ilvl w:val="2"/>
              <w:numId w:val="30"/>
            </w:numPr>
            <w:ind w:left="0"/>
          </w:pPr>
        </w:pPrChange>
      </w:pPr>
    </w:p>
    <w:p w14:paraId="79A35D06" w14:textId="27DA3985" w:rsidR="0054430A" w:rsidRDefault="6558D2F9" w:rsidP="001D60C0">
      <w:pPr>
        <w:pStyle w:val="ListParagraph"/>
        <w:numPr>
          <w:ilvl w:val="2"/>
          <w:numId w:val="30"/>
        </w:numPr>
        <w:rPr>
          <w:highlight w:val="yellow"/>
        </w:rPr>
      </w:pPr>
      <w:ins w:id="3" w:author="Author">
        <w:r w:rsidRPr="6558D2F9">
          <w:rPr>
            <w:highlight w:val="yellow"/>
          </w:rPr>
          <w:t>Repeat step 3.1.3.</w:t>
        </w:r>
      </w:ins>
    </w:p>
    <w:p w14:paraId="0621AF14" w14:textId="77777777" w:rsidR="008932CF" w:rsidRDefault="008932CF" w:rsidP="008932CF">
      <w:pPr>
        <w:pStyle w:val="ListParagraph"/>
        <w:ind w:left="0"/>
        <w:rPr>
          <w:highlight w:val="yellow"/>
        </w:rPr>
      </w:pPr>
    </w:p>
    <w:p w14:paraId="0881B511" w14:textId="1CF629FB" w:rsidR="00656A5E" w:rsidRPr="006F31D9" w:rsidRDefault="6558D2F9" w:rsidP="001D60C0">
      <w:pPr>
        <w:pStyle w:val="ListParagraph"/>
        <w:numPr>
          <w:ilvl w:val="2"/>
          <w:numId w:val="30"/>
        </w:numPr>
        <w:rPr>
          <w:highlight w:val="yellow"/>
        </w:rPr>
      </w:pPr>
      <w:r w:rsidRPr="6558D2F9">
        <w:rPr>
          <w:highlight w:val="yellow"/>
        </w:rPr>
        <w:t>Filter the cell suspensions into flow cytometry-compatible tubes using 40 µm mesh. Keep the tubes on ice and away from the light and follow step 4.1 for data analysis.</w:t>
      </w:r>
    </w:p>
    <w:p w14:paraId="4D2EDFC0" w14:textId="74C07C8C" w:rsidR="009A5436" w:rsidRPr="00412B59" w:rsidRDefault="009A5436" w:rsidP="001D60C0"/>
    <w:p w14:paraId="619E977B" w14:textId="22E7BE74" w:rsidR="00D818B4" w:rsidRPr="006C0D28" w:rsidRDefault="00D818B4" w:rsidP="001D60C0">
      <w:pPr>
        <w:pStyle w:val="Heading3"/>
        <w:numPr>
          <w:ilvl w:val="1"/>
          <w:numId w:val="30"/>
        </w:numPr>
        <w:spacing w:before="0"/>
        <w:rPr>
          <w:b w:val="0"/>
          <w:bCs w:val="0"/>
        </w:rPr>
      </w:pPr>
      <w:r w:rsidRPr="006C0D28">
        <w:rPr>
          <w:b w:val="0"/>
          <w:bCs w:val="0"/>
        </w:rPr>
        <w:t xml:space="preserve">Microscopic </w:t>
      </w:r>
      <w:r w:rsidR="00102FB7" w:rsidRPr="006C0D28">
        <w:rPr>
          <w:b w:val="0"/>
          <w:bCs w:val="0"/>
        </w:rPr>
        <w:t>i</w:t>
      </w:r>
      <w:r w:rsidRPr="006C0D28">
        <w:rPr>
          <w:b w:val="0"/>
          <w:bCs w:val="0"/>
        </w:rPr>
        <w:t>maging</w:t>
      </w:r>
      <w:r w:rsidR="00D60A46" w:rsidRPr="006C0D28">
        <w:rPr>
          <w:b w:val="0"/>
          <w:bCs w:val="0"/>
        </w:rPr>
        <w:t xml:space="preserve"> (</w:t>
      </w:r>
      <w:r w:rsidR="00102FB7" w:rsidRPr="006C0D28">
        <w:rPr>
          <w:b w:val="0"/>
          <w:bCs w:val="0"/>
        </w:rPr>
        <w:t>d</w:t>
      </w:r>
      <w:r w:rsidR="00D60A46" w:rsidRPr="006C0D28">
        <w:rPr>
          <w:b w:val="0"/>
          <w:bCs w:val="0"/>
        </w:rPr>
        <w:t>ay 4)</w:t>
      </w:r>
    </w:p>
    <w:p w14:paraId="22987AC3" w14:textId="7172A492" w:rsidR="00DB3BD2" w:rsidRPr="006C0D28" w:rsidRDefault="00DB3BD2" w:rsidP="001D60C0"/>
    <w:p w14:paraId="5D1C03C1" w14:textId="043B89D4" w:rsidR="00DB3BD2" w:rsidRPr="006C0D28" w:rsidRDefault="00DB3BD2" w:rsidP="001D60C0">
      <w:pPr>
        <w:pStyle w:val="ListParagraph"/>
        <w:numPr>
          <w:ilvl w:val="2"/>
          <w:numId w:val="30"/>
        </w:numPr>
      </w:pPr>
      <w:r w:rsidRPr="006C0D28">
        <w:t xml:space="preserve"> </w:t>
      </w:r>
      <w:r w:rsidR="00B63069" w:rsidRPr="006C0D28">
        <w:t>On</w:t>
      </w:r>
      <w:r w:rsidRPr="006C0D28">
        <w:t xml:space="preserve"> </w:t>
      </w:r>
      <w:r w:rsidR="00102FB7" w:rsidRPr="006C0D28">
        <w:t>d</w:t>
      </w:r>
      <w:r w:rsidRPr="006C0D28">
        <w:t xml:space="preserve">ay 4, treat cells with </w:t>
      </w:r>
      <w:r w:rsidR="00B63069" w:rsidRPr="006C0D28">
        <w:t xml:space="preserve">10 µM </w:t>
      </w:r>
      <w:r w:rsidRPr="006C0D28">
        <w:t>H</w:t>
      </w:r>
      <w:r w:rsidRPr="006C0D28">
        <w:rPr>
          <w:vertAlign w:val="subscript"/>
        </w:rPr>
        <w:t>2</w:t>
      </w:r>
      <w:r w:rsidRPr="006C0D28">
        <w:t>O</w:t>
      </w:r>
      <w:r w:rsidRPr="006C0D28">
        <w:rPr>
          <w:vertAlign w:val="subscript"/>
        </w:rPr>
        <w:t>2</w:t>
      </w:r>
      <w:r w:rsidR="00894375" w:rsidRPr="006C0D28">
        <w:t>,</w:t>
      </w:r>
      <w:r w:rsidRPr="006C0D28">
        <w:t xml:space="preserve"> acquire image</w:t>
      </w:r>
      <w:r w:rsidR="00304FA7" w:rsidRPr="006C0D28">
        <w:t>s</w:t>
      </w:r>
      <w:r w:rsidRPr="006C0D28">
        <w:t xml:space="preserve"> </w:t>
      </w:r>
      <w:r w:rsidR="00B63069" w:rsidRPr="006C0D28">
        <w:t>immediately (time point 0)</w:t>
      </w:r>
      <w:r w:rsidR="00534190" w:rsidRPr="006C0D28">
        <w:t xml:space="preserve"> and </w:t>
      </w:r>
      <w:r w:rsidRPr="006C0D28">
        <w:t>1</w:t>
      </w:r>
      <w:r w:rsidR="00534190" w:rsidRPr="006C0D28">
        <w:t xml:space="preserve"> </w:t>
      </w:r>
      <w:r w:rsidRPr="006C0D28">
        <w:t>h</w:t>
      </w:r>
      <w:r w:rsidR="00B63069" w:rsidRPr="006C0D28">
        <w:t xml:space="preserve"> </w:t>
      </w:r>
      <w:r w:rsidR="00BA21CA" w:rsidRPr="006C0D28">
        <w:t>after treatment</w:t>
      </w:r>
      <w:r w:rsidR="00ED250E" w:rsidRPr="006C0D28">
        <w:t xml:space="preserve"> and follow step 4.2 </w:t>
      </w:r>
      <w:r w:rsidR="00223F63" w:rsidRPr="006C0D28">
        <w:t xml:space="preserve">for </w:t>
      </w:r>
      <w:r w:rsidR="00ED250E" w:rsidRPr="006C0D28">
        <w:t>data analysis.</w:t>
      </w:r>
    </w:p>
    <w:p w14:paraId="56205DCA" w14:textId="4B6B5877" w:rsidR="00DB3BD2" w:rsidRPr="00412B59" w:rsidRDefault="00DB3BD2" w:rsidP="001D60C0"/>
    <w:p w14:paraId="7259DDB9" w14:textId="0DEFD333" w:rsidR="00D818B4" w:rsidRPr="006F31D9" w:rsidRDefault="00D818B4" w:rsidP="001D60C0">
      <w:pPr>
        <w:pStyle w:val="Heading2"/>
        <w:numPr>
          <w:ilvl w:val="0"/>
          <w:numId w:val="30"/>
        </w:numPr>
        <w:rPr>
          <w:highlight w:val="yellow"/>
        </w:rPr>
      </w:pPr>
      <w:r w:rsidRPr="006F31D9">
        <w:rPr>
          <w:highlight w:val="yellow"/>
        </w:rPr>
        <w:t xml:space="preserve">Data </w:t>
      </w:r>
      <w:r w:rsidR="00102FB7" w:rsidRPr="006F31D9">
        <w:rPr>
          <w:highlight w:val="yellow"/>
        </w:rPr>
        <w:t>a</w:t>
      </w:r>
      <w:r w:rsidRPr="006F31D9">
        <w:rPr>
          <w:highlight w:val="yellow"/>
        </w:rPr>
        <w:t>nalysis</w:t>
      </w:r>
    </w:p>
    <w:p w14:paraId="477E011A" w14:textId="77777777" w:rsidR="00DB3BD2" w:rsidRPr="006F31D9" w:rsidRDefault="00DB3BD2" w:rsidP="001D60C0">
      <w:pPr>
        <w:rPr>
          <w:highlight w:val="yellow"/>
        </w:rPr>
      </w:pPr>
    </w:p>
    <w:p w14:paraId="03DE5236" w14:textId="4A9550F7" w:rsidR="00D818B4" w:rsidRPr="006F31D9" w:rsidRDefault="00D818B4" w:rsidP="001D60C0">
      <w:pPr>
        <w:pStyle w:val="Heading3"/>
        <w:numPr>
          <w:ilvl w:val="1"/>
          <w:numId w:val="30"/>
        </w:numPr>
        <w:spacing w:before="0"/>
        <w:rPr>
          <w:b w:val="0"/>
          <w:bCs w:val="0"/>
          <w:highlight w:val="yellow"/>
        </w:rPr>
      </w:pPr>
      <w:r w:rsidRPr="006F31D9">
        <w:rPr>
          <w:b w:val="0"/>
          <w:bCs w:val="0"/>
          <w:highlight w:val="yellow"/>
        </w:rPr>
        <w:t xml:space="preserve">Flow </w:t>
      </w:r>
      <w:r w:rsidR="00102FB7" w:rsidRPr="006F31D9">
        <w:rPr>
          <w:b w:val="0"/>
          <w:bCs w:val="0"/>
          <w:highlight w:val="yellow"/>
        </w:rPr>
        <w:t>cytometry quantification</w:t>
      </w:r>
    </w:p>
    <w:p w14:paraId="06E552D5" w14:textId="1B0E78A0" w:rsidR="00DB3BD2" w:rsidRPr="006F31D9" w:rsidRDefault="00DB3BD2" w:rsidP="001D60C0">
      <w:pPr>
        <w:rPr>
          <w:highlight w:val="yellow"/>
        </w:rPr>
      </w:pPr>
    </w:p>
    <w:p w14:paraId="05EC1916" w14:textId="4911189E" w:rsidR="00891D7C" w:rsidRPr="006F31D9" w:rsidRDefault="00891D7C" w:rsidP="00102FB7">
      <w:pPr>
        <w:pStyle w:val="ListParagraph"/>
        <w:numPr>
          <w:ilvl w:val="2"/>
          <w:numId w:val="30"/>
        </w:numPr>
        <w:rPr>
          <w:highlight w:val="yellow"/>
        </w:rPr>
      </w:pPr>
      <w:r w:rsidRPr="006F31D9">
        <w:rPr>
          <w:highlight w:val="yellow"/>
        </w:rPr>
        <w:t xml:space="preserve">Set flow cytometry method for </w:t>
      </w:r>
      <w:r w:rsidR="0052082A" w:rsidRPr="006F31D9">
        <w:rPr>
          <w:highlight w:val="yellow"/>
        </w:rPr>
        <w:t>3</w:t>
      </w:r>
      <w:r w:rsidRPr="006F31D9">
        <w:rPr>
          <w:highlight w:val="yellow"/>
        </w:rPr>
        <w:t xml:space="preserve"> different analyses</w:t>
      </w:r>
      <w:ins w:id="4" w:author="Author">
        <w:r w:rsidR="009E0BFD">
          <w:rPr>
            <w:highlight w:val="yellow"/>
          </w:rPr>
          <w:t xml:space="preserve"> via sample acquisition software</w:t>
        </w:r>
        <w:r w:rsidR="005C6C7C">
          <w:rPr>
            <w:highlight w:val="yellow"/>
          </w:rPr>
          <w:t xml:space="preserve"> (see </w:t>
        </w:r>
        <w:r w:rsidR="005C6C7C" w:rsidRPr="000132EA">
          <w:rPr>
            <w:b/>
            <w:bCs/>
            <w:highlight w:val="yellow"/>
            <w:rPrChange w:id="5" w:author="Author">
              <w:rPr>
                <w:highlight w:val="yellow"/>
              </w:rPr>
            </w:rPrChange>
          </w:rPr>
          <w:lastRenderedPageBreak/>
          <w:t>Table of Materials</w:t>
        </w:r>
        <w:r w:rsidR="005C6C7C">
          <w:rPr>
            <w:highlight w:val="yellow"/>
          </w:rPr>
          <w:t>)</w:t>
        </w:r>
      </w:ins>
      <w:r w:rsidR="00102FB7" w:rsidRPr="006F31D9">
        <w:rPr>
          <w:highlight w:val="yellow"/>
        </w:rPr>
        <w:t>: f</w:t>
      </w:r>
      <w:r w:rsidRPr="006F31D9">
        <w:rPr>
          <w:highlight w:val="yellow"/>
        </w:rPr>
        <w:t>orward scatter (FCS) on x</w:t>
      </w:r>
      <w:r w:rsidR="00B763D9" w:rsidRPr="006F31D9">
        <w:rPr>
          <w:highlight w:val="yellow"/>
        </w:rPr>
        <w:t>-</w:t>
      </w:r>
      <w:r w:rsidRPr="006F31D9">
        <w:rPr>
          <w:highlight w:val="yellow"/>
        </w:rPr>
        <w:t>axis and side scatter (SSC) on y</w:t>
      </w:r>
      <w:r w:rsidR="00B763D9" w:rsidRPr="006F31D9">
        <w:rPr>
          <w:highlight w:val="yellow"/>
        </w:rPr>
        <w:t>-</w:t>
      </w:r>
      <w:r w:rsidRPr="006F31D9">
        <w:rPr>
          <w:highlight w:val="yellow"/>
        </w:rPr>
        <w:t>axis to assess cell size and complexity of cells (SSC can be used for rough identification of dead and live cells)</w:t>
      </w:r>
      <w:r w:rsidR="00102FB7" w:rsidRPr="006F31D9">
        <w:rPr>
          <w:highlight w:val="yellow"/>
        </w:rPr>
        <w:t>; e</w:t>
      </w:r>
      <w:r w:rsidR="004B29E2" w:rsidRPr="006F31D9">
        <w:rPr>
          <w:highlight w:val="yellow"/>
        </w:rPr>
        <w:t>x. 488 nm/</w:t>
      </w:r>
      <w:proofErr w:type="spellStart"/>
      <w:r w:rsidR="004B29E2" w:rsidRPr="006F31D9">
        <w:rPr>
          <w:highlight w:val="yellow"/>
        </w:rPr>
        <w:t>em</w:t>
      </w:r>
      <w:proofErr w:type="spellEnd"/>
      <w:r w:rsidR="004B29E2" w:rsidRPr="006F31D9">
        <w:rPr>
          <w:highlight w:val="yellow"/>
        </w:rPr>
        <w:t>. 525 nm (</w:t>
      </w:r>
      <w:r w:rsidR="0052082A" w:rsidRPr="006F31D9">
        <w:rPr>
          <w:highlight w:val="yellow"/>
        </w:rPr>
        <w:t>f</w:t>
      </w:r>
      <w:r w:rsidR="00FA0E60" w:rsidRPr="006F31D9">
        <w:rPr>
          <w:highlight w:val="yellow"/>
        </w:rPr>
        <w:t xml:space="preserve">luorescein </w:t>
      </w:r>
      <w:proofErr w:type="spellStart"/>
      <w:r w:rsidR="0052082A" w:rsidRPr="006F31D9">
        <w:rPr>
          <w:highlight w:val="yellow"/>
        </w:rPr>
        <w:t>i</w:t>
      </w:r>
      <w:r w:rsidR="00B763D9" w:rsidRPr="006F31D9">
        <w:rPr>
          <w:highlight w:val="yellow"/>
        </w:rPr>
        <w:t>sothiocyanate</w:t>
      </w:r>
      <w:proofErr w:type="spellEnd"/>
      <w:r w:rsidR="00B763D9" w:rsidRPr="006F31D9">
        <w:rPr>
          <w:highlight w:val="yellow"/>
        </w:rPr>
        <w:t xml:space="preserve"> </w:t>
      </w:r>
      <w:r w:rsidR="00102FB7" w:rsidRPr="006F31D9">
        <w:rPr>
          <w:highlight w:val="yellow"/>
        </w:rPr>
        <w:t>[</w:t>
      </w:r>
      <w:r w:rsidRPr="006F31D9">
        <w:rPr>
          <w:highlight w:val="yellow"/>
        </w:rPr>
        <w:t>FITC</w:t>
      </w:r>
      <w:r w:rsidR="00102FB7" w:rsidRPr="006F31D9">
        <w:rPr>
          <w:highlight w:val="yellow"/>
        </w:rPr>
        <w:t>]</w:t>
      </w:r>
      <w:r w:rsidR="004B29E2" w:rsidRPr="006F31D9">
        <w:rPr>
          <w:highlight w:val="yellow"/>
        </w:rPr>
        <w:t xml:space="preserve">) </w:t>
      </w:r>
      <w:r w:rsidR="009F42D0">
        <w:rPr>
          <w:highlight w:val="yellow"/>
        </w:rPr>
        <w:t xml:space="preserve">bandpass </w:t>
      </w:r>
      <w:r w:rsidR="00B763D9" w:rsidRPr="006F31D9">
        <w:rPr>
          <w:highlight w:val="yellow"/>
        </w:rPr>
        <w:t>filter on</w:t>
      </w:r>
      <w:r w:rsidRPr="006F31D9">
        <w:rPr>
          <w:highlight w:val="yellow"/>
        </w:rPr>
        <w:t xml:space="preserve"> </w:t>
      </w:r>
      <w:r w:rsidR="00B763D9" w:rsidRPr="006F31D9">
        <w:rPr>
          <w:highlight w:val="yellow"/>
        </w:rPr>
        <w:t>x-axis</w:t>
      </w:r>
      <w:r w:rsidRPr="006F31D9">
        <w:rPr>
          <w:highlight w:val="yellow"/>
        </w:rPr>
        <w:t xml:space="preserve"> and</w:t>
      </w:r>
      <w:r w:rsidR="00B763D9" w:rsidRPr="006F31D9">
        <w:rPr>
          <w:highlight w:val="yellow"/>
        </w:rPr>
        <w:t xml:space="preserve"> SSC on y-axis to assess </w:t>
      </w:r>
      <w:proofErr w:type="spellStart"/>
      <w:r w:rsidR="00B763D9" w:rsidRPr="006F31D9">
        <w:rPr>
          <w:highlight w:val="yellow"/>
        </w:rPr>
        <w:t>CyS-roGFP</w:t>
      </w:r>
      <w:proofErr w:type="spellEnd"/>
      <w:r w:rsidR="00102FB7" w:rsidRPr="006F31D9">
        <w:rPr>
          <w:highlight w:val="yellow"/>
        </w:rPr>
        <w:t>; e</w:t>
      </w:r>
      <w:r w:rsidR="000105C5" w:rsidRPr="006F31D9">
        <w:rPr>
          <w:highlight w:val="yellow"/>
        </w:rPr>
        <w:t>x. 405 nm/</w:t>
      </w:r>
      <w:proofErr w:type="spellStart"/>
      <w:r w:rsidR="000105C5" w:rsidRPr="006F31D9">
        <w:rPr>
          <w:highlight w:val="yellow"/>
        </w:rPr>
        <w:t>em</w:t>
      </w:r>
      <w:proofErr w:type="spellEnd"/>
      <w:r w:rsidR="000105C5" w:rsidRPr="006F31D9">
        <w:rPr>
          <w:highlight w:val="yellow"/>
        </w:rPr>
        <w:t>. 525 nm (</w:t>
      </w:r>
      <w:r w:rsidR="00B763D9" w:rsidRPr="006F31D9">
        <w:rPr>
          <w:highlight w:val="yellow"/>
        </w:rPr>
        <w:t xml:space="preserve">Brilliant Violet 510 </w:t>
      </w:r>
      <w:r w:rsidR="00304FA7" w:rsidRPr="006F31D9">
        <w:rPr>
          <w:highlight w:val="yellow"/>
        </w:rPr>
        <w:t>[</w:t>
      </w:r>
      <w:r w:rsidR="00B763D9" w:rsidRPr="006F31D9">
        <w:rPr>
          <w:highlight w:val="yellow"/>
        </w:rPr>
        <w:t>BV510</w:t>
      </w:r>
      <w:r w:rsidR="00304FA7" w:rsidRPr="006F31D9">
        <w:rPr>
          <w:highlight w:val="yellow"/>
        </w:rPr>
        <w:t>]</w:t>
      </w:r>
      <w:r w:rsidR="000105C5" w:rsidRPr="006F31D9">
        <w:rPr>
          <w:highlight w:val="yellow"/>
        </w:rPr>
        <w:t xml:space="preserve">) </w:t>
      </w:r>
      <w:r w:rsidR="009F42D0">
        <w:rPr>
          <w:highlight w:val="yellow"/>
        </w:rPr>
        <w:t xml:space="preserve">bandpass </w:t>
      </w:r>
      <w:r w:rsidR="00B763D9" w:rsidRPr="006F31D9">
        <w:rPr>
          <w:highlight w:val="yellow"/>
        </w:rPr>
        <w:t xml:space="preserve">filter on x-axis and SSC on y-axis to assess </w:t>
      </w:r>
      <w:proofErr w:type="spellStart"/>
      <w:r w:rsidR="00B763D9" w:rsidRPr="006F31D9">
        <w:rPr>
          <w:highlight w:val="yellow"/>
        </w:rPr>
        <w:t>CySS-roGFP</w:t>
      </w:r>
      <w:proofErr w:type="spellEnd"/>
      <w:r w:rsidR="00102FB7" w:rsidRPr="006F31D9">
        <w:rPr>
          <w:highlight w:val="yellow"/>
        </w:rPr>
        <w:t>.</w:t>
      </w:r>
    </w:p>
    <w:p w14:paraId="10B975BD" w14:textId="77777777" w:rsidR="00B763D9" w:rsidRPr="006F31D9" w:rsidRDefault="00B763D9" w:rsidP="001D60C0">
      <w:pPr>
        <w:pStyle w:val="ListParagraph"/>
        <w:ind w:left="0"/>
        <w:rPr>
          <w:highlight w:val="yellow"/>
        </w:rPr>
      </w:pPr>
    </w:p>
    <w:p w14:paraId="4C740148" w14:textId="2291816B" w:rsidR="00231892" w:rsidRPr="006F31D9" w:rsidRDefault="00B763D9" w:rsidP="001D60C0">
      <w:pPr>
        <w:pStyle w:val="ListParagraph"/>
        <w:numPr>
          <w:ilvl w:val="2"/>
          <w:numId w:val="30"/>
        </w:numPr>
        <w:rPr>
          <w:highlight w:val="yellow"/>
        </w:rPr>
      </w:pPr>
      <w:r w:rsidRPr="006F31D9">
        <w:rPr>
          <w:highlight w:val="yellow"/>
        </w:rPr>
        <w:t xml:space="preserve">Acquire </w:t>
      </w:r>
      <w:r w:rsidR="00BA2DD2" w:rsidRPr="006F31D9">
        <w:rPr>
          <w:highlight w:val="yellow"/>
        </w:rPr>
        <w:t xml:space="preserve">0 MOI control </w:t>
      </w:r>
      <w:del w:id="6" w:author="Author">
        <w:r w:rsidR="00BA2DD2" w:rsidRPr="006F31D9" w:rsidDel="009E0BFD">
          <w:rPr>
            <w:highlight w:val="yellow"/>
          </w:rPr>
          <w:delText>sample</w:delText>
        </w:r>
      </w:del>
      <w:r w:rsidR="00EC3684" w:rsidRPr="006F31D9">
        <w:rPr>
          <w:highlight w:val="yellow"/>
        </w:rPr>
        <w:t xml:space="preserve"> and v</w:t>
      </w:r>
      <w:r w:rsidR="00383978" w:rsidRPr="006F31D9">
        <w:rPr>
          <w:highlight w:val="yellow"/>
        </w:rPr>
        <w:t>isualize cells with</w:t>
      </w:r>
      <w:ins w:id="7" w:author="Author">
        <w:r w:rsidR="009E0BFD">
          <w:rPr>
            <w:highlight w:val="yellow"/>
          </w:rPr>
          <w:t xml:space="preserve"> sample acquisition software. </w:t>
        </w:r>
        <w:del w:id="8" w:author="Author">
          <w:r w:rsidR="009E0BFD" w:rsidDel="005C6C7C">
            <w:rPr>
              <w:highlight w:val="yellow"/>
            </w:rPr>
            <w:delText>Use</w:delText>
          </w:r>
        </w:del>
      </w:ins>
      <w:del w:id="9" w:author="Author">
        <w:r w:rsidR="00383978" w:rsidRPr="006F31D9" w:rsidDel="005C6C7C">
          <w:rPr>
            <w:highlight w:val="yellow"/>
          </w:rPr>
          <w:delText xml:space="preserve"> FCS and SSC </w:delText>
        </w:r>
        <w:r w:rsidR="00BA154B" w:rsidRPr="006F31D9" w:rsidDel="005C6C7C">
          <w:rPr>
            <w:highlight w:val="yellow"/>
          </w:rPr>
          <w:delText>area filter</w:delText>
        </w:r>
        <w:r w:rsidR="00A41F96" w:rsidRPr="006F31D9" w:rsidDel="005C6C7C">
          <w:rPr>
            <w:highlight w:val="yellow"/>
          </w:rPr>
          <w:delText>s</w:delText>
        </w:r>
        <w:r w:rsidR="00BA154B" w:rsidRPr="006F31D9" w:rsidDel="005C6C7C">
          <w:rPr>
            <w:highlight w:val="yellow"/>
          </w:rPr>
          <w:delText xml:space="preserve"> for gating</w:delText>
        </w:r>
        <w:r w:rsidR="00383978" w:rsidRPr="006F31D9" w:rsidDel="005C6C7C">
          <w:rPr>
            <w:highlight w:val="yellow"/>
          </w:rPr>
          <w:delText xml:space="preserve"> cell population</w:delText>
        </w:r>
        <w:r w:rsidR="00304FA7" w:rsidRPr="006F31D9" w:rsidDel="005C6C7C">
          <w:rPr>
            <w:highlight w:val="yellow"/>
          </w:rPr>
          <w:delText xml:space="preserve"> of interest</w:delText>
        </w:r>
      </w:del>
      <w:ins w:id="10" w:author="Author">
        <w:del w:id="11" w:author="Author">
          <w:r w:rsidR="009E0BFD" w:rsidDel="005C6C7C">
            <w:rPr>
              <w:highlight w:val="yellow"/>
            </w:rPr>
            <w:delText xml:space="preserve">. </w:delText>
          </w:r>
        </w:del>
        <w:r w:rsidR="009E0BFD">
          <w:rPr>
            <w:highlight w:val="yellow"/>
          </w:rPr>
          <w:t xml:space="preserve">Repeat this step for remaining samples (50, 100, 200 MOI </w:t>
        </w:r>
        <w:r w:rsidR="005C6C7C">
          <w:rPr>
            <w:highlight w:val="yellow"/>
          </w:rPr>
          <w:t>groups</w:t>
        </w:r>
        <w:del w:id="12" w:author="Author">
          <w:r w:rsidR="009E0BFD" w:rsidDel="005C6C7C">
            <w:rPr>
              <w:highlight w:val="yellow"/>
            </w:rPr>
            <w:delText>cell</w:delText>
          </w:r>
          <w:r w:rsidR="009E0BFD" w:rsidDel="00230055">
            <w:rPr>
              <w:highlight w:val="yellow"/>
            </w:rPr>
            <w:delText>s</w:delText>
          </w:r>
        </w:del>
        <w:r w:rsidR="009E0BFD">
          <w:rPr>
            <w:highlight w:val="yellow"/>
          </w:rPr>
          <w:t xml:space="preserve"> and later on 10 µM H</w:t>
        </w:r>
        <w:r w:rsidR="009E0BFD">
          <w:rPr>
            <w:highlight w:val="yellow"/>
            <w:vertAlign w:val="subscript"/>
          </w:rPr>
          <w:t>2</w:t>
        </w:r>
        <w:r w:rsidR="009E0BFD">
          <w:rPr>
            <w:highlight w:val="yellow"/>
          </w:rPr>
          <w:t>O</w:t>
        </w:r>
        <w:r w:rsidR="009E0BFD">
          <w:rPr>
            <w:highlight w:val="yellow"/>
            <w:vertAlign w:val="subscript"/>
          </w:rPr>
          <w:t>2</w:t>
        </w:r>
        <w:r w:rsidR="009E0BFD">
          <w:rPr>
            <w:highlight w:val="yellow"/>
          </w:rPr>
          <w:t xml:space="preserve"> treated cells and vehicle treated cells</w:t>
        </w:r>
        <w:r w:rsidR="00222EB4">
          <w:rPr>
            <w:highlight w:val="yellow"/>
          </w:rPr>
          <w:t>)</w:t>
        </w:r>
        <w:r w:rsidR="009E0BFD">
          <w:rPr>
            <w:highlight w:val="yellow"/>
          </w:rPr>
          <w:t xml:space="preserve">. Save the </w:t>
        </w:r>
        <w:del w:id="13" w:author="Author">
          <w:r w:rsidR="009E0BFD" w:rsidDel="005C6C7C">
            <w:rPr>
              <w:highlight w:val="yellow"/>
            </w:rPr>
            <w:delText xml:space="preserve">analyze </w:delText>
          </w:r>
        </w:del>
        <w:r w:rsidR="009E0BFD">
          <w:rPr>
            <w:highlight w:val="yellow"/>
          </w:rPr>
          <w:t>files</w:t>
        </w:r>
        <w:r w:rsidR="005C6C7C">
          <w:rPr>
            <w:highlight w:val="yellow"/>
          </w:rPr>
          <w:t xml:space="preserve"> for </w:t>
        </w:r>
        <w:r w:rsidR="004617D3">
          <w:rPr>
            <w:highlight w:val="yellow"/>
          </w:rPr>
          <w:t xml:space="preserve">data </w:t>
        </w:r>
        <w:r w:rsidR="005C6C7C">
          <w:rPr>
            <w:highlight w:val="yellow"/>
          </w:rPr>
          <w:t>analysis</w:t>
        </w:r>
        <w:r w:rsidR="009E0BFD">
          <w:rPr>
            <w:highlight w:val="yellow"/>
          </w:rPr>
          <w:t>.</w:t>
        </w:r>
      </w:ins>
      <w:del w:id="14" w:author="Author">
        <w:r w:rsidR="00A41F96" w:rsidRPr="006F31D9" w:rsidDel="009E0BFD">
          <w:rPr>
            <w:highlight w:val="yellow"/>
          </w:rPr>
          <w:delText xml:space="preserve"> (Gate 1)</w:delText>
        </w:r>
        <w:r w:rsidR="00EC3684" w:rsidRPr="006F31D9" w:rsidDel="00235148">
          <w:rPr>
            <w:highlight w:val="yellow"/>
          </w:rPr>
          <w:delText>.</w:delText>
        </w:r>
      </w:del>
      <w:r w:rsidR="00EC3684" w:rsidRPr="006F31D9">
        <w:rPr>
          <w:highlight w:val="yellow"/>
        </w:rPr>
        <w:t xml:space="preserve"> </w:t>
      </w:r>
    </w:p>
    <w:p w14:paraId="4D9F6CED" w14:textId="77777777" w:rsidR="00231892" w:rsidRPr="006F31D9" w:rsidRDefault="00231892" w:rsidP="001D60C0">
      <w:pPr>
        <w:pStyle w:val="ListParagraph"/>
        <w:ind w:left="0"/>
        <w:rPr>
          <w:highlight w:val="yellow"/>
        </w:rPr>
      </w:pPr>
    </w:p>
    <w:p w14:paraId="6E3529DD" w14:textId="2DB254F9" w:rsidR="00125646" w:rsidRPr="006F31D9" w:rsidRDefault="009E0BFD" w:rsidP="001D60C0">
      <w:pPr>
        <w:pStyle w:val="ListParagraph"/>
        <w:numPr>
          <w:ilvl w:val="2"/>
          <w:numId w:val="30"/>
        </w:numPr>
        <w:rPr>
          <w:highlight w:val="yellow"/>
        </w:rPr>
      </w:pPr>
      <w:ins w:id="15" w:author="Author">
        <w:r>
          <w:rPr>
            <w:highlight w:val="yellow"/>
          </w:rPr>
          <w:t>Open data analysis software</w:t>
        </w:r>
        <w:r w:rsidR="005C6C7C">
          <w:rPr>
            <w:highlight w:val="yellow"/>
          </w:rPr>
          <w:t xml:space="preserve"> (see </w:t>
        </w:r>
        <w:r w:rsidR="005C6C7C" w:rsidRPr="000132EA">
          <w:rPr>
            <w:b/>
            <w:bCs/>
            <w:highlight w:val="yellow"/>
            <w:rPrChange w:id="16" w:author="Author">
              <w:rPr>
                <w:highlight w:val="yellow"/>
              </w:rPr>
            </w:rPrChange>
          </w:rPr>
          <w:t>Table of Materials</w:t>
        </w:r>
        <w:r w:rsidR="005C6C7C">
          <w:rPr>
            <w:highlight w:val="yellow"/>
          </w:rPr>
          <w:t>)</w:t>
        </w:r>
        <w:r>
          <w:rPr>
            <w:highlight w:val="yellow"/>
          </w:rPr>
          <w:t xml:space="preserve"> and </w:t>
        </w:r>
        <w:r w:rsidR="00222EB4">
          <w:rPr>
            <w:highlight w:val="yellow"/>
          </w:rPr>
          <w:t>open 0 MOI sample file. A</w:t>
        </w:r>
        <w:r>
          <w:rPr>
            <w:highlight w:val="yellow"/>
          </w:rPr>
          <w:t xml:space="preserve">ssess cell population of interest (Gate 1). </w:t>
        </w:r>
      </w:ins>
      <w:r w:rsidR="00EC3684" w:rsidRPr="006F31D9">
        <w:rPr>
          <w:highlight w:val="yellow"/>
        </w:rPr>
        <w:t>S</w:t>
      </w:r>
      <w:r w:rsidR="00383978" w:rsidRPr="006F31D9">
        <w:rPr>
          <w:highlight w:val="yellow"/>
        </w:rPr>
        <w:t>et up</w:t>
      </w:r>
      <w:r w:rsidR="00250307">
        <w:rPr>
          <w:highlight w:val="yellow"/>
        </w:rPr>
        <w:t xml:space="preserve"> the</w:t>
      </w:r>
      <w:r w:rsidR="00383978" w:rsidRPr="006F31D9">
        <w:rPr>
          <w:highlight w:val="yellow"/>
        </w:rPr>
        <w:t xml:space="preserve"> </w:t>
      </w:r>
      <w:r w:rsidR="00DE3306" w:rsidRPr="006F31D9">
        <w:rPr>
          <w:highlight w:val="yellow"/>
        </w:rPr>
        <w:t xml:space="preserve">following </w:t>
      </w:r>
      <w:proofErr w:type="spellStart"/>
      <w:r w:rsidR="00A41F96" w:rsidRPr="006F31D9">
        <w:rPr>
          <w:highlight w:val="yellow"/>
        </w:rPr>
        <w:t>gating</w:t>
      </w:r>
      <w:r w:rsidR="00DE3306" w:rsidRPr="006F31D9">
        <w:rPr>
          <w:highlight w:val="yellow"/>
        </w:rPr>
        <w:t>s</w:t>
      </w:r>
      <w:proofErr w:type="spellEnd"/>
      <w:r w:rsidR="00A41F96" w:rsidRPr="006F31D9">
        <w:rPr>
          <w:highlight w:val="yellow"/>
        </w:rPr>
        <w:t xml:space="preserve"> </w:t>
      </w:r>
      <w:r w:rsidR="004E1F17" w:rsidRPr="006F31D9">
        <w:rPr>
          <w:highlight w:val="yellow"/>
        </w:rPr>
        <w:t>to minimize background fluorescenc</w:t>
      </w:r>
      <w:r w:rsidR="007A3166" w:rsidRPr="006F31D9">
        <w:rPr>
          <w:highlight w:val="yellow"/>
        </w:rPr>
        <w:t xml:space="preserve">e for </w:t>
      </w:r>
      <w:r w:rsidR="00D50574" w:rsidRPr="006F31D9">
        <w:rPr>
          <w:highlight w:val="yellow"/>
        </w:rPr>
        <w:t>ex. 488 nm/</w:t>
      </w:r>
      <w:proofErr w:type="spellStart"/>
      <w:r w:rsidR="00D50574" w:rsidRPr="006F31D9">
        <w:rPr>
          <w:highlight w:val="yellow"/>
        </w:rPr>
        <w:t>em</w:t>
      </w:r>
      <w:proofErr w:type="spellEnd"/>
      <w:r w:rsidR="00D50574" w:rsidRPr="006F31D9">
        <w:rPr>
          <w:highlight w:val="yellow"/>
        </w:rPr>
        <w:t>. 525 nm</w:t>
      </w:r>
      <w:r w:rsidR="00DC44CD" w:rsidRPr="006F31D9">
        <w:rPr>
          <w:highlight w:val="yellow"/>
        </w:rPr>
        <w:t xml:space="preserve"> </w:t>
      </w:r>
      <w:r w:rsidR="00DE3306" w:rsidRPr="006F31D9">
        <w:rPr>
          <w:highlight w:val="yellow"/>
        </w:rPr>
        <w:t xml:space="preserve">(Gate 2) </w:t>
      </w:r>
      <w:r w:rsidR="00DC44CD" w:rsidRPr="006F31D9">
        <w:rPr>
          <w:highlight w:val="yellow"/>
        </w:rPr>
        <w:t xml:space="preserve">and </w:t>
      </w:r>
      <w:r w:rsidR="00D50574" w:rsidRPr="006F31D9">
        <w:rPr>
          <w:highlight w:val="yellow"/>
        </w:rPr>
        <w:t>ex. 405 nm/</w:t>
      </w:r>
      <w:proofErr w:type="spellStart"/>
      <w:r w:rsidR="00DF76F2" w:rsidRPr="006F31D9">
        <w:rPr>
          <w:highlight w:val="yellow"/>
        </w:rPr>
        <w:t>em</w:t>
      </w:r>
      <w:proofErr w:type="spellEnd"/>
      <w:r w:rsidR="00DF76F2" w:rsidRPr="006F31D9">
        <w:rPr>
          <w:highlight w:val="yellow"/>
        </w:rPr>
        <w:t>. 525 nm</w:t>
      </w:r>
      <w:r w:rsidR="00383978" w:rsidRPr="006F31D9">
        <w:rPr>
          <w:highlight w:val="yellow"/>
        </w:rPr>
        <w:t xml:space="preserve"> </w:t>
      </w:r>
      <w:r w:rsidR="009C4E24" w:rsidRPr="006F31D9">
        <w:rPr>
          <w:highlight w:val="yellow"/>
        </w:rPr>
        <w:t xml:space="preserve">(Gate 3) </w:t>
      </w:r>
      <w:r w:rsidR="009F42D0">
        <w:rPr>
          <w:highlight w:val="yellow"/>
        </w:rPr>
        <w:t xml:space="preserve">bandpass </w:t>
      </w:r>
      <w:r w:rsidR="00383978" w:rsidRPr="006F31D9">
        <w:rPr>
          <w:highlight w:val="yellow"/>
        </w:rPr>
        <w:t>filter</w:t>
      </w:r>
      <w:r w:rsidR="00A41F96" w:rsidRPr="006F31D9">
        <w:rPr>
          <w:highlight w:val="yellow"/>
        </w:rPr>
        <w:t>s</w:t>
      </w:r>
      <w:r w:rsidR="00383978" w:rsidRPr="006F31D9">
        <w:rPr>
          <w:highlight w:val="yellow"/>
        </w:rPr>
        <w:t xml:space="preserve"> with the </w:t>
      </w:r>
      <w:proofErr w:type="spellStart"/>
      <w:r w:rsidR="00BA154B" w:rsidRPr="006F31D9">
        <w:rPr>
          <w:highlight w:val="yellow"/>
        </w:rPr>
        <w:t>noninfected</w:t>
      </w:r>
      <w:proofErr w:type="spellEnd"/>
      <w:r w:rsidR="00383978" w:rsidRPr="006F31D9">
        <w:rPr>
          <w:highlight w:val="yellow"/>
        </w:rPr>
        <w:t xml:space="preserve"> </w:t>
      </w:r>
      <w:r w:rsidR="00BA154B" w:rsidRPr="006F31D9">
        <w:rPr>
          <w:highlight w:val="yellow"/>
        </w:rPr>
        <w:t xml:space="preserve">(0 MOI) </w:t>
      </w:r>
      <w:r w:rsidR="00383978" w:rsidRPr="006F31D9">
        <w:rPr>
          <w:highlight w:val="yellow"/>
        </w:rPr>
        <w:t>control cell</w:t>
      </w:r>
      <w:r w:rsidR="007A3166" w:rsidRPr="006F31D9">
        <w:rPr>
          <w:highlight w:val="yellow"/>
        </w:rPr>
        <w:t>s.</w:t>
      </w:r>
      <w:r w:rsidR="00231892" w:rsidRPr="006F31D9">
        <w:rPr>
          <w:highlight w:val="yellow"/>
        </w:rPr>
        <w:t xml:space="preserve"> </w:t>
      </w:r>
    </w:p>
    <w:p w14:paraId="16A3E23B" w14:textId="1A349497" w:rsidR="00383978" w:rsidRPr="006F31D9" w:rsidRDefault="00125646" w:rsidP="001D60C0">
      <w:pPr>
        <w:rPr>
          <w:highlight w:val="yellow"/>
        </w:rPr>
      </w:pPr>
      <w:r w:rsidRPr="006F31D9">
        <w:rPr>
          <w:highlight w:val="yellow"/>
        </w:rPr>
        <w:t xml:space="preserve"> </w:t>
      </w:r>
    </w:p>
    <w:p w14:paraId="1F05B7DE" w14:textId="2ADE6EA7" w:rsidR="00383978" w:rsidRPr="006F31D9" w:rsidRDefault="00222EB4" w:rsidP="001D60C0">
      <w:pPr>
        <w:pStyle w:val="ListParagraph"/>
        <w:numPr>
          <w:ilvl w:val="2"/>
          <w:numId w:val="30"/>
        </w:numPr>
        <w:rPr>
          <w:highlight w:val="yellow"/>
        </w:rPr>
      </w:pPr>
      <w:ins w:id="17" w:author="Author">
        <w:r>
          <w:rPr>
            <w:highlight w:val="yellow"/>
          </w:rPr>
          <w:t>Open</w:t>
        </w:r>
      </w:ins>
      <w:del w:id="18" w:author="Author">
        <w:r w:rsidR="00BA154B" w:rsidRPr="006F31D9" w:rsidDel="00222EB4">
          <w:rPr>
            <w:highlight w:val="yellow"/>
          </w:rPr>
          <w:delText>Analyze</w:delText>
        </w:r>
      </w:del>
      <w:r w:rsidR="00BA154B" w:rsidRPr="006F31D9">
        <w:rPr>
          <w:highlight w:val="yellow"/>
        </w:rPr>
        <w:t xml:space="preserve"> 50, 100</w:t>
      </w:r>
      <w:r w:rsidR="00CB654A" w:rsidRPr="006F31D9">
        <w:rPr>
          <w:highlight w:val="yellow"/>
        </w:rPr>
        <w:t>,</w:t>
      </w:r>
      <w:r w:rsidR="00BA154B" w:rsidRPr="006F31D9">
        <w:rPr>
          <w:highlight w:val="yellow"/>
        </w:rPr>
        <w:t xml:space="preserve"> and 200 MOI</w:t>
      </w:r>
      <w:ins w:id="19" w:author="Author">
        <w:r>
          <w:rPr>
            <w:highlight w:val="yellow"/>
          </w:rPr>
          <w:t xml:space="preserve"> sample files </w:t>
        </w:r>
        <w:r w:rsidR="007F6DE6">
          <w:rPr>
            <w:highlight w:val="yellow"/>
          </w:rPr>
          <w:t>within data analysis software</w:t>
        </w:r>
      </w:ins>
      <w:del w:id="20" w:author="Author">
        <w:r w:rsidR="00BA154B" w:rsidRPr="006F31D9" w:rsidDel="00222EB4">
          <w:rPr>
            <w:highlight w:val="yellow"/>
          </w:rPr>
          <w:delText xml:space="preserve"> cells</w:delText>
        </w:r>
      </w:del>
      <w:r w:rsidR="00BA154B" w:rsidRPr="006F31D9">
        <w:rPr>
          <w:highlight w:val="yellow"/>
        </w:rPr>
        <w:t xml:space="preserve"> </w:t>
      </w:r>
      <w:r w:rsidR="00813EC6" w:rsidRPr="006F31D9">
        <w:rPr>
          <w:highlight w:val="yellow"/>
        </w:rPr>
        <w:t xml:space="preserve">to assess </w:t>
      </w:r>
      <w:r w:rsidR="00A81AE8">
        <w:rPr>
          <w:highlight w:val="yellow"/>
        </w:rPr>
        <w:t xml:space="preserve">the </w:t>
      </w:r>
      <w:r w:rsidR="00813EC6" w:rsidRPr="006F31D9">
        <w:rPr>
          <w:highlight w:val="yellow"/>
        </w:rPr>
        <w:t>dose-response curve</w:t>
      </w:r>
      <w:ins w:id="21" w:author="Author">
        <w:del w:id="22" w:author="Author">
          <w:r w:rsidR="007F6DE6" w:rsidDel="00035602">
            <w:rPr>
              <w:highlight w:val="yellow"/>
            </w:rPr>
            <w:delText>.</w:delText>
          </w:r>
        </w:del>
      </w:ins>
      <w:del w:id="23" w:author="Author">
        <w:r w:rsidR="00D60A46" w:rsidRPr="006F31D9" w:rsidDel="007F6DE6">
          <w:rPr>
            <w:highlight w:val="yellow"/>
          </w:rPr>
          <w:delText xml:space="preserve"> </w:delText>
        </w:r>
        <w:r w:rsidR="00813EC6" w:rsidRPr="006F31D9" w:rsidDel="007F6DE6">
          <w:rPr>
            <w:highlight w:val="yellow"/>
          </w:rPr>
          <w:delText xml:space="preserve">and </w:delText>
        </w:r>
        <w:r w:rsidR="006F0DBA" w:rsidRPr="006F31D9" w:rsidDel="007F6DE6">
          <w:rPr>
            <w:highlight w:val="yellow"/>
          </w:rPr>
          <w:delText>later</w:delText>
        </w:r>
        <w:r w:rsidR="00813EC6" w:rsidRPr="006F31D9" w:rsidDel="007F6DE6">
          <w:rPr>
            <w:highlight w:val="yellow"/>
          </w:rPr>
          <w:delText xml:space="preserve"> </w:delText>
        </w:r>
        <w:r w:rsidR="00813EC6" w:rsidRPr="006F31D9" w:rsidDel="00222EB4">
          <w:rPr>
            <w:highlight w:val="yellow"/>
          </w:rPr>
          <w:delText>test samples</w:delText>
        </w:r>
        <w:r w:rsidR="00ED250E" w:rsidDel="007F6DE6">
          <w:rPr>
            <w:highlight w:val="yellow"/>
          </w:rPr>
          <w:delText xml:space="preserve"> </w:delText>
        </w:r>
        <w:r w:rsidR="00325DF0" w:rsidDel="00222EB4">
          <w:rPr>
            <w:highlight w:val="yellow"/>
          </w:rPr>
          <w:delText>(</w:delText>
        </w:r>
        <w:r w:rsidR="00ED250E" w:rsidDel="00222EB4">
          <w:rPr>
            <w:highlight w:val="yellow"/>
          </w:rPr>
          <w:delText>10 µM H</w:delText>
        </w:r>
        <w:r w:rsidR="00ED250E" w:rsidDel="00222EB4">
          <w:rPr>
            <w:highlight w:val="yellow"/>
            <w:vertAlign w:val="subscript"/>
          </w:rPr>
          <w:delText>2</w:delText>
        </w:r>
        <w:r w:rsidR="00ED250E" w:rsidDel="00222EB4">
          <w:rPr>
            <w:highlight w:val="yellow"/>
          </w:rPr>
          <w:delText>O</w:delText>
        </w:r>
        <w:r w:rsidR="00ED250E" w:rsidDel="00222EB4">
          <w:rPr>
            <w:highlight w:val="yellow"/>
            <w:vertAlign w:val="subscript"/>
          </w:rPr>
          <w:delText>2</w:delText>
        </w:r>
        <w:r w:rsidR="00ED250E" w:rsidDel="00222EB4">
          <w:rPr>
            <w:highlight w:val="yellow"/>
          </w:rPr>
          <w:delText xml:space="preserve"> </w:delText>
        </w:r>
        <w:r w:rsidR="00325DF0" w:rsidDel="00222EB4">
          <w:rPr>
            <w:highlight w:val="yellow"/>
          </w:rPr>
          <w:delText xml:space="preserve">treated cells </w:delText>
        </w:r>
        <w:r w:rsidR="00ED250E" w:rsidDel="00222EB4">
          <w:rPr>
            <w:highlight w:val="yellow"/>
          </w:rPr>
          <w:delText xml:space="preserve">and vehicle </w:delText>
        </w:r>
        <w:r w:rsidR="00325DF0" w:rsidDel="00222EB4">
          <w:rPr>
            <w:highlight w:val="yellow"/>
          </w:rPr>
          <w:delText>treated cells</w:delText>
        </w:r>
        <w:r w:rsidR="00ED250E" w:rsidDel="00222EB4">
          <w:rPr>
            <w:highlight w:val="yellow"/>
          </w:rPr>
          <w:delText>)</w:delText>
        </w:r>
        <w:r w:rsidR="00813EC6" w:rsidRPr="006F31D9" w:rsidDel="007F6DE6">
          <w:rPr>
            <w:highlight w:val="yellow"/>
          </w:rPr>
          <w:delText xml:space="preserve"> </w:delText>
        </w:r>
        <w:r w:rsidR="00A41F96" w:rsidRPr="006F31D9" w:rsidDel="00222EB4">
          <w:rPr>
            <w:highlight w:val="yellow"/>
          </w:rPr>
          <w:delText>with Gate</w:delText>
        </w:r>
        <w:r w:rsidR="00CB654A" w:rsidRPr="006F31D9" w:rsidDel="00222EB4">
          <w:rPr>
            <w:highlight w:val="yellow"/>
          </w:rPr>
          <w:delText>s</w:delText>
        </w:r>
        <w:r w:rsidR="00A41F96" w:rsidRPr="006F31D9" w:rsidDel="00222EB4">
          <w:rPr>
            <w:highlight w:val="yellow"/>
          </w:rPr>
          <w:delText xml:space="preserve"> </w:delText>
        </w:r>
        <w:r w:rsidR="00B033A2" w:rsidRPr="006F31D9" w:rsidDel="00222EB4">
          <w:rPr>
            <w:highlight w:val="yellow"/>
          </w:rPr>
          <w:delText>2</w:delText>
        </w:r>
        <w:r w:rsidR="00A41F96" w:rsidRPr="006F31D9" w:rsidDel="00222EB4">
          <w:rPr>
            <w:highlight w:val="yellow"/>
          </w:rPr>
          <w:delText xml:space="preserve"> and </w:delText>
        </w:r>
        <w:r w:rsidR="00B033A2" w:rsidRPr="006F31D9" w:rsidDel="00222EB4">
          <w:rPr>
            <w:highlight w:val="yellow"/>
          </w:rPr>
          <w:delText>3</w:delText>
        </w:r>
      </w:del>
      <w:ins w:id="24" w:author="Author">
        <w:r>
          <w:rPr>
            <w:highlight w:val="yellow"/>
          </w:rPr>
          <w:t xml:space="preserve">. Analyze mean fluorescence intensities </w:t>
        </w:r>
        <w:r w:rsidRPr="006F31D9">
          <w:rPr>
            <w:highlight w:val="yellow"/>
          </w:rPr>
          <w:t>with Gates 2 and 3</w:t>
        </w:r>
        <w:r>
          <w:rPr>
            <w:highlight w:val="yellow"/>
          </w:rPr>
          <w:t xml:space="preserve"> for each sample</w:t>
        </w:r>
      </w:ins>
      <w:r w:rsidR="00813EC6" w:rsidRPr="006F31D9">
        <w:rPr>
          <w:highlight w:val="yellow"/>
        </w:rPr>
        <w:t>.</w:t>
      </w:r>
      <w:ins w:id="25" w:author="Author">
        <w:r>
          <w:rPr>
            <w:highlight w:val="yellow"/>
          </w:rPr>
          <w:t xml:space="preserve"> Repeat this step for </w:t>
        </w:r>
        <w:r w:rsidRPr="006F31D9">
          <w:rPr>
            <w:highlight w:val="yellow"/>
          </w:rPr>
          <w:t>test sample</w:t>
        </w:r>
        <w:r w:rsidR="005C6C7C">
          <w:rPr>
            <w:highlight w:val="yellow"/>
          </w:rPr>
          <w:t>s</w:t>
        </w:r>
        <w:r w:rsidR="007F6DE6">
          <w:rPr>
            <w:highlight w:val="yellow"/>
          </w:rPr>
          <w:t xml:space="preserve"> (10 µM H</w:t>
        </w:r>
        <w:r w:rsidR="007F6DE6">
          <w:rPr>
            <w:highlight w:val="yellow"/>
            <w:vertAlign w:val="subscript"/>
          </w:rPr>
          <w:t>2</w:t>
        </w:r>
        <w:r w:rsidR="007F6DE6">
          <w:rPr>
            <w:highlight w:val="yellow"/>
          </w:rPr>
          <w:t>O</w:t>
        </w:r>
        <w:r w:rsidR="007F6DE6">
          <w:rPr>
            <w:highlight w:val="yellow"/>
            <w:vertAlign w:val="subscript"/>
          </w:rPr>
          <w:t>2</w:t>
        </w:r>
        <w:r w:rsidR="007F6DE6">
          <w:rPr>
            <w:highlight w:val="yellow"/>
          </w:rPr>
          <w:t xml:space="preserve"> treated cells and vehicle treated cells)</w:t>
        </w:r>
        <w:del w:id="26" w:author="Author">
          <w:r w:rsidDel="005C6C7C">
            <w:rPr>
              <w:highlight w:val="yellow"/>
            </w:rPr>
            <w:delText xml:space="preserve"> files</w:delText>
          </w:r>
        </w:del>
        <w:r>
          <w:rPr>
            <w:highlight w:val="yellow"/>
          </w:rPr>
          <w:t>.</w:t>
        </w:r>
      </w:ins>
    </w:p>
    <w:p w14:paraId="76D6DF0D" w14:textId="77777777" w:rsidR="00813EC6" w:rsidRPr="006F31D9" w:rsidRDefault="00813EC6" w:rsidP="001D60C0">
      <w:pPr>
        <w:pStyle w:val="ListParagraph"/>
        <w:ind w:left="0"/>
        <w:rPr>
          <w:highlight w:val="yellow"/>
        </w:rPr>
      </w:pPr>
    </w:p>
    <w:p w14:paraId="40E8A93F" w14:textId="5ED9074A" w:rsidR="00875017" w:rsidRPr="006F31D9" w:rsidRDefault="00875017" w:rsidP="001D60C0">
      <w:pPr>
        <w:pStyle w:val="ListParagraph"/>
        <w:numPr>
          <w:ilvl w:val="2"/>
          <w:numId w:val="30"/>
        </w:numPr>
        <w:rPr>
          <w:highlight w:val="yellow"/>
        </w:rPr>
      </w:pPr>
      <w:r w:rsidRPr="006F31D9">
        <w:rPr>
          <w:highlight w:val="yellow"/>
        </w:rPr>
        <w:t xml:space="preserve">Calculate the </w:t>
      </w:r>
      <w:r w:rsidR="00125646" w:rsidRPr="006F31D9">
        <w:rPr>
          <w:highlight w:val="yellow"/>
        </w:rPr>
        <w:t xml:space="preserve">mean fluorescent intensity </w:t>
      </w:r>
      <w:r w:rsidRPr="006F31D9">
        <w:rPr>
          <w:highlight w:val="yellow"/>
        </w:rPr>
        <w:t xml:space="preserve">ratio between </w:t>
      </w:r>
      <w:r w:rsidR="00D9492E" w:rsidRPr="006F31D9">
        <w:rPr>
          <w:highlight w:val="yellow"/>
        </w:rPr>
        <w:t xml:space="preserve">oxidized </w:t>
      </w:r>
      <w:r w:rsidRPr="006F31D9">
        <w:rPr>
          <w:highlight w:val="yellow"/>
        </w:rPr>
        <w:t xml:space="preserve">versus </w:t>
      </w:r>
      <w:r w:rsidR="00D9492E" w:rsidRPr="006F31D9">
        <w:rPr>
          <w:highlight w:val="yellow"/>
        </w:rPr>
        <w:t xml:space="preserve">reduced </w:t>
      </w:r>
      <w:r w:rsidRPr="006F31D9">
        <w:rPr>
          <w:highlight w:val="yellow"/>
        </w:rPr>
        <w:t>forms</w:t>
      </w:r>
      <w:r w:rsidR="00256945" w:rsidRPr="006F31D9">
        <w:rPr>
          <w:highlight w:val="yellow"/>
        </w:rPr>
        <w:t xml:space="preserve"> of</w:t>
      </w:r>
      <w:r w:rsidR="00CB654A" w:rsidRPr="006F31D9">
        <w:rPr>
          <w:highlight w:val="yellow"/>
        </w:rPr>
        <w:t xml:space="preserve"> </w:t>
      </w:r>
      <w:proofErr w:type="spellStart"/>
      <w:r w:rsidR="00CB654A" w:rsidRPr="006F31D9">
        <w:rPr>
          <w:highlight w:val="yellow"/>
        </w:rPr>
        <w:t>roGFP</w:t>
      </w:r>
      <w:proofErr w:type="spellEnd"/>
      <w:r w:rsidR="00813EC6" w:rsidRPr="006F31D9">
        <w:rPr>
          <w:highlight w:val="yellow"/>
        </w:rPr>
        <w:t xml:space="preserve"> with the </w:t>
      </w:r>
      <w:r w:rsidR="00AE2FDC" w:rsidRPr="006F31D9">
        <w:rPr>
          <w:highlight w:val="yellow"/>
        </w:rPr>
        <w:t xml:space="preserve">following </w:t>
      </w:r>
      <w:r w:rsidR="00813EC6" w:rsidRPr="006F31D9">
        <w:rPr>
          <w:highlight w:val="yellow"/>
        </w:rPr>
        <w:t>equation</w:t>
      </w:r>
      <w:r w:rsidR="00AE2FDC" w:rsidRPr="006F31D9">
        <w:rPr>
          <w:highlight w:val="yellow"/>
        </w:rPr>
        <w:t>.</w:t>
      </w:r>
    </w:p>
    <w:p w14:paraId="38B1B486" w14:textId="77777777" w:rsidR="00875017" w:rsidRPr="00412B59" w:rsidRDefault="00875017" w:rsidP="001D60C0"/>
    <w:p w14:paraId="14673BF8" w14:textId="1329DD2E" w:rsidR="00875017" w:rsidRPr="006F31D9" w:rsidRDefault="001777B2" w:rsidP="001D60C0">
      <w:pPr>
        <w:rPr>
          <w:highlight w:val="yellow"/>
        </w:rPr>
      </w:pPr>
      <m:oMathPara>
        <m:oMath>
          <m:f>
            <m:fPr>
              <m:ctrlPr>
                <w:rPr>
                  <w:rFonts w:ascii="Cambria Math" w:hAnsi="Cambria Math"/>
                  <w:i/>
                  <w:highlight w:val="yellow"/>
                </w:rPr>
              </m:ctrlPr>
            </m:fPr>
            <m:num>
              <m:r>
                <w:rPr>
                  <w:rFonts w:ascii="Cambria Math" w:hAnsi="Cambria Math"/>
                  <w:highlight w:val="yellow"/>
                </w:rPr>
                <m:t xml:space="preserve">Oxidized roGFP (Thiol form) </m:t>
              </m:r>
            </m:num>
            <m:den>
              <m:r>
                <w:rPr>
                  <w:rFonts w:ascii="Cambria Math" w:hAnsi="Cambria Math"/>
                  <w:highlight w:val="yellow"/>
                </w:rPr>
                <m:t>Reduced roGFP (Disulfide form)</m:t>
              </m:r>
            </m:den>
          </m:f>
          <m:r>
            <w:rPr>
              <w:rFonts w:ascii="Cambria Math" w:hAnsi="Cambria Math"/>
              <w:highlight w:val="yellow"/>
            </w:rPr>
            <m:t>=</m:t>
          </m:r>
          <m:f>
            <m:fPr>
              <m:ctrlPr>
                <w:rPr>
                  <w:rFonts w:ascii="Cambria Math" w:hAnsi="Cambria Math"/>
                  <w:i/>
                  <w:highlight w:val="yellow"/>
                </w:rPr>
              </m:ctrlPr>
            </m:fPr>
            <m:num>
              <m:f>
                <m:fPr>
                  <m:type m:val="skw"/>
                  <m:ctrlPr>
                    <w:rPr>
                      <w:rFonts w:ascii="Cambria Math" w:hAnsi="Cambria Math"/>
                      <w:i/>
                      <w:highlight w:val="yellow"/>
                    </w:rPr>
                  </m:ctrlPr>
                </m:fPr>
                <m:num>
                  <m:r>
                    <w:rPr>
                      <w:rFonts w:ascii="Cambria Math" w:hAnsi="Cambria Math"/>
                      <w:highlight w:val="yellow"/>
                    </w:rPr>
                    <m:t>Ex. 405 nm</m:t>
                  </m:r>
                </m:num>
                <m:den>
                  <m:r>
                    <w:rPr>
                      <w:rFonts w:ascii="Cambria Math" w:hAnsi="Cambria Math"/>
                      <w:highlight w:val="yellow"/>
                    </w:rPr>
                    <m:t>Em.525 nm</m:t>
                  </m:r>
                </m:den>
              </m:f>
            </m:num>
            <m:den>
              <m:f>
                <m:fPr>
                  <m:type m:val="skw"/>
                  <m:ctrlPr>
                    <w:rPr>
                      <w:rFonts w:ascii="Cambria Math" w:hAnsi="Cambria Math"/>
                      <w:i/>
                      <w:highlight w:val="yellow"/>
                    </w:rPr>
                  </m:ctrlPr>
                </m:fPr>
                <m:num>
                  <m:r>
                    <w:rPr>
                      <w:rFonts w:ascii="Cambria Math" w:hAnsi="Cambria Math"/>
                      <w:highlight w:val="yellow"/>
                    </w:rPr>
                    <m:t>Ex.488 nm</m:t>
                  </m:r>
                </m:num>
                <m:den>
                  <m:r>
                    <w:rPr>
                      <w:rFonts w:ascii="Cambria Math" w:hAnsi="Cambria Math"/>
                      <w:highlight w:val="yellow"/>
                    </w:rPr>
                    <m:t>Em.525 nm</m:t>
                  </m:r>
                </m:den>
              </m:f>
            </m:den>
          </m:f>
        </m:oMath>
      </m:oMathPara>
    </w:p>
    <w:p w14:paraId="153647C7" w14:textId="577450EA" w:rsidR="00875017" w:rsidRPr="006F31D9" w:rsidRDefault="00875017" w:rsidP="001D60C0">
      <w:pPr>
        <w:rPr>
          <w:highlight w:val="yellow"/>
        </w:rPr>
      </w:pPr>
    </w:p>
    <w:p w14:paraId="6651ED22" w14:textId="0712C49E" w:rsidR="00D818B4" w:rsidRPr="006C0D28" w:rsidRDefault="00D818B4" w:rsidP="001D60C0">
      <w:pPr>
        <w:pStyle w:val="Heading3"/>
        <w:numPr>
          <w:ilvl w:val="1"/>
          <w:numId w:val="30"/>
        </w:numPr>
        <w:spacing w:before="0"/>
        <w:rPr>
          <w:b w:val="0"/>
          <w:bCs w:val="0"/>
        </w:rPr>
      </w:pPr>
      <w:r w:rsidRPr="006C0D28">
        <w:rPr>
          <w:b w:val="0"/>
          <w:bCs w:val="0"/>
        </w:rPr>
        <w:t xml:space="preserve">Image </w:t>
      </w:r>
      <w:r w:rsidR="00847B8D" w:rsidRPr="006C0D28">
        <w:rPr>
          <w:b w:val="0"/>
          <w:bCs w:val="0"/>
        </w:rPr>
        <w:t>a</w:t>
      </w:r>
      <w:r w:rsidR="00490D3F" w:rsidRPr="006C0D28">
        <w:rPr>
          <w:b w:val="0"/>
          <w:bCs w:val="0"/>
        </w:rPr>
        <w:t>ssessment</w:t>
      </w:r>
    </w:p>
    <w:p w14:paraId="496AB0B4" w14:textId="22ED8FF9" w:rsidR="001C1E49" w:rsidRPr="006C0D28" w:rsidRDefault="001C1E49" w:rsidP="001D60C0">
      <w:pPr>
        <w:pStyle w:val="NormalWeb"/>
        <w:spacing w:before="0" w:beforeAutospacing="0" w:after="0" w:afterAutospacing="0"/>
        <w:rPr>
          <w:rFonts w:asciiTheme="minorHAnsi" w:hAnsiTheme="minorHAnsi" w:cstheme="minorHAnsi"/>
          <w:b/>
        </w:rPr>
      </w:pPr>
    </w:p>
    <w:p w14:paraId="0EB90CBE" w14:textId="138EC91B" w:rsidR="00875017" w:rsidRPr="006C0D28" w:rsidRDefault="000531CD" w:rsidP="001D60C0">
      <w:pPr>
        <w:pStyle w:val="ListParagraph"/>
        <w:numPr>
          <w:ilvl w:val="2"/>
          <w:numId w:val="30"/>
        </w:numPr>
      </w:pPr>
      <w:r w:rsidRPr="006C0D28">
        <w:t>Use</w:t>
      </w:r>
      <w:r w:rsidR="00E77984" w:rsidRPr="006C0D28">
        <w:t xml:space="preserve"> </w:t>
      </w:r>
      <w:r w:rsidR="00256945" w:rsidRPr="006C0D28">
        <w:t xml:space="preserve">a </w:t>
      </w:r>
      <w:r w:rsidR="00E77984" w:rsidRPr="006C0D28">
        <w:t xml:space="preserve">microscope </w:t>
      </w:r>
      <w:r w:rsidR="00256945" w:rsidRPr="006C0D28">
        <w:t>that</w:t>
      </w:r>
      <w:r w:rsidR="00E77984" w:rsidRPr="006C0D28">
        <w:t xml:space="preserve"> contains </w:t>
      </w:r>
      <w:r w:rsidR="00FA0E60" w:rsidRPr="006C0D28">
        <w:t>fluorescence filter</w:t>
      </w:r>
      <w:r w:rsidR="00AE2FDC" w:rsidRPr="006C0D28">
        <w:t>s</w:t>
      </w:r>
      <w:r w:rsidR="00FA0E60" w:rsidRPr="006C0D28">
        <w:t xml:space="preserve"> </w:t>
      </w:r>
      <w:r w:rsidR="00E77984" w:rsidRPr="006C0D28">
        <w:t xml:space="preserve">for </w:t>
      </w:r>
      <w:proofErr w:type="spellStart"/>
      <w:r w:rsidR="00E77984" w:rsidRPr="006C0D28">
        <w:t>CyS-roGFP</w:t>
      </w:r>
      <w:proofErr w:type="spellEnd"/>
      <w:r w:rsidR="00E77984" w:rsidRPr="006C0D28">
        <w:t xml:space="preserve"> </w:t>
      </w:r>
      <w:r w:rsidR="00FA0E60" w:rsidRPr="006C0D28">
        <w:t xml:space="preserve">and </w:t>
      </w:r>
      <w:proofErr w:type="spellStart"/>
      <w:r w:rsidR="00FA0E60" w:rsidRPr="006C0D28">
        <w:t>CySS-roGFP</w:t>
      </w:r>
      <w:proofErr w:type="spellEnd"/>
      <w:r w:rsidR="00FA0E60" w:rsidRPr="006C0D28">
        <w:t xml:space="preserve"> (ex. 488 nm/</w:t>
      </w:r>
      <w:proofErr w:type="spellStart"/>
      <w:r w:rsidR="00FA0E60" w:rsidRPr="006C0D28">
        <w:t>em</w:t>
      </w:r>
      <w:proofErr w:type="spellEnd"/>
      <w:r w:rsidR="00FA0E60" w:rsidRPr="006C0D28">
        <w:t xml:space="preserve">. 525 nm </w:t>
      </w:r>
      <w:r w:rsidR="00847B8D" w:rsidRPr="006C0D28">
        <w:t xml:space="preserve">and </w:t>
      </w:r>
      <w:r w:rsidR="00E77984" w:rsidRPr="006C0D28">
        <w:t>ex. 405 nm/</w:t>
      </w:r>
      <w:proofErr w:type="spellStart"/>
      <w:r w:rsidR="00E77984" w:rsidRPr="006C0D28">
        <w:t>em</w:t>
      </w:r>
      <w:proofErr w:type="spellEnd"/>
      <w:r w:rsidR="00E77984" w:rsidRPr="006C0D28">
        <w:t>. 525 nm</w:t>
      </w:r>
      <w:r w:rsidR="00FA0E60" w:rsidRPr="006C0D28">
        <w:t xml:space="preserve"> filters</w:t>
      </w:r>
      <w:r w:rsidR="00847B8D" w:rsidRPr="006C0D28">
        <w:t>,</w:t>
      </w:r>
      <w:r w:rsidR="00FA0E60" w:rsidRPr="006C0D28">
        <w:t xml:space="preserve"> respectively</w:t>
      </w:r>
      <w:r w:rsidR="00E77984" w:rsidRPr="006C0D28">
        <w:t>)</w:t>
      </w:r>
      <w:r w:rsidRPr="006C0D28">
        <w:t>.</w:t>
      </w:r>
    </w:p>
    <w:p w14:paraId="1E7F063F" w14:textId="77777777" w:rsidR="00E77984" w:rsidRPr="006C0D28" w:rsidRDefault="00E77984" w:rsidP="001D60C0"/>
    <w:p w14:paraId="4B2DC15E" w14:textId="5140B896" w:rsidR="00E77984" w:rsidRPr="006C0D28" w:rsidRDefault="00E77984" w:rsidP="001D60C0">
      <w:pPr>
        <w:pStyle w:val="ListParagraph"/>
        <w:numPr>
          <w:ilvl w:val="2"/>
          <w:numId w:val="30"/>
        </w:numPr>
      </w:pPr>
      <w:r w:rsidRPr="006C0D28">
        <w:t xml:space="preserve">In each well of </w:t>
      </w:r>
      <w:r w:rsidR="00256945" w:rsidRPr="006C0D28">
        <w:t xml:space="preserve">the </w:t>
      </w:r>
      <w:r w:rsidRPr="006C0D28">
        <w:t>chamber slide</w:t>
      </w:r>
      <w:r w:rsidR="00AE2FDC" w:rsidRPr="006C0D28">
        <w:t>,</w:t>
      </w:r>
      <w:r w:rsidRPr="006C0D28">
        <w:t xml:space="preserve"> pick 4 random area</w:t>
      </w:r>
      <w:r w:rsidR="00AE2FDC" w:rsidRPr="006C0D28">
        <w:t>s</w:t>
      </w:r>
      <w:r w:rsidRPr="006C0D28">
        <w:t xml:space="preserve"> to </w:t>
      </w:r>
      <w:r w:rsidR="000531CD" w:rsidRPr="006C0D28">
        <w:t>acquire image</w:t>
      </w:r>
      <w:r w:rsidR="00256945" w:rsidRPr="006C0D28">
        <w:t>s</w:t>
      </w:r>
      <w:r w:rsidR="00AE2FDC" w:rsidRPr="006C0D28">
        <w:t>,</w:t>
      </w:r>
      <w:r w:rsidR="000531CD" w:rsidRPr="006C0D28">
        <w:t xml:space="preserve"> </w:t>
      </w:r>
      <w:r w:rsidR="00256945" w:rsidRPr="006C0D28">
        <w:t xml:space="preserve">using the </w:t>
      </w:r>
      <w:r w:rsidR="000531CD" w:rsidRPr="006C0D28">
        <w:t xml:space="preserve">4x objective to visualize larger areas. </w:t>
      </w:r>
    </w:p>
    <w:p w14:paraId="5582F605" w14:textId="77777777" w:rsidR="000531CD" w:rsidRPr="006C0D28" w:rsidRDefault="000531CD" w:rsidP="001D60C0">
      <w:pPr>
        <w:pStyle w:val="ListParagraph"/>
        <w:ind w:left="0"/>
      </w:pPr>
    </w:p>
    <w:p w14:paraId="44A31246" w14:textId="38AA537E" w:rsidR="000531CD" w:rsidRPr="006C0D28" w:rsidRDefault="000531CD" w:rsidP="001D60C0">
      <w:r w:rsidRPr="006C0D28">
        <w:t xml:space="preserve">NOTE: 20x objective </w:t>
      </w:r>
      <w:r w:rsidR="00AE2FDC" w:rsidRPr="006C0D28">
        <w:t xml:space="preserve">can </w:t>
      </w:r>
      <w:r w:rsidRPr="006C0D28">
        <w:t>also be used for image displays.</w:t>
      </w:r>
    </w:p>
    <w:p w14:paraId="52B29BDE" w14:textId="77777777" w:rsidR="000531CD" w:rsidRPr="006C0D28" w:rsidRDefault="000531CD" w:rsidP="001D60C0">
      <w:pPr>
        <w:pStyle w:val="ListParagraph"/>
        <w:ind w:left="0"/>
      </w:pPr>
    </w:p>
    <w:p w14:paraId="18F5EDC5" w14:textId="23AD0F9A" w:rsidR="000531CD" w:rsidRPr="006C0D28" w:rsidRDefault="000531CD" w:rsidP="001D60C0">
      <w:pPr>
        <w:pStyle w:val="ListParagraph"/>
        <w:numPr>
          <w:ilvl w:val="2"/>
          <w:numId w:val="30"/>
        </w:numPr>
      </w:pPr>
      <w:r w:rsidRPr="006C0D28">
        <w:t xml:space="preserve">Open </w:t>
      </w:r>
      <w:r w:rsidR="00256945" w:rsidRPr="006C0D28">
        <w:t xml:space="preserve">the </w:t>
      </w:r>
      <w:r w:rsidRPr="006C0D28">
        <w:t xml:space="preserve">image </w:t>
      </w:r>
      <w:r w:rsidR="00AE2FDC" w:rsidRPr="006C0D28">
        <w:t>with</w:t>
      </w:r>
      <w:r w:rsidR="00E3172E" w:rsidRPr="006C0D28">
        <w:t xml:space="preserve"> ImageJ software</w:t>
      </w:r>
      <w:r w:rsidR="0005028C" w:rsidRPr="006C0D28">
        <w:fldChar w:fldCharType="begin" w:fldLock="1"/>
      </w:r>
      <w:r w:rsidR="001B0A53" w:rsidRPr="006C0D28">
        <w:instrText>ADDIN CSL_CITATION {"citationItems":[{"id":"ITEM-1","itemData":{"DOI":"10.1038/nmeth.2089","ISSN":"15487091","PMID":"22930834","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f579a907-ed30-49aa-8750-0cca260cb3b7"]}],"mendeley":{"formattedCitation":"&lt;sup&gt;11&lt;/sup&gt;","plainTextFormattedCitation":"11","previouslyFormattedCitation":"&lt;sup&gt;11&lt;/sup&gt;"},"properties":{"noteIndex":0},"schema":"https://github.com/citation-style-language/schema/raw/master/csl-citation.json"}</w:instrText>
      </w:r>
      <w:r w:rsidR="0005028C" w:rsidRPr="006C0D28">
        <w:fldChar w:fldCharType="separate"/>
      </w:r>
      <w:r w:rsidR="0005028C" w:rsidRPr="006C0D28">
        <w:rPr>
          <w:noProof/>
          <w:vertAlign w:val="superscript"/>
        </w:rPr>
        <w:t>11</w:t>
      </w:r>
      <w:r w:rsidR="0005028C" w:rsidRPr="006C0D28">
        <w:fldChar w:fldCharType="end"/>
      </w:r>
      <w:r w:rsidR="00E3172E" w:rsidRPr="006C0D28">
        <w:t>. Apply</w:t>
      </w:r>
      <w:r w:rsidR="00E3172E" w:rsidRPr="006C0D28">
        <w:rPr>
          <w:b/>
          <w:bCs/>
        </w:rPr>
        <w:t xml:space="preserve"> Analyze</w:t>
      </w:r>
      <w:r w:rsidR="00E3172E" w:rsidRPr="006C0D28">
        <w:t xml:space="preserve"> </w:t>
      </w:r>
      <w:r w:rsidR="00847B8D" w:rsidRPr="006C0D28">
        <w:t>|</w:t>
      </w:r>
      <w:r w:rsidR="00E3172E" w:rsidRPr="006C0D28">
        <w:rPr>
          <w:b/>
          <w:bCs/>
        </w:rPr>
        <w:t xml:space="preserve"> Measure </w:t>
      </w:r>
      <w:r w:rsidR="00E3172E" w:rsidRPr="006C0D28">
        <w:t xml:space="preserve">commands for each image and use the equation </w:t>
      </w:r>
      <w:r w:rsidR="00AE2FDC" w:rsidRPr="006C0D28">
        <w:t>in</w:t>
      </w:r>
      <w:r w:rsidR="00E3172E" w:rsidRPr="006C0D28">
        <w:t xml:space="preserve"> </w:t>
      </w:r>
      <w:r w:rsidR="00847B8D" w:rsidRPr="006C0D28">
        <w:t xml:space="preserve">step </w:t>
      </w:r>
      <w:r w:rsidR="00E3172E" w:rsidRPr="006C0D28">
        <w:t xml:space="preserve">4.1.5 </w:t>
      </w:r>
      <w:r w:rsidR="00AE2FDC" w:rsidRPr="006C0D28">
        <w:t xml:space="preserve">to quantify </w:t>
      </w:r>
      <w:r w:rsidR="00E3172E" w:rsidRPr="006C0D28">
        <w:t>the data.</w:t>
      </w:r>
    </w:p>
    <w:p w14:paraId="5340DD12" w14:textId="50F3A076" w:rsidR="000531CD" w:rsidRPr="00412B59" w:rsidRDefault="000531CD" w:rsidP="001D60C0"/>
    <w:p w14:paraId="00762AAC" w14:textId="08AC64A2" w:rsidR="005867A9" w:rsidRPr="00412B59" w:rsidRDefault="000531CD" w:rsidP="00847B8D">
      <w:r w:rsidRPr="00412B59">
        <w:t xml:space="preserve">NOTE: </w:t>
      </w:r>
      <w:r w:rsidR="00E3172E" w:rsidRPr="00412B59">
        <w:t xml:space="preserve">Quantification of </w:t>
      </w:r>
      <w:r w:rsidR="00256945" w:rsidRPr="00412B59">
        <w:t xml:space="preserve">the </w:t>
      </w:r>
      <w:r w:rsidR="00E3172E" w:rsidRPr="00412B59">
        <w:t>image</w:t>
      </w:r>
      <w:r w:rsidR="00256945" w:rsidRPr="00412B59">
        <w:t>s</w:t>
      </w:r>
      <w:r w:rsidR="00E3172E" w:rsidRPr="00412B59">
        <w:t xml:space="preserve"> is </w:t>
      </w:r>
      <w:proofErr w:type="spellStart"/>
      <w:r w:rsidR="00E3172E" w:rsidRPr="00412B59">
        <w:t>ratiometric</w:t>
      </w:r>
      <w:proofErr w:type="spellEnd"/>
      <w:r w:rsidR="00AE2FDC" w:rsidRPr="00412B59">
        <w:t>;</w:t>
      </w:r>
      <w:r w:rsidR="00E3172E" w:rsidRPr="00412B59">
        <w:t xml:space="preserve"> therefore</w:t>
      </w:r>
      <w:r w:rsidR="00AE2FDC" w:rsidRPr="00412B59">
        <w:t>,</w:t>
      </w:r>
      <w:r w:rsidR="00E3172E" w:rsidRPr="00412B59">
        <w:t xml:space="preserve"> </w:t>
      </w:r>
      <w:r w:rsidR="000616E8" w:rsidRPr="00412B59">
        <w:t>the</w:t>
      </w:r>
      <w:r w:rsidR="00E3172E" w:rsidRPr="00412B59">
        <w:t xml:space="preserve"> protocol does</w:t>
      </w:r>
      <w:r w:rsidR="00AE2FDC" w:rsidRPr="00412B59">
        <w:t xml:space="preserve"> not</w:t>
      </w:r>
      <w:r w:rsidR="00E3172E" w:rsidRPr="00412B59">
        <w:t xml:space="preserve"> include subtraction of background. However, to </w:t>
      </w:r>
      <w:r w:rsidR="00911C29" w:rsidRPr="00412B59">
        <w:t>be able to compare images</w:t>
      </w:r>
      <w:r w:rsidR="00AE2FDC" w:rsidRPr="00412B59">
        <w:t>,</w:t>
      </w:r>
      <w:r w:rsidR="00E3172E" w:rsidRPr="00412B59">
        <w:t xml:space="preserve"> b</w:t>
      </w:r>
      <w:r w:rsidRPr="00412B59">
        <w:t xml:space="preserve">rightness, </w:t>
      </w:r>
      <w:r w:rsidR="00E3172E" w:rsidRPr="00412B59">
        <w:t>contrast</w:t>
      </w:r>
      <w:r w:rsidR="00AE2FDC" w:rsidRPr="00412B59">
        <w:t>,</w:t>
      </w:r>
      <w:r w:rsidRPr="00412B59">
        <w:t xml:space="preserve"> and </w:t>
      </w:r>
      <w:r w:rsidRPr="00412B59">
        <w:lastRenderedPageBreak/>
        <w:t xml:space="preserve">saturation must be </w:t>
      </w:r>
      <w:r w:rsidR="00AE2FDC" w:rsidRPr="00412B59">
        <w:t xml:space="preserve">the </w:t>
      </w:r>
      <w:r w:rsidRPr="00412B59">
        <w:t xml:space="preserve">same for each </w:t>
      </w:r>
      <w:r w:rsidR="00E3172E" w:rsidRPr="00412B59">
        <w:t>image.</w:t>
      </w:r>
      <w:r w:rsidR="00C96B1C" w:rsidRPr="00412B59">
        <w:t xml:space="preserve"> </w:t>
      </w:r>
      <w:r w:rsidR="005867A9" w:rsidRPr="00412B59">
        <w:t>Statistical</w:t>
      </w:r>
      <w:r w:rsidR="00227B34" w:rsidRPr="00412B59">
        <w:t xml:space="preserve"> significance</w:t>
      </w:r>
      <w:r w:rsidR="005867A9" w:rsidRPr="00412B59">
        <w:t xml:space="preserve"> w</w:t>
      </w:r>
      <w:r w:rsidR="00AE2FDC" w:rsidRPr="00412B59">
        <w:t>as</w:t>
      </w:r>
      <w:r w:rsidR="005867A9" w:rsidRPr="00412B59">
        <w:t xml:space="preserve"> assessed with </w:t>
      </w:r>
      <w:r w:rsidR="00AE2FDC" w:rsidRPr="00412B59">
        <w:t>one-way analysis of variance (ANOVA) and Tukey’s post hoc test</w:t>
      </w:r>
      <w:r w:rsidR="00227B34" w:rsidRPr="00412B59">
        <w:t>.</w:t>
      </w:r>
    </w:p>
    <w:p w14:paraId="13EF59C3" w14:textId="77777777" w:rsidR="00875017" w:rsidRPr="00412B59" w:rsidRDefault="00875017" w:rsidP="001D60C0">
      <w:pPr>
        <w:pStyle w:val="NormalWeb"/>
        <w:spacing w:before="0" w:beforeAutospacing="0" w:after="0" w:afterAutospacing="0"/>
        <w:rPr>
          <w:rFonts w:asciiTheme="minorHAnsi" w:hAnsiTheme="minorHAnsi" w:cstheme="minorHAnsi"/>
          <w:b/>
        </w:rPr>
      </w:pPr>
    </w:p>
    <w:p w14:paraId="3E79FCA8" w14:textId="51FB6231" w:rsidR="006305D7" w:rsidRPr="00412B59" w:rsidRDefault="006305D7" w:rsidP="001D60C0">
      <w:pPr>
        <w:pStyle w:val="Heading1"/>
        <w:spacing w:before="0" w:after="0"/>
      </w:pPr>
      <w:r w:rsidRPr="00412B59">
        <w:t>REPRESENTATIVE RESULTS</w:t>
      </w:r>
      <w:r w:rsidR="00EF1462" w:rsidRPr="00412B59">
        <w:t>:</w:t>
      </w:r>
    </w:p>
    <w:p w14:paraId="2D3048B5" w14:textId="741268B6" w:rsidR="00535057" w:rsidRPr="00412B59" w:rsidRDefault="00AE2FDC" w:rsidP="001D60C0">
      <w:r w:rsidRPr="00412B59">
        <w:t xml:space="preserve">The redox state of </w:t>
      </w:r>
      <w:proofErr w:type="spellStart"/>
      <w:r w:rsidR="00535057" w:rsidRPr="00412B59">
        <w:t>Cy</w:t>
      </w:r>
      <w:r w:rsidR="00FA0E60" w:rsidRPr="00412B59">
        <w:t>S</w:t>
      </w:r>
      <w:proofErr w:type="spellEnd"/>
      <w:r w:rsidR="00FA0E60" w:rsidRPr="00412B59">
        <w:t>/</w:t>
      </w:r>
      <w:proofErr w:type="spellStart"/>
      <w:r w:rsidR="00FA0E60" w:rsidRPr="00412B59">
        <w:t>CySS</w:t>
      </w:r>
      <w:proofErr w:type="spellEnd"/>
      <w:r w:rsidR="00FA0E60" w:rsidRPr="00412B59">
        <w:t xml:space="preserve"> </w:t>
      </w:r>
      <w:r w:rsidRPr="00412B59">
        <w:t xml:space="preserve">is easily assayed with </w:t>
      </w:r>
      <w:r w:rsidR="00535057" w:rsidRPr="00412B59">
        <w:t xml:space="preserve">transduced </w:t>
      </w:r>
      <w:proofErr w:type="spellStart"/>
      <w:r w:rsidR="00535057" w:rsidRPr="00412B59">
        <w:t>roGFPs</w:t>
      </w:r>
      <w:proofErr w:type="spellEnd"/>
      <w:r w:rsidR="00535057" w:rsidRPr="00412B59">
        <w:t xml:space="preserve">. </w:t>
      </w:r>
      <w:r w:rsidR="00256945" w:rsidRPr="00412B59">
        <w:t>The f</w:t>
      </w:r>
      <w:r w:rsidR="00535057" w:rsidRPr="00412B59">
        <w:t>luorescent probe</w:t>
      </w:r>
      <w:r w:rsidR="00F03DF8" w:rsidRPr="00412B59">
        <w:t xml:space="preserve"> quantifies the</w:t>
      </w:r>
      <w:r w:rsidR="00256945" w:rsidRPr="00412B59">
        <w:t xml:space="preserve"> ratio between</w:t>
      </w:r>
      <w:r w:rsidR="00F03DF8" w:rsidRPr="00412B59">
        <w:t xml:space="preserve"> the</w:t>
      </w:r>
      <w:r w:rsidR="00256945" w:rsidRPr="00412B59">
        <w:t xml:space="preserve"> </w:t>
      </w:r>
      <w:r w:rsidR="00535057" w:rsidRPr="00412B59">
        <w:t xml:space="preserve">reduced and oxidized forms </w:t>
      </w:r>
      <w:r w:rsidR="00F03DF8" w:rsidRPr="00412B59">
        <w:t>(</w:t>
      </w:r>
      <w:r w:rsidR="00535057" w:rsidRPr="00412B59">
        <w:t>excitation wavelength</w:t>
      </w:r>
      <w:r w:rsidR="00F03DF8" w:rsidRPr="00412B59">
        <w:t>s</w:t>
      </w:r>
      <w:r w:rsidR="00535057" w:rsidRPr="00412B59">
        <w:t xml:space="preserve"> 4</w:t>
      </w:r>
      <w:r w:rsidR="00227B34" w:rsidRPr="00412B59">
        <w:t>88</w:t>
      </w:r>
      <w:r w:rsidR="00535057" w:rsidRPr="00412B59">
        <w:t xml:space="preserve"> nm and 4</w:t>
      </w:r>
      <w:r w:rsidR="00227B34" w:rsidRPr="00412B59">
        <w:t>05</w:t>
      </w:r>
      <w:r w:rsidR="00535057" w:rsidRPr="00412B59">
        <w:t xml:space="preserve"> nm</w:t>
      </w:r>
      <w:r w:rsidR="00F03DF8" w:rsidRPr="00412B59">
        <w:t>,</w:t>
      </w:r>
      <w:r w:rsidR="00535057" w:rsidRPr="00412B59">
        <w:t xml:space="preserve"> respectively). Fluorescence data can be obtained by both flow cytometry and microscopy. </w:t>
      </w:r>
    </w:p>
    <w:p w14:paraId="43FB9D33" w14:textId="77777777" w:rsidR="00535057" w:rsidRPr="00412B59" w:rsidRDefault="00535057" w:rsidP="001D60C0"/>
    <w:p w14:paraId="33F2E185" w14:textId="6B50524B" w:rsidR="00B022A7" w:rsidRPr="00412B59" w:rsidRDefault="00F03DF8" w:rsidP="001D60C0">
      <w:r w:rsidRPr="00412B59">
        <w:t>A l</w:t>
      </w:r>
      <w:r w:rsidR="00535057" w:rsidRPr="00412B59">
        <w:t xml:space="preserve">arge number of cells can </w:t>
      </w:r>
      <w:r w:rsidR="00256945" w:rsidRPr="00412B59">
        <w:t xml:space="preserve">consistently </w:t>
      </w:r>
      <w:r w:rsidRPr="00412B59">
        <w:t>and</w:t>
      </w:r>
      <w:r w:rsidR="00256945" w:rsidRPr="00412B59">
        <w:t xml:space="preserve"> </w:t>
      </w:r>
      <w:r w:rsidR="00535057" w:rsidRPr="00412B59">
        <w:t xml:space="preserve">conveniently </w:t>
      </w:r>
      <w:r w:rsidR="00256945" w:rsidRPr="00412B59">
        <w:t xml:space="preserve">be </w:t>
      </w:r>
      <w:r w:rsidR="00625E22" w:rsidRPr="00412B59">
        <w:t>acquire</w:t>
      </w:r>
      <w:r w:rsidR="00E801C4" w:rsidRPr="00412B59">
        <w:t>d</w:t>
      </w:r>
      <w:r w:rsidR="00535057" w:rsidRPr="00412B59">
        <w:t xml:space="preserve"> </w:t>
      </w:r>
      <w:r w:rsidR="00256945" w:rsidRPr="00412B59">
        <w:t xml:space="preserve">using </w:t>
      </w:r>
      <w:r w:rsidR="00535057" w:rsidRPr="00412B59">
        <w:t>flow cytometry. The analy</w:t>
      </w:r>
      <w:r w:rsidR="000712B8" w:rsidRPr="00412B59">
        <w:t>sis</w:t>
      </w:r>
      <w:r w:rsidR="00535057" w:rsidRPr="00412B59">
        <w:t xml:space="preserve"> consists of </w:t>
      </w:r>
      <w:r w:rsidR="0052082A" w:rsidRPr="00412B59">
        <w:t>3</w:t>
      </w:r>
      <w:r w:rsidRPr="00412B59">
        <w:t xml:space="preserve"> main</w:t>
      </w:r>
      <w:r w:rsidR="00535057" w:rsidRPr="00412B59">
        <w:t xml:space="preserve"> steps</w:t>
      </w:r>
      <w:r w:rsidRPr="00412B59">
        <w:t>: 1)</w:t>
      </w:r>
      <w:r w:rsidR="00535057" w:rsidRPr="00412B59">
        <w:t xml:space="preserve"> select </w:t>
      </w:r>
      <w:r w:rsidRPr="00412B59">
        <w:t xml:space="preserve">the </w:t>
      </w:r>
      <w:r w:rsidR="00535057" w:rsidRPr="00412B59">
        <w:t>cell population</w:t>
      </w:r>
      <w:r w:rsidRPr="00412B59">
        <w:t xml:space="preserve"> of interest</w:t>
      </w:r>
      <w:r w:rsidR="00535057" w:rsidRPr="00412B59">
        <w:t xml:space="preserve"> </w:t>
      </w:r>
      <w:r w:rsidR="00FE7B51" w:rsidRPr="00412B59">
        <w:t xml:space="preserve">with </w:t>
      </w:r>
      <w:r w:rsidRPr="00412B59">
        <w:t xml:space="preserve">the </w:t>
      </w:r>
      <w:r w:rsidR="00FE7B51" w:rsidRPr="00412B59">
        <w:t xml:space="preserve">FSC area filter </w:t>
      </w:r>
      <w:r w:rsidR="00535057" w:rsidRPr="00412B59">
        <w:t>(</w:t>
      </w:r>
      <w:r w:rsidR="00535057" w:rsidRPr="006F31D9">
        <w:rPr>
          <w:b/>
          <w:bCs/>
        </w:rPr>
        <w:t>Figure 1A</w:t>
      </w:r>
      <w:r w:rsidR="00535057" w:rsidRPr="00412B59">
        <w:t>)</w:t>
      </w:r>
      <w:r w:rsidRPr="00412B59">
        <w:t>; 2)</w:t>
      </w:r>
      <w:r w:rsidR="00535057" w:rsidRPr="00412B59">
        <w:t xml:space="preserve"> </w:t>
      </w:r>
      <w:r w:rsidRPr="00412B59">
        <w:t>gate</w:t>
      </w:r>
      <w:r w:rsidR="00625E22" w:rsidRPr="00412B59">
        <w:t xml:space="preserve"> </w:t>
      </w:r>
      <w:r w:rsidRPr="00412B59">
        <w:t>the</w:t>
      </w:r>
      <w:r w:rsidR="00625E22" w:rsidRPr="00412B59">
        <w:t xml:space="preserve"> </w:t>
      </w:r>
      <w:proofErr w:type="spellStart"/>
      <w:r w:rsidR="00625E22" w:rsidRPr="00412B59">
        <w:t>roGFP</w:t>
      </w:r>
      <w:proofErr w:type="spellEnd"/>
      <w:r w:rsidRPr="00412B59">
        <w:t>-</w:t>
      </w:r>
      <w:r w:rsidR="00625E22" w:rsidRPr="00412B59">
        <w:t>express</w:t>
      </w:r>
      <w:r w:rsidR="000712B8" w:rsidRPr="00412B59">
        <w:t>ing</w:t>
      </w:r>
      <w:r w:rsidR="00625E22" w:rsidRPr="00412B59">
        <w:t xml:space="preserve"> cells</w:t>
      </w:r>
      <w:r w:rsidR="00535057" w:rsidRPr="00412B59">
        <w:t xml:space="preserve"> </w:t>
      </w:r>
      <w:r w:rsidR="00625E22" w:rsidRPr="00412B59">
        <w:t xml:space="preserve">with </w:t>
      </w:r>
      <w:r w:rsidR="00043A38" w:rsidRPr="00412B59">
        <w:t>ex.</w:t>
      </w:r>
      <w:r w:rsidR="00625E22" w:rsidRPr="00412B59">
        <w:t xml:space="preserve"> 488</w:t>
      </w:r>
      <w:r w:rsidR="00043A38" w:rsidRPr="00412B59">
        <w:t>/</w:t>
      </w:r>
      <w:proofErr w:type="spellStart"/>
      <w:r w:rsidR="00043A38" w:rsidRPr="00412B59">
        <w:t>em</w:t>
      </w:r>
      <w:proofErr w:type="spellEnd"/>
      <w:r w:rsidR="00043A38" w:rsidRPr="00412B59">
        <w:t xml:space="preserve">. </w:t>
      </w:r>
      <w:r w:rsidR="00BE6821" w:rsidRPr="00412B59">
        <w:t>525 nm</w:t>
      </w:r>
      <w:r w:rsidRPr="00412B59">
        <w:t xml:space="preserve"> with</w:t>
      </w:r>
      <w:r w:rsidR="00043A38" w:rsidRPr="00412B59">
        <w:t xml:space="preserve"> </w:t>
      </w:r>
      <w:r w:rsidRPr="00412B59">
        <w:t xml:space="preserve">a </w:t>
      </w:r>
      <w:r w:rsidR="00043A38" w:rsidRPr="00412B59">
        <w:t xml:space="preserve">selective </w:t>
      </w:r>
      <w:r w:rsidR="009F42D0">
        <w:t xml:space="preserve">bandpass </w:t>
      </w:r>
      <w:r w:rsidR="00043A38" w:rsidRPr="00412B59">
        <w:t>filter</w:t>
      </w:r>
      <w:r w:rsidR="00BE6821" w:rsidRPr="00412B59">
        <w:t xml:space="preserve"> (</w:t>
      </w:r>
      <w:r w:rsidR="00B022A7" w:rsidRPr="006F31D9">
        <w:rPr>
          <w:b/>
          <w:bCs/>
        </w:rPr>
        <w:t>Figure 1</w:t>
      </w:r>
      <w:r w:rsidR="00BE6821" w:rsidRPr="006F31D9">
        <w:rPr>
          <w:b/>
          <w:bCs/>
        </w:rPr>
        <w:t>B</w:t>
      </w:r>
      <w:r w:rsidR="00BE6821" w:rsidRPr="00412B59">
        <w:t>)</w:t>
      </w:r>
      <w:r w:rsidRPr="00412B59">
        <w:t xml:space="preserve">; </w:t>
      </w:r>
      <w:r w:rsidR="00BE6821" w:rsidRPr="00412B59">
        <w:t>and</w:t>
      </w:r>
      <w:r w:rsidRPr="00412B59">
        <w:t xml:space="preserve"> 3)</w:t>
      </w:r>
      <w:r w:rsidR="00BE6821" w:rsidRPr="00412B59">
        <w:t xml:space="preserve"> </w:t>
      </w:r>
      <w:r w:rsidR="000712B8" w:rsidRPr="00412B59">
        <w:t>gate</w:t>
      </w:r>
      <w:r w:rsidR="00514A33" w:rsidRPr="00412B59">
        <w:t xml:space="preserve"> the </w:t>
      </w:r>
      <w:r w:rsidR="00E23498" w:rsidRPr="00412B59">
        <w:t xml:space="preserve">oxidized </w:t>
      </w:r>
      <w:proofErr w:type="spellStart"/>
      <w:r w:rsidR="00553D9A" w:rsidRPr="00412B59">
        <w:t>roGFP</w:t>
      </w:r>
      <w:proofErr w:type="spellEnd"/>
      <w:r w:rsidRPr="00412B59">
        <w:t>-</w:t>
      </w:r>
      <w:r w:rsidR="00553D9A" w:rsidRPr="00412B59">
        <w:t xml:space="preserve">containing cells from </w:t>
      </w:r>
      <w:r w:rsidRPr="00412B59">
        <w:t xml:space="preserve">the </w:t>
      </w:r>
      <w:proofErr w:type="spellStart"/>
      <w:r w:rsidR="00043A38" w:rsidRPr="00412B59">
        <w:t>roGFP</w:t>
      </w:r>
      <w:proofErr w:type="spellEnd"/>
      <w:r w:rsidRPr="00412B59">
        <w:t>-</w:t>
      </w:r>
      <w:r w:rsidR="00043A38" w:rsidRPr="00412B59">
        <w:t>expressing cells</w:t>
      </w:r>
      <w:r w:rsidR="00D44C82" w:rsidRPr="00412B59">
        <w:t xml:space="preserve"> with </w:t>
      </w:r>
      <w:r w:rsidR="00C808F8" w:rsidRPr="00412B59">
        <w:t>ex. 405</w:t>
      </w:r>
      <w:r w:rsidR="00043A38" w:rsidRPr="00412B59">
        <w:t xml:space="preserve"> nm/</w:t>
      </w:r>
      <w:proofErr w:type="spellStart"/>
      <w:r w:rsidR="00043A38" w:rsidRPr="00412B59">
        <w:t>em</w:t>
      </w:r>
      <w:proofErr w:type="spellEnd"/>
      <w:r w:rsidR="00043A38" w:rsidRPr="00412B59">
        <w:t>. 525</w:t>
      </w:r>
      <w:r w:rsidR="00256945" w:rsidRPr="00412B59">
        <w:t xml:space="preserve"> </w:t>
      </w:r>
      <w:r w:rsidR="00D50BAD" w:rsidRPr="00412B59">
        <w:t>nm</w:t>
      </w:r>
      <w:r w:rsidR="00043A38" w:rsidRPr="00412B59">
        <w:t xml:space="preserve"> </w:t>
      </w:r>
      <w:r w:rsidR="009F42D0">
        <w:t xml:space="preserve">bandpass </w:t>
      </w:r>
      <w:r w:rsidR="00043A38" w:rsidRPr="00412B59">
        <w:t>filter</w:t>
      </w:r>
      <w:r w:rsidR="00B022A7" w:rsidRPr="00412B59">
        <w:t xml:space="preserve"> </w:t>
      </w:r>
      <w:r w:rsidR="00FE7B51" w:rsidRPr="00412B59">
        <w:t>(</w:t>
      </w:r>
      <w:r w:rsidR="00FE7B51" w:rsidRPr="006F31D9">
        <w:rPr>
          <w:b/>
          <w:bCs/>
        </w:rPr>
        <w:t>Figure 1C</w:t>
      </w:r>
      <w:r w:rsidR="00FE7B51" w:rsidRPr="00412B59">
        <w:t xml:space="preserve">). </w:t>
      </w:r>
    </w:p>
    <w:p w14:paraId="1784E4E8" w14:textId="4988361A" w:rsidR="00391BCA" w:rsidRPr="00412B59" w:rsidRDefault="00391BCA" w:rsidP="001D60C0"/>
    <w:p w14:paraId="099057BE" w14:textId="04726BD5" w:rsidR="00391BCA" w:rsidRPr="00412B59" w:rsidRDefault="00D94A08" w:rsidP="001D60C0">
      <w:r w:rsidRPr="00412B59">
        <w:t xml:space="preserve">Each new cell line should </w:t>
      </w:r>
      <w:r w:rsidR="000712B8" w:rsidRPr="00412B59">
        <w:t xml:space="preserve">be </w:t>
      </w:r>
      <w:r w:rsidRPr="00412B59">
        <w:t xml:space="preserve">evaluated for </w:t>
      </w:r>
      <w:r w:rsidR="000712B8" w:rsidRPr="00412B59">
        <w:t xml:space="preserve">the optimum </w:t>
      </w:r>
      <w:r w:rsidR="0065558C" w:rsidRPr="00412B59">
        <w:t xml:space="preserve">adenoviral transduction </w:t>
      </w:r>
      <w:r w:rsidR="000712B8" w:rsidRPr="00412B59">
        <w:t xml:space="preserve">efficiency </w:t>
      </w:r>
      <w:r w:rsidR="0065558C" w:rsidRPr="00412B59">
        <w:t xml:space="preserve">of </w:t>
      </w:r>
      <w:proofErr w:type="spellStart"/>
      <w:r w:rsidR="0065558C" w:rsidRPr="00412B59">
        <w:t>roGFPs</w:t>
      </w:r>
      <w:proofErr w:type="spellEnd"/>
      <w:r w:rsidR="0065558C" w:rsidRPr="00412B59">
        <w:t xml:space="preserve">. </w:t>
      </w:r>
      <w:r w:rsidR="00142DE5" w:rsidRPr="00412B59">
        <w:t xml:space="preserve">Transduction efficiency </w:t>
      </w:r>
      <w:r w:rsidR="00813079" w:rsidRPr="00412B59">
        <w:t>should be</w:t>
      </w:r>
      <w:r w:rsidR="0065558C" w:rsidRPr="00412B59">
        <w:t xml:space="preserve"> assessed with morphological </w:t>
      </w:r>
      <w:r w:rsidR="007871FD" w:rsidRPr="00412B59">
        <w:t>evaluation of cells a</w:t>
      </w:r>
      <w:r w:rsidR="0021027E" w:rsidRPr="00412B59">
        <w:t>nd</w:t>
      </w:r>
      <w:r w:rsidR="007871FD" w:rsidRPr="00412B59">
        <w:t xml:space="preserve"> </w:t>
      </w:r>
      <w:proofErr w:type="spellStart"/>
      <w:r w:rsidR="007871FD" w:rsidRPr="00412B59">
        <w:t>roGFP</w:t>
      </w:r>
      <w:proofErr w:type="spellEnd"/>
      <w:r w:rsidR="007871FD" w:rsidRPr="00412B59">
        <w:t xml:space="preserve"> expression analyses with flow cytometry and/or fluorescent microscopy. </w:t>
      </w:r>
      <w:r w:rsidR="000616E8" w:rsidRPr="00412B59">
        <w:t>Th</w:t>
      </w:r>
      <w:r w:rsidR="0021027E" w:rsidRPr="00412B59">
        <w:t>is</w:t>
      </w:r>
      <w:r w:rsidR="0068614B" w:rsidRPr="00412B59">
        <w:t xml:space="preserve"> protocol use</w:t>
      </w:r>
      <w:r w:rsidR="0021027E" w:rsidRPr="00412B59">
        <w:t>s</w:t>
      </w:r>
      <w:r w:rsidR="0068614B" w:rsidRPr="00412B59">
        <w:t xml:space="preserve"> flow cytometry </w:t>
      </w:r>
      <w:r w:rsidR="00256945" w:rsidRPr="00412B59">
        <w:t xml:space="preserve">to determine the </w:t>
      </w:r>
      <w:r w:rsidR="0068614B" w:rsidRPr="00412B59">
        <w:t>dose-</w:t>
      </w:r>
      <w:r w:rsidR="00165FF2" w:rsidRPr="00412B59">
        <w:t xml:space="preserve">response curve for </w:t>
      </w:r>
      <w:proofErr w:type="spellStart"/>
      <w:r w:rsidR="00165FF2" w:rsidRPr="00412B59">
        <w:t>roGFP</w:t>
      </w:r>
      <w:proofErr w:type="spellEnd"/>
      <w:r w:rsidR="00165FF2" w:rsidRPr="00412B59">
        <w:t xml:space="preserve"> analyses </w:t>
      </w:r>
      <w:r w:rsidR="00D77F30" w:rsidRPr="00412B59">
        <w:t>and</w:t>
      </w:r>
      <w:r w:rsidR="0021027E" w:rsidRPr="00412B59">
        <w:t xml:space="preserve"> to select the most efficient</w:t>
      </w:r>
      <w:r w:rsidR="00304894" w:rsidRPr="00412B59">
        <w:t xml:space="preserve"> MOI </w:t>
      </w:r>
      <w:r w:rsidR="00310D89" w:rsidRPr="00412B59">
        <w:t>input</w:t>
      </w:r>
      <w:r w:rsidR="00D9492E" w:rsidRPr="00412B59">
        <w:t xml:space="preserve"> (</w:t>
      </w:r>
      <w:r w:rsidR="00D9492E" w:rsidRPr="006F31D9">
        <w:rPr>
          <w:b/>
          <w:bCs/>
        </w:rPr>
        <w:t>Figure 2</w:t>
      </w:r>
      <w:r w:rsidR="007A4B99">
        <w:rPr>
          <w:b/>
          <w:bCs/>
        </w:rPr>
        <w:t>A</w:t>
      </w:r>
      <w:r w:rsidR="007A4B99" w:rsidRPr="007A4B99">
        <w:t>−</w:t>
      </w:r>
      <w:r w:rsidR="007A4B99">
        <w:rPr>
          <w:b/>
          <w:bCs/>
        </w:rPr>
        <w:t>H</w:t>
      </w:r>
      <w:r w:rsidR="00D9492E" w:rsidRPr="00412B59">
        <w:t>)</w:t>
      </w:r>
      <w:r w:rsidR="00A8391D" w:rsidRPr="00412B59">
        <w:t>. According to</w:t>
      </w:r>
      <w:r w:rsidR="000616E8" w:rsidRPr="00412B59">
        <w:t xml:space="preserve"> the</w:t>
      </w:r>
      <w:r w:rsidR="006127C6" w:rsidRPr="00412B59">
        <w:t xml:space="preserve"> </w:t>
      </w:r>
      <w:r w:rsidR="00A8391D" w:rsidRPr="00412B59">
        <w:t>MOI dose-response curve (</w:t>
      </w:r>
      <w:r w:rsidR="00A8391D" w:rsidRPr="006F31D9">
        <w:rPr>
          <w:b/>
          <w:bCs/>
        </w:rPr>
        <w:t>Figure 2</w:t>
      </w:r>
      <w:r w:rsidR="00227B34" w:rsidRPr="006F31D9">
        <w:rPr>
          <w:b/>
          <w:bCs/>
        </w:rPr>
        <w:t>I</w:t>
      </w:r>
      <w:r w:rsidR="00A8391D" w:rsidRPr="00412B59">
        <w:t>)</w:t>
      </w:r>
      <w:r w:rsidR="00610E3C" w:rsidRPr="00412B59">
        <w:t xml:space="preserve">, 200 MOI </w:t>
      </w:r>
      <w:r w:rsidR="0021027E" w:rsidRPr="00412B59">
        <w:t>gave</w:t>
      </w:r>
      <w:r w:rsidR="00610E3C" w:rsidRPr="00412B59">
        <w:t xml:space="preserve"> the highest </w:t>
      </w:r>
      <w:proofErr w:type="spellStart"/>
      <w:r w:rsidR="0021027E" w:rsidRPr="00412B59">
        <w:t>roGFP</w:t>
      </w:r>
      <w:proofErr w:type="spellEnd"/>
      <w:r w:rsidR="0021027E" w:rsidRPr="00412B59">
        <w:t xml:space="preserve"> </w:t>
      </w:r>
      <w:r w:rsidR="00610E3C" w:rsidRPr="00412B59">
        <w:t>express</w:t>
      </w:r>
      <w:r w:rsidR="000712B8" w:rsidRPr="00412B59">
        <w:t>ion</w:t>
      </w:r>
      <w:r w:rsidR="00824B49" w:rsidRPr="00412B59">
        <w:t>,</w:t>
      </w:r>
      <w:r w:rsidR="00610E3C" w:rsidRPr="00412B59">
        <w:t xml:space="preserve"> but</w:t>
      </w:r>
      <w:r w:rsidR="00A50223" w:rsidRPr="00412B59">
        <w:t xml:space="preserve"> </w:t>
      </w:r>
      <w:r w:rsidR="00610E3C" w:rsidRPr="00412B59">
        <w:t>cell morphology was affected</w:t>
      </w:r>
      <w:r w:rsidR="0021027E" w:rsidRPr="00412B59">
        <w:t>,</w:t>
      </w:r>
      <w:r w:rsidR="00043A38" w:rsidRPr="00412B59">
        <w:t xml:space="preserve"> suggesting cytotoxicity</w:t>
      </w:r>
      <w:r w:rsidR="00610E3C" w:rsidRPr="00412B59">
        <w:t>.</w:t>
      </w:r>
      <w:r w:rsidR="00D50BAD" w:rsidRPr="00412B59">
        <w:t xml:space="preserve"> </w:t>
      </w:r>
      <w:r w:rsidR="00A50223" w:rsidRPr="00412B59">
        <w:t xml:space="preserve">Therefore, </w:t>
      </w:r>
      <w:r w:rsidR="000712B8" w:rsidRPr="00412B59">
        <w:t xml:space="preserve">the optimum </w:t>
      </w:r>
      <w:r w:rsidR="00013E43" w:rsidRPr="00412B59">
        <w:t>tran</w:t>
      </w:r>
      <w:r w:rsidR="00225818" w:rsidRPr="00412B59">
        <w:t>sduction</w:t>
      </w:r>
      <w:r w:rsidR="00013E43" w:rsidRPr="00412B59">
        <w:t xml:space="preserve"> efficiency was </w:t>
      </w:r>
      <w:r w:rsidR="000712B8" w:rsidRPr="00412B59">
        <w:t xml:space="preserve">determined </w:t>
      </w:r>
      <w:r w:rsidR="0021027E" w:rsidRPr="00412B59">
        <w:t>to be with</w:t>
      </w:r>
      <w:r w:rsidR="00013E43" w:rsidRPr="00412B59">
        <w:t xml:space="preserve"> </w:t>
      </w:r>
      <w:r w:rsidR="00006565" w:rsidRPr="00412B59">
        <w:t>100 MOI.</w:t>
      </w:r>
    </w:p>
    <w:p w14:paraId="6CCC9861" w14:textId="2F2CDA15" w:rsidR="00654699" w:rsidRPr="00412B59" w:rsidRDefault="00654699" w:rsidP="001D60C0"/>
    <w:p w14:paraId="65879D74" w14:textId="69335C77" w:rsidR="0050016C" w:rsidRPr="00412B59" w:rsidRDefault="00654699" w:rsidP="001D60C0">
      <w:r w:rsidRPr="00412B59">
        <w:t xml:space="preserve">To evaluate </w:t>
      </w:r>
      <w:r w:rsidR="0021027E" w:rsidRPr="00412B59">
        <w:t xml:space="preserve">the </w:t>
      </w:r>
      <w:r w:rsidR="008F52BB" w:rsidRPr="00412B59">
        <w:t>effectiveness of the method, H</w:t>
      </w:r>
      <w:r w:rsidR="008F52BB" w:rsidRPr="00412B59">
        <w:rPr>
          <w:vertAlign w:val="subscript"/>
        </w:rPr>
        <w:t>2</w:t>
      </w:r>
      <w:r w:rsidR="008F52BB" w:rsidRPr="00412B59">
        <w:t>O</w:t>
      </w:r>
      <w:r w:rsidR="008F52BB" w:rsidRPr="00412B59">
        <w:rPr>
          <w:vertAlign w:val="subscript"/>
        </w:rPr>
        <w:t>2</w:t>
      </w:r>
      <w:r w:rsidR="006B709B" w:rsidRPr="00412B59">
        <w:rPr>
          <w:vertAlign w:val="subscript"/>
        </w:rPr>
        <w:t xml:space="preserve"> </w:t>
      </w:r>
      <w:r w:rsidR="006B709B" w:rsidRPr="00412B59">
        <w:t>was used as a positive control</w:t>
      </w:r>
      <w:r w:rsidR="0021027E" w:rsidRPr="00412B59">
        <w:t xml:space="preserve"> for oxidation</w:t>
      </w:r>
      <w:r w:rsidR="006B709B" w:rsidRPr="00412B59">
        <w:t>.</w:t>
      </w:r>
      <w:r w:rsidR="0021027E" w:rsidRPr="00412B59">
        <w:t xml:space="preserve"> One hundred</w:t>
      </w:r>
      <w:r w:rsidR="000913F0" w:rsidRPr="00412B59">
        <w:t xml:space="preserve"> MOI was used for </w:t>
      </w:r>
      <w:r w:rsidR="00EC7E03" w:rsidRPr="00412B59">
        <w:t>optimum</w:t>
      </w:r>
      <w:r w:rsidR="000913F0" w:rsidRPr="00412B59">
        <w:t xml:space="preserve"> transduction</w:t>
      </w:r>
      <w:r w:rsidR="0021027E" w:rsidRPr="00412B59">
        <w:t>. A</w:t>
      </w:r>
      <w:r w:rsidR="000913F0" w:rsidRPr="00412B59">
        <w:t>fter the recovery period</w:t>
      </w:r>
      <w:r w:rsidR="0021027E" w:rsidRPr="00412B59">
        <w:t>,</w:t>
      </w:r>
      <w:r w:rsidR="000913F0" w:rsidRPr="00412B59">
        <w:t xml:space="preserve"> cells were treated with </w:t>
      </w:r>
      <w:r w:rsidR="009A3140" w:rsidRPr="00412B59">
        <w:t>10 µM H</w:t>
      </w:r>
      <w:r w:rsidR="009A3140" w:rsidRPr="00412B59">
        <w:rPr>
          <w:vertAlign w:val="subscript"/>
        </w:rPr>
        <w:t>2</w:t>
      </w:r>
      <w:r w:rsidR="009A3140" w:rsidRPr="00412B59">
        <w:t>O</w:t>
      </w:r>
      <w:r w:rsidR="009A3140" w:rsidRPr="00412B59">
        <w:rPr>
          <w:vertAlign w:val="subscript"/>
        </w:rPr>
        <w:t>2</w:t>
      </w:r>
      <w:r w:rsidR="009A3140" w:rsidRPr="002C0215">
        <w:t xml:space="preserve"> </w:t>
      </w:r>
      <w:r w:rsidR="009A3140" w:rsidRPr="00412B59">
        <w:t xml:space="preserve">for </w:t>
      </w:r>
      <w:r w:rsidR="00C95351" w:rsidRPr="00412B59">
        <w:t>1</w:t>
      </w:r>
      <w:r w:rsidR="009A3140" w:rsidRPr="00412B59">
        <w:t xml:space="preserve"> </w:t>
      </w:r>
      <w:r w:rsidR="00CE6D8E">
        <w:t xml:space="preserve">h </w:t>
      </w:r>
      <w:r w:rsidR="00E4203D" w:rsidRPr="00412B59">
        <w:t>to obtain</w:t>
      </w:r>
      <w:r w:rsidR="0021027E" w:rsidRPr="00412B59">
        <w:t xml:space="preserve"> the</w:t>
      </w:r>
      <w:r w:rsidR="00E4203D" w:rsidRPr="00412B59">
        <w:t xml:space="preserve"> fluorescence ratio via flow cytometry</w:t>
      </w:r>
      <w:r w:rsidR="001A336B" w:rsidRPr="00412B59">
        <w:t>.</w:t>
      </w:r>
      <w:r w:rsidR="00ED250E">
        <w:t xml:space="preserve"> </w:t>
      </w:r>
      <w:r w:rsidR="00233178">
        <w:t>Oxidized (ex. 405 nm/</w:t>
      </w:r>
      <w:proofErr w:type="spellStart"/>
      <w:r w:rsidR="00233178">
        <w:t>em</w:t>
      </w:r>
      <w:proofErr w:type="spellEnd"/>
      <w:r w:rsidR="00233178">
        <w:t>. 525nm) and reduced (ex. 488 nm/</w:t>
      </w:r>
      <w:proofErr w:type="spellStart"/>
      <w:r w:rsidR="00233178">
        <w:t>em</w:t>
      </w:r>
      <w:proofErr w:type="spellEnd"/>
      <w:r w:rsidR="00233178">
        <w:t xml:space="preserve">. 525 nm) </w:t>
      </w:r>
      <w:proofErr w:type="spellStart"/>
      <w:r w:rsidR="00233178">
        <w:t>roGFP</w:t>
      </w:r>
      <w:proofErr w:type="spellEnd"/>
      <w:r w:rsidR="00233178">
        <w:t xml:space="preserve"> mean fluorescence intensities were obtained from flow cytometry analyses for vehicle</w:t>
      </w:r>
      <w:r w:rsidR="00233178" w:rsidRPr="00CC1DB7">
        <w:rPr>
          <w:bCs/>
        </w:rPr>
        <w:t xml:space="preserve"> (</w:t>
      </w:r>
      <w:r w:rsidR="00233178" w:rsidRPr="00E45FEC">
        <w:rPr>
          <w:b/>
        </w:rPr>
        <w:t>Figure 3A</w:t>
      </w:r>
      <w:r w:rsidR="00233178" w:rsidRPr="009000C9">
        <w:rPr>
          <w:bCs/>
        </w:rPr>
        <w:t>,</w:t>
      </w:r>
      <w:r w:rsidR="00233178" w:rsidRPr="00E45FEC">
        <w:rPr>
          <w:b/>
        </w:rPr>
        <w:t>B</w:t>
      </w:r>
      <w:r w:rsidR="00233178" w:rsidRPr="00CC1DB7">
        <w:rPr>
          <w:bCs/>
        </w:rPr>
        <w:t xml:space="preserve">) </w:t>
      </w:r>
      <w:r w:rsidR="00233178">
        <w:t>and 10 µM H</w:t>
      </w:r>
      <w:r w:rsidR="00233178">
        <w:rPr>
          <w:vertAlign w:val="subscript"/>
        </w:rPr>
        <w:t>2</w:t>
      </w:r>
      <w:r w:rsidR="00233178">
        <w:t>O</w:t>
      </w:r>
      <w:r w:rsidR="00233178">
        <w:rPr>
          <w:vertAlign w:val="subscript"/>
        </w:rPr>
        <w:t>2</w:t>
      </w:r>
      <w:r w:rsidR="00233178" w:rsidRPr="00CC1DB7">
        <w:rPr>
          <w:bCs/>
        </w:rPr>
        <w:t xml:space="preserve"> (</w:t>
      </w:r>
      <w:r w:rsidR="00233178" w:rsidRPr="00E45FEC">
        <w:rPr>
          <w:b/>
        </w:rPr>
        <w:t>Figure 3C</w:t>
      </w:r>
      <w:r w:rsidR="00233178" w:rsidRPr="00EC58B5">
        <w:rPr>
          <w:bCs/>
        </w:rPr>
        <w:t>,</w:t>
      </w:r>
      <w:r w:rsidR="00233178" w:rsidRPr="00E45FEC">
        <w:rPr>
          <w:b/>
        </w:rPr>
        <w:t>D</w:t>
      </w:r>
      <w:r w:rsidR="00233178" w:rsidRPr="00CC1DB7">
        <w:rPr>
          <w:bCs/>
        </w:rPr>
        <w:t xml:space="preserve">) </w:t>
      </w:r>
      <w:r w:rsidR="00233178">
        <w:t xml:space="preserve">treatments.  </w:t>
      </w:r>
      <w:r w:rsidR="00BF6E77">
        <w:t xml:space="preserve">The </w:t>
      </w:r>
      <w:r w:rsidR="0060747E">
        <w:t xml:space="preserve">overlaid histograms </w:t>
      </w:r>
      <w:r w:rsidR="00BF6E77">
        <w:t xml:space="preserve">represent the shift in the cell numbers </w:t>
      </w:r>
      <w:r w:rsidR="0060747E">
        <w:t>of 10</w:t>
      </w:r>
      <w:r w:rsidR="00652261" w:rsidRPr="00412B59">
        <w:t xml:space="preserve"> µM H</w:t>
      </w:r>
      <w:r w:rsidR="00652261" w:rsidRPr="00412B59">
        <w:rPr>
          <w:vertAlign w:val="subscript"/>
        </w:rPr>
        <w:t>2</w:t>
      </w:r>
      <w:r w:rsidR="00652261" w:rsidRPr="00412B59">
        <w:t>O</w:t>
      </w:r>
      <w:r w:rsidR="00652261" w:rsidRPr="00412B59">
        <w:rPr>
          <w:vertAlign w:val="subscript"/>
        </w:rPr>
        <w:t>2</w:t>
      </w:r>
      <w:r w:rsidR="00652261" w:rsidRPr="00E45FEC">
        <w:t xml:space="preserve"> </w:t>
      </w:r>
      <w:r w:rsidR="0060747E" w:rsidRPr="00E45FEC">
        <w:t xml:space="preserve">and </w:t>
      </w:r>
      <w:r w:rsidR="0060747E">
        <w:t>vehicle treated groups</w:t>
      </w:r>
      <w:r w:rsidR="00BF6E77">
        <w:t xml:space="preserve"> for reduced (</w:t>
      </w:r>
      <w:r w:rsidR="00BF6E77" w:rsidRPr="00CC1DB7">
        <w:rPr>
          <w:b/>
          <w:bCs/>
        </w:rPr>
        <w:t>Figure 3E</w:t>
      </w:r>
      <w:r w:rsidR="00BF6E77">
        <w:t>) and oxidized (</w:t>
      </w:r>
      <w:r w:rsidR="00BF6E77" w:rsidRPr="00CC1DB7">
        <w:rPr>
          <w:b/>
          <w:bCs/>
        </w:rPr>
        <w:t>Figure 3F</w:t>
      </w:r>
      <w:r w:rsidR="00BF6E77">
        <w:t xml:space="preserve">) </w:t>
      </w:r>
      <w:proofErr w:type="spellStart"/>
      <w:r w:rsidR="00BF6E77">
        <w:t>roGFP</w:t>
      </w:r>
      <w:proofErr w:type="spellEnd"/>
      <w:r w:rsidR="00BF6E77">
        <w:t xml:space="preserve">. </w:t>
      </w:r>
      <w:r w:rsidR="00652261">
        <w:t>T</w:t>
      </w:r>
      <w:r w:rsidR="0021027E" w:rsidRPr="00412B59">
        <w:t xml:space="preserve">he </w:t>
      </w:r>
      <w:r w:rsidR="00651B3A" w:rsidRPr="00412B59">
        <w:t xml:space="preserve">ratio between oxidized </w:t>
      </w:r>
      <w:r w:rsidR="0021027E" w:rsidRPr="00412B59">
        <w:t>and</w:t>
      </w:r>
      <w:r w:rsidR="00651B3A" w:rsidRPr="00412B59">
        <w:t xml:space="preserve"> reduced </w:t>
      </w:r>
      <w:proofErr w:type="spellStart"/>
      <w:r w:rsidR="00651B3A" w:rsidRPr="00412B59">
        <w:t>roGFP</w:t>
      </w:r>
      <w:proofErr w:type="spellEnd"/>
      <w:r w:rsidR="00652261">
        <w:t xml:space="preserve"> shows that </w:t>
      </w:r>
      <w:r w:rsidR="00652261" w:rsidRPr="00412B59">
        <w:t>10 µM H</w:t>
      </w:r>
      <w:r w:rsidR="00652261" w:rsidRPr="00412B59">
        <w:rPr>
          <w:vertAlign w:val="subscript"/>
        </w:rPr>
        <w:t>2</w:t>
      </w:r>
      <w:r w:rsidR="00652261" w:rsidRPr="00412B59">
        <w:t>O</w:t>
      </w:r>
      <w:r w:rsidR="00652261" w:rsidRPr="00412B59">
        <w:rPr>
          <w:vertAlign w:val="subscript"/>
        </w:rPr>
        <w:t>2</w:t>
      </w:r>
      <w:r w:rsidR="00652261" w:rsidRPr="002C0215">
        <w:t xml:space="preserve"> </w:t>
      </w:r>
      <w:r w:rsidR="00652261" w:rsidRPr="00412B59">
        <w:t xml:space="preserve">caused a 3-fold increase </w:t>
      </w:r>
      <w:r w:rsidR="003A4CDE">
        <w:t xml:space="preserve">in oxidation of </w:t>
      </w:r>
      <w:proofErr w:type="spellStart"/>
      <w:r w:rsidR="003A4CDE">
        <w:t>roGFP</w:t>
      </w:r>
      <w:proofErr w:type="spellEnd"/>
      <w:r w:rsidR="003A4CDE">
        <w:t xml:space="preserve"> </w:t>
      </w:r>
      <w:r w:rsidR="00512049" w:rsidRPr="00412B59">
        <w:t xml:space="preserve">compared </w:t>
      </w:r>
      <w:r w:rsidR="0050016C" w:rsidRPr="00412B59">
        <w:t>to vehicle treatment</w:t>
      </w:r>
      <w:r w:rsidR="00652261" w:rsidRPr="00CC1DB7">
        <w:rPr>
          <w:bCs/>
        </w:rPr>
        <w:t xml:space="preserve"> (</w:t>
      </w:r>
      <w:r w:rsidR="00652261" w:rsidRPr="00E45FEC">
        <w:rPr>
          <w:b/>
        </w:rPr>
        <w:t>Figure 3G</w:t>
      </w:r>
      <w:r w:rsidR="00652261" w:rsidRPr="00CC1DB7">
        <w:rPr>
          <w:bCs/>
        </w:rPr>
        <w:t>)</w:t>
      </w:r>
      <w:r w:rsidR="00922238" w:rsidRPr="00412B59">
        <w:t>.</w:t>
      </w:r>
    </w:p>
    <w:p w14:paraId="2C04480B" w14:textId="77777777" w:rsidR="0050016C" w:rsidRPr="00412B59" w:rsidRDefault="0050016C" w:rsidP="001D60C0"/>
    <w:p w14:paraId="66B732F7" w14:textId="408D6767" w:rsidR="00654699" w:rsidRPr="00412B59" w:rsidRDefault="00922238" w:rsidP="001D60C0">
      <w:r w:rsidRPr="00412B59">
        <w:t>F</w:t>
      </w:r>
      <w:r w:rsidR="00555C2A" w:rsidRPr="00412B59">
        <w:t xml:space="preserve">luorescent imaging of cells </w:t>
      </w:r>
      <w:r w:rsidR="00B6143A" w:rsidRPr="00412B59">
        <w:t>was</w:t>
      </w:r>
      <w:r w:rsidR="00555C2A" w:rsidRPr="00412B59">
        <w:t xml:space="preserve"> </w:t>
      </w:r>
      <w:r w:rsidRPr="00412B59">
        <w:t xml:space="preserve">also </w:t>
      </w:r>
      <w:r w:rsidR="00375EB2" w:rsidRPr="00412B59">
        <w:t xml:space="preserve">performed </w:t>
      </w:r>
      <w:r w:rsidR="00555C2A" w:rsidRPr="00412B59">
        <w:t>with 10 µM H</w:t>
      </w:r>
      <w:r w:rsidR="00555C2A" w:rsidRPr="00412B59">
        <w:rPr>
          <w:vertAlign w:val="subscript"/>
        </w:rPr>
        <w:t>2</w:t>
      </w:r>
      <w:r w:rsidR="00555C2A" w:rsidRPr="00412B59">
        <w:t>O</w:t>
      </w:r>
      <w:r w:rsidR="00555C2A" w:rsidRPr="00412B59">
        <w:rPr>
          <w:vertAlign w:val="subscript"/>
        </w:rPr>
        <w:t>2</w:t>
      </w:r>
      <w:r w:rsidR="00AD753F" w:rsidRPr="00412B59">
        <w:rPr>
          <w:vertAlign w:val="subscript"/>
        </w:rPr>
        <w:t xml:space="preserve"> </w:t>
      </w:r>
      <w:r w:rsidR="00555C2A" w:rsidRPr="00412B59">
        <w:t xml:space="preserve">under the microscope for </w:t>
      </w:r>
      <w:r w:rsidR="00512049" w:rsidRPr="00412B59">
        <w:t xml:space="preserve">1 </w:t>
      </w:r>
      <w:r w:rsidR="00AD753F" w:rsidRPr="00412B59">
        <w:t xml:space="preserve">h. </w:t>
      </w:r>
      <w:r w:rsidR="00F5773A" w:rsidRPr="00412B59">
        <w:t xml:space="preserve">Images were taken under </w:t>
      </w:r>
      <w:r w:rsidR="00375EB2" w:rsidRPr="00412B59">
        <w:t xml:space="preserve">the </w:t>
      </w:r>
      <w:r w:rsidR="00F5773A" w:rsidRPr="00412B59">
        <w:t>4x objective</w:t>
      </w:r>
      <w:r w:rsidR="0067288B" w:rsidRPr="00412B59">
        <w:t xml:space="preserve">, </w:t>
      </w:r>
      <w:r w:rsidR="00375EB2" w:rsidRPr="00412B59">
        <w:t xml:space="preserve">and </w:t>
      </w:r>
      <w:r w:rsidR="0067288B" w:rsidRPr="00412B59">
        <w:t>representative images were</w:t>
      </w:r>
      <w:r w:rsidR="00375EB2" w:rsidRPr="00412B59">
        <w:t xml:space="preserve"> taken under the</w:t>
      </w:r>
      <w:r w:rsidR="00975BA6" w:rsidRPr="00412B59">
        <w:t xml:space="preserve"> 20x objective (</w:t>
      </w:r>
      <w:r w:rsidR="00975BA6" w:rsidRPr="006F31D9">
        <w:rPr>
          <w:b/>
          <w:bCs/>
        </w:rPr>
        <w:t xml:space="preserve">Figure </w:t>
      </w:r>
      <w:r w:rsidR="00FA0E60" w:rsidRPr="006F31D9">
        <w:rPr>
          <w:b/>
          <w:bCs/>
        </w:rPr>
        <w:t>4</w:t>
      </w:r>
      <w:r w:rsidR="00975BA6" w:rsidRPr="006F31D9">
        <w:rPr>
          <w:b/>
          <w:bCs/>
        </w:rPr>
        <w:t>A</w:t>
      </w:r>
      <w:r w:rsidR="00975BA6" w:rsidRPr="00412B59">
        <w:t>)</w:t>
      </w:r>
      <w:r w:rsidR="00BB716E" w:rsidRPr="00412B59">
        <w:t xml:space="preserve">. </w:t>
      </w:r>
      <w:r w:rsidR="006F2588" w:rsidRPr="00412B59">
        <w:t xml:space="preserve">Fluorescent intensities </w:t>
      </w:r>
      <w:r w:rsidR="00BB716E" w:rsidRPr="00412B59">
        <w:t xml:space="preserve">were </w:t>
      </w:r>
      <w:r w:rsidR="004538F2" w:rsidRPr="00412B59">
        <w:t>evaluated</w:t>
      </w:r>
      <w:r w:rsidR="00BB716E" w:rsidRPr="00412B59">
        <w:t xml:space="preserve"> </w:t>
      </w:r>
      <w:r w:rsidR="006F2588" w:rsidRPr="00412B59">
        <w:t xml:space="preserve">with ImageJ </w:t>
      </w:r>
      <w:r w:rsidR="00375EB2" w:rsidRPr="00412B59">
        <w:t>software,</w:t>
      </w:r>
      <w:r w:rsidR="004538F2" w:rsidRPr="00412B59">
        <w:t xml:space="preserve"> </w:t>
      </w:r>
      <w:r w:rsidR="006F2588" w:rsidRPr="00412B59">
        <w:t xml:space="preserve">and ratios were </w:t>
      </w:r>
      <w:r w:rsidR="004538F2" w:rsidRPr="00412B59">
        <w:t>calculated</w:t>
      </w:r>
      <w:r w:rsidR="00555642" w:rsidRPr="00412B59">
        <w:t xml:space="preserve">. </w:t>
      </w:r>
      <w:r w:rsidR="00375EB2" w:rsidRPr="00412B59">
        <w:t xml:space="preserve">A </w:t>
      </w:r>
      <w:r w:rsidR="00D77F30" w:rsidRPr="00412B59">
        <w:t>s</w:t>
      </w:r>
      <w:r w:rsidR="00334A8B" w:rsidRPr="00412B59">
        <w:t xml:space="preserve">teady state increase </w:t>
      </w:r>
      <w:r w:rsidR="00375EB2" w:rsidRPr="00412B59">
        <w:t>in</w:t>
      </w:r>
      <w:r w:rsidR="00555642" w:rsidRPr="00412B59">
        <w:t xml:space="preserve"> </w:t>
      </w:r>
      <w:r w:rsidR="009B5796" w:rsidRPr="00412B59">
        <w:t>H</w:t>
      </w:r>
      <w:r w:rsidR="009B5796" w:rsidRPr="00412B59">
        <w:rPr>
          <w:vertAlign w:val="subscript"/>
        </w:rPr>
        <w:t>2</w:t>
      </w:r>
      <w:r w:rsidR="009B5796" w:rsidRPr="00412B59">
        <w:t>O</w:t>
      </w:r>
      <w:r w:rsidR="009B5796" w:rsidRPr="00412B59">
        <w:rPr>
          <w:vertAlign w:val="subscript"/>
        </w:rPr>
        <w:t>2</w:t>
      </w:r>
      <w:r w:rsidR="00375EB2" w:rsidRPr="00412B59">
        <w:t>-</w:t>
      </w:r>
      <w:r w:rsidR="00334A8B" w:rsidRPr="00412B59">
        <w:t xml:space="preserve">induced oxidation </w:t>
      </w:r>
      <w:r w:rsidR="00D77F30" w:rsidRPr="00412B59">
        <w:t>was detected</w:t>
      </w:r>
      <w:r w:rsidR="00334A8B" w:rsidRPr="00412B59">
        <w:t xml:space="preserve"> (</w:t>
      </w:r>
      <w:r w:rsidR="00334A8B" w:rsidRPr="006F31D9">
        <w:rPr>
          <w:b/>
          <w:bCs/>
        </w:rPr>
        <w:t>Figure 4B</w:t>
      </w:r>
      <w:r w:rsidR="00334A8B" w:rsidRPr="00412B59">
        <w:t>)</w:t>
      </w:r>
      <w:r w:rsidR="00375EB2" w:rsidRPr="00412B59">
        <w:t>;</w:t>
      </w:r>
      <w:r w:rsidR="00334A8B" w:rsidRPr="00412B59">
        <w:t xml:space="preserve"> incubation with H</w:t>
      </w:r>
      <w:r w:rsidR="00334A8B" w:rsidRPr="00412B59">
        <w:rPr>
          <w:vertAlign w:val="subscript"/>
        </w:rPr>
        <w:t>2</w:t>
      </w:r>
      <w:r w:rsidR="00334A8B" w:rsidRPr="00412B59">
        <w:t>O</w:t>
      </w:r>
      <w:r w:rsidR="00334A8B" w:rsidRPr="00412B59">
        <w:rPr>
          <w:vertAlign w:val="subscript"/>
        </w:rPr>
        <w:t>2</w:t>
      </w:r>
      <w:r w:rsidR="009B5796" w:rsidRPr="00412B59">
        <w:t xml:space="preserve"> </w:t>
      </w:r>
      <w:r w:rsidR="006F31D9">
        <w:t xml:space="preserve">for 1 h </w:t>
      </w:r>
      <w:r w:rsidR="00A92B73" w:rsidRPr="00412B59">
        <w:t>increased</w:t>
      </w:r>
      <w:r w:rsidR="009B5796" w:rsidRPr="00412B59">
        <w:t xml:space="preserve"> </w:t>
      </w:r>
      <w:r w:rsidR="00375EB2" w:rsidRPr="00412B59">
        <w:t xml:space="preserve">the </w:t>
      </w:r>
      <w:r w:rsidR="00095542" w:rsidRPr="00412B59">
        <w:t>oxidization</w:t>
      </w:r>
      <w:r w:rsidR="008C67E8" w:rsidRPr="00412B59">
        <w:t xml:space="preserve"> of </w:t>
      </w:r>
      <w:proofErr w:type="spellStart"/>
      <w:r w:rsidR="008C67E8" w:rsidRPr="00412B59">
        <w:t>roGFP</w:t>
      </w:r>
      <w:proofErr w:type="spellEnd"/>
      <w:r w:rsidR="008C67E8" w:rsidRPr="00412B59">
        <w:t xml:space="preserve"> cysteines</w:t>
      </w:r>
      <w:r w:rsidR="00334A8B" w:rsidRPr="00412B59">
        <w:t>, which</w:t>
      </w:r>
      <w:r w:rsidR="008C67E8" w:rsidRPr="00412B59">
        <w:t xml:space="preserve"> </w:t>
      </w:r>
      <w:r w:rsidR="00D77F30" w:rsidRPr="00412B59">
        <w:t>exhibited</w:t>
      </w:r>
      <w:r w:rsidR="00334A8B" w:rsidRPr="00412B59">
        <w:t xml:space="preserve"> significant change between vehicle </w:t>
      </w:r>
      <w:r w:rsidR="00C808F8" w:rsidRPr="00412B59">
        <w:t>controls</w:t>
      </w:r>
      <w:r w:rsidR="00334A8B" w:rsidRPr="00412B59">
        <w:t>.</w:t>
      </w:r>
    </w:p>
    <w:p w14:paraId="3CB67CB1" w14:textId="77777777" w:rsidR="00FE30F5" w:rsidRPr="00412B59" w:rsidRDefault="00FE30F5" w:rsidP="001D60C0">
      <w:pPr>
        <w:rPr>
          <w:rFonts w:asciiTheme="minorHAnsi" w:hAnsiTheme="minorHAnsi" w:cstheme="minorHAnsi"/>
          <w:color w:val="808080" w:themeColor="background1" w:themeShade="80"/>
        </w:rPr>
      </w:pPr>
    </w:p>
    <w:p w14:paraId="3C9083F6" w14:textId="6C4E071D" w:rsidR="00B32616" w:rsidRPr="00412B59" w:rsidRDefault="00B32616" w:rsidP="001D60C0">
      <w:pPr>
        <w:pStyle w:val="Heading1"/>
        <w:spacing w:before="0" w:after="0"/>
        <w:rPr>
          <w:color w:val="808080"/>
        </w:rPr>
      </w:pPr>
      <w:r w:rsidRPr="00412B59">
        <w:t xml:space="preserve">FIGURE </w:t>
      </w:r>
      <w:r w:rsidR="0013621E" w:rsidRPr="00412B59">
        <w:t xml:space="preserve">AND TABLE </w:t>
      </w:r>
      <w:r w:rsidRPr="00412B59">
        <w:t>LEGENDS:</w:t>
      </w:r>
    </w:p>
    <w:p w14:paraId="043D7DF6" w14:textId="08EDE7B5" w:rsidR="00C15CD9" w:rsidRPr="00412B59" w:rsidRDefault="00C15CD9" w:rsidP="001D60C0">
      <w:pPr>
        <w:rPr>
          <w:lang w:val="fr-FR"/>
        </w:rPr>
      </w:pPr>
    </w:p>
    <w:p w14:paraId="29DEBC5C" w14:textId="164F3359" w:rsidR="00C15CD9" w:rsidRPr="00412B59" w:rsidRDefault="00C15CD9" w:rsidP="001D60C0">
      <w:r w:rsidRPr="009F42D0">
        <w:rPr>
          <w:b/>
          <w:bCs/>
          <w:lang w:val="fr-FR"/>
        </w:rPr>
        <w:t>Figure 1</w:t>
      </w:r>
      <w:r w:rsidR="00465193">
        <w:rPr>
          <w:b/>
          <w:bCs/>
          <w:lang w:val="fr-FR"/>
        </w:rPr>
        <w:t> :</w:t>
      </w:r>
      <w:r w:rsidRPr="009F42D0">
        <w:rPr>
          <w:b/>
          <w:bCs/>
          <w:lang w:val="fr-FR"/>
        </w:rPr>
        <w:t xml:space="preserve"> </w:t>
      </w:r>
      <w:r w:rsidR="00B846E0" w:rsidRPr="009F42D0">
        <w:rPr>
          <w:b/>
          <w:bCs/>
        </w:rPr>
        <w:t>G</w:t>
      </w:r>
      <w:r w:rsidR="00DB15C7" w:rsidRPr="009F42D0">
        <w:rPr>
          <w:b/>
          <w:bCs/>
        </w:rPr>
        <w:t>ating s</w:t>
      </w:r>
      <w:r w:rsidR="00F12D19" w:rsidRPr="009F42D0">
        <w:rPr>
          <w:b/>
          <w:bCs/>
        </w:rPr>
        <w:t xml:space="preserve">etup </w:t>
      </w:r>
      <w:r w:rsidR="00DB15C7" w:rsidRPr="009F42D0">
        <w:rPr>
          <w:b/>
          <w:bCs/>
        </w:rPr>
        <w:t xml:space="preserve">for fluorescent intensities of </w:t>
      </w:r>
      <w:proofErr w:type="spellStart"/>
      <w:r w:rsidR="002A503C" w:rsidRPr="009F42D0">
        <w:rPr>
          <w:b/>
          <w:bCs/>
        </w:rPr>
        <w:t>CyS</w:t>
      </w:r>
      <w:proofErr w:type="spellEnd"/>
      <w:r w:rsidR="00B846E0" w:rsidRPr="009F42D0">
        <w:rPr>
          <w:b/>
          <w:bCs/>
        </w:rPr>
        <w:t>-</w:t>
      </w:r>
      <w:r w:rsidR="00DB15C7" w:rsidRPr="009F42D0">
        <w:rPr>
          <w:b/>
          <w:bCs/>
        </w:rPr>
        <w:t xml:space="preserve">containing </w:t>
      </w:r>
      <w:r w:rsidR="00497F1B" w:rsidRPr="009F42D0">
        <w:rPr>
          <w:b/>
          <w:bCs/>
        </w:rPr>
        <w:t xml:space="preserve">(reduced) </w:t>
      </w:r>
      <w:proofErr w:type="spellStart"/>
      <w:r w:rsidR="002A503C" w:rsidRPr="009F42D0">
        <w:rPr>
          <w:b/>
          <w:bCs/>
        </w:rPr>
        <w:t>roGFP</w:t>
      </w:r>
      <w:proofErr w:type="spellEnd"/>
      <w:r w:rsidR="002A503C" w:rsidRPr="009F42D0">
        <w:rPr>
          <w:b/>
          <w:bCs/>
        </w:rPr>
        <w:t xml:space="preserve"> and </w:t>
      </w:r>
      <w:proofErr w:type="spellStart"/>
      <w:r w:rsidR="002A503C" w:rsidRPr="009F42D0">
        <w:rPr>
          <w:b/>
          <w:bCs/>
        </w:rPr>
        <w:t>CySS</w:t>
      </w:r>
      <w:proofErr w:type="spellEnd"/>
      <w:r w:rsidR="00B846E0" w:rsidRPr="009F42D0">
        <w:rPr>
          <w:b/>
          <w:bCs/>
        </w:rPr>
        <w:t>-</w:t>
      </w:r>
      <w:r w:rsidR="00DB15C7" w:rsidRPr="009F42D0">
        <w:rPr>
          <w:b/>
          <w:bCs/>
        </w:rPr>
        <w:lastRenderedPageBreak/>
        <w:t xml:space="preserve">containing </w:t>
      </w:r>
      <w:r w:rsidR="00497F1B" w:rsidRPr="009F42D0">
        <w:rPr>
          <w:b/>
          <w:bCs/>
        </w:rPr>
        <w:t xml:space="preserve">(oxidized) </w:t>
      </w:r>
      <w:proofErr w:type="spellStart"/>
      <w:r w:rsidR="00DB15C7" w:rsidRPr="009F42D0">
        <w:rPr>
          <w:b/>
          <w:bCs/>
        </w:rPr>
        <w:t>roGFP</w:t>
      </w:r>
      <w:proofErr w:type="spellEnd"/>
      <w:r w:rsidR="00DB15C7" w:rsidRPr="009F42D0">
        <w:rPr>
          <w:b/>
          <w:bCs/>
        </w:rPr>
        <w:t xml:space="preserve"> residues</w:t>
      </w:r>
      <w:r w:rsidR="00497F1B" w:rsidRPr="009F42D0">
        <w:rPr>
          <w:b/>
          <w:bCs/>
        </w:rPr>
        <w:t xml:space="preserve"> with </w:t>
      </w:r>
      <w:r w:rsidR="00E57E1D" w:rsidRPr="009F42D0">
        <w:rPr>
          <w:b/>
          <w:bCs/>
        </w:rPr>
        <w:t>non-transduced M</w:t>
      </w:r>
      <w:r w:rsidR="00752AA5" w:rsidRPr="009F42D0">
        <w:rPr>
          <w:b/>
          <w:bCs/>
        </w:rPr>
        <w:t>DA-MB-231</w:t>
      </w:r>
      <w:r w:rsidR="00E57E1D" w:rsidRPr="009F42D0">
        <w:rPr>
          <w:b/>
          <w:bCs/>
        </w:rPr>
        <w:t xml:space="preserve"> cells.</w:t>
      </w:r>
      <w:r w:rsidR="00E57E1D" w:rsidRPr="00412B59">
        <w:t xml:space="preserve"> </w:t>
      </w:r>
      <w:r w:rsidR="002C1DD2" w:rsidRPr="00412B59">
        <w:t>(</w:t>
      </w:r>
      <w:r w:rsidR="002C1DD2" w:rsidRPr="009F42D0">
        <w:rPr>
          <w:b/>
          <w:bCs/>
        </w:rPr>
        <w:t>A</w:t>
      </w:r>
      <w:r w:rsidR="002C1DD2" w:rsidRPr="00412B59">
        <w:t>) The cell population of interest</w:t>
      </w:r>
      <w:r w:rsidR="0097585C" w:rsidRPr="00412B59">
        <w:t xml:space="preserve"> was selected as Gate 1 with SSC and FSC area filters</w:t>
      </w:r>
      <w:r w:rsidR="009F42D0">
        <w:t>.</w:t>
      </w:r>
      <w:r w:rsidR="002C1DD2" w:rsidRPr="00412B59">
        <w:t xml:space="preserve"> (</w:t>
      </w:r>
      <w:r w:rsidR="002C1DD2" w:rsidRPr="009F42D0">
        <w:rPr>
          <w:b/>
          <w:bCs/>
        </w:rPr>
        <w:t>B</w:t>
      </w:r>
      <w:r w:rsidR="002C1DD2" w:rsidRPr="00412B59">
        <w:t xml:space="preserve">) </w:t>
      </w:r>
      <w:proofErr w:type="spellStart"/>
      <w:r w:rsidR="000F53E6" w:rsidRPr="00412B59">
        <w:t>roGFP</w:t>
      </w:r>
      <w:proofErr w:type="spellEnd"/>
      <w:r w:rsidR="002C1DD2" w:rsidRPr="00412B59">
        <w:t>-</w:t>
      </w:r>
      <w:r w:rsidR="000F53E6" w:rsidRPr="00412B59">
        <w:t>expressing</w:t>
      </w:r>
      <w:r w:rsidR="0027648E" w:rsidRPr="00412B59">
        <w:t xml:space="preserve"> cells were </w:t>
      </w:r>
      <w:r w:rsidR="00381BAC" w:rsidRPr="00412B59">
        <w:t>selected according to non</w:t>
      </w:r>
      <w:r w:rsidR="00A84DF4" w:rsidRPr="00412B59">
        <w:t>-</w:t>
      </w:r>
      <w:r w:rsidR="00381BAC" w:rsidRPr="00412B59">
        <w:t>express</w:t>
      </w:r>
      <w:r w:rsidR="000F53E6" w:rsidRPr="00412B59">
        <w:t>ing</w:t>
      </w:r>
      <w:r w:rsidR="00381BAC" w:rsidRPr="00412B59">
        <w:t xml:space="preserve"> cells as Gate 2 with </w:t>
      </w:r>
      <w:r w:rsidR="002C1DD2" w:rsidRPr="00412B59">
        <w:t xml:space="preserve">the </w:t>
      </w:r>
      <w:r w:rsidR="00C808F8" w:rsidRPr="00412B59">
        <w:t>ex. 488/</w:t>
      </w:r>
      <w:proofErr w:type="spellStart"/>
      <w:r w:rsidR="00C808F8" w:rsidRPr="00412B59">
        <w:t>em</w:t>
      </w:r>
      <w:proofErr w:type="spellEnd"/>
      <w:r w:rsidR="00C808F8" w:rsidRPr="00412B59">
        <w:t xml:space="preserve">. 525 nm </w:t>
      </w:r>
      <w:r w:rsidR="009F42D0">
        <w:t xml:space="preserve">bandpass </w:t>
      </w:r>
      <w:r w:rsidR="00D85372" w:rsidRPr="00412B59">
        <w:t>filter.</w:t>
      </w:r>
      <w:r w:rsidR="002C1DD2" w:rsidRPr="00412B59">
        <w:t xml:space="preserve"> (</w:t>
      </w:r>
      <w:r w:rsidR="002C1DD2" w:rsidRPr="009F42D0">
        <w:rPr>
          <w:b/>
          <w:bCs/>
        </w:rPr>
        <w:t>C</w:t>
      </w:r>
      <w:r w:rsidR="002C1DD2" w:rsidRPr="00412B59">
        <w:t>)</w:t>
      </w:r>
      <w:r w:rsidR="00D85372" w:rsidRPr="00412B59">
        <w:t xml:space="preserve"> </w:t>
      </w:r>
      <w:r w:rsidR="00A84DF4" w:rsidRPr="00412B59">
        <w:t>Oxidized (</w:t>
      </w:r>
      <w:proofErr w:type="spellStart"/>
      <w:r w:rsidR="00A84DF4" w:rsidRPr="00412B59">
        <w:t>cystine</w:t>
      </w:r>
      <w:proofErr w:type="spellEnd"/>
      <w:r w:rsidR="00A84DF4" w:rsidRPr="00412B59">
        <w:t xml:space="preserve">) </w:t>
      </w:r>
      <w:proofErr w:type="spellStart"/>
      <w:r w:rsidR="00A84DF4" w:rsidRPr="00412B59">
        <w:t>roGFP</w:t>
      </w:r>
      <w:proofErr w:type="spellEnd"/>
      <w:r w:rsidR="002C1DD2" w:rsidRPr="00412B59">
        <w:t>-</w:t>
      </w:r>
      <w:r w:rsidR="00A84DF4" w:rsidRPr="00412B59">
        <w:t>containing cells were gated with</w:t>
      </w:r>
      <w:r w:rsidR="002C1DD2" w:rsidRPr="00412B59">
        <w:t xml:space="preserve"> the</w:t>
      </w:r>
      <w:r w:rsidR="00A84DF4" w:rsidRPr="00412B59">
        <w:t xml:space="preserve"> </w:t>
      </w:r>
      <w:r w:rsidR="00C808F8" w:rsidRPr="00412B59">
        <w:t>ex. 405 nm/</w:t>
      </w:r>
      <w:proofErr w:type="spellStart"/>
      <w:r w:rsidR="00C808F8" w:rsidRPr="00412B59">
        <w:t>em</w:t>
      </w:r>
      <w:proofErr w:type="spellEnd"/>
      <w:r w:rsidR="00C808F8" w:rsidRPr="00412B59">
        <w:t>. 525</w:t>
      </w:r>
      <w:r w:rsidR="00D77F30" w:rsidRPr="00412B59">
        <w:t xml:space="preserve"> </w:t>
      </w:r>
      <w:r w:rsidR="00C808F8" w:rsidRPr="00412B59">
        <w:t>nm</w:t>
      </w:r>
      <w:r w:rsidR="000A5FD3" w:rsidRPr="00412B59">
        <w:t xml:space="preserve"> </w:t>
      </w:r>
      <w:r w:rsidR="009F42D0">
        <w:t xml:space="preserve">bandpass </w:t>
      </w:r>
      <w:r w:rsidR="000A5FD3" w:rsidRPr="00412B59">
        <w:t xml:space="preserve">filter from </w:t>
      </w:r>
      <w:r w:rsidR="002C1DD2" w:rsidRPr="00412B59">
        <w:t xml:space="preserve">the </w:t>
      </w:r>
      <w:proofErr w:type="spellStart"/>
      <w:r w:rsidR="000A5FD3" w:rsidRPr="00412B59">
        <w:t>roGFP</w:t>
      </w:r>
      <w:proofErr w:type="spellEnd"/>
      <w:r w:rsidR="002C1DD2" w:rsidRPr="00412B59">
        <w:t>-</w:t>
      </w:r>
      <w:r w:rsidR="000A5FD3" w:rsidRPr="00412B59">
        <w:t>express</w:t>
      </w:r>
      <w:r w:rsidR="000F53E6" w:rsidRPr="00412B59">
        <w:t>ing</w:t>
      </w:r>
      <w:r w:rsidR="000A5FD3" w:rsidRPr="00412B59">
        <w:t xml:space="preserve"> population.</w:t>
      </w:r>
    </w:p>
    <w:p w14:paraId="2D5DBFC5" w14:textId="4F4E306E" w:rsidR="000A5FD3" w:rsidRPr="00412B59" w:rsidRDefault="000A5FD3" w:rsidP="001D60C0"/>
    <w:p w14:paraId="05A4B997" w14:textId="0E2F1B8E" w:rsidR="000A5FD3" w:rsidRPr="00412B59" w:rsidRDefault="000A5FD3" w:rsidP="001D60C0">
      <w:r w:rsidRPr="009F42D0">
        <w:rPr>
          <w:b/>
          <w:bCs/>
        </w:rPr>
        <w:t>Figure 2</w:t>
      </w:r>
      <w:r w:rsidR="009F42D0" w:rsidRPr="009F42D0">
        <w:rPr>
          <w:b/>
          <w:bCs/>
        </w:rPr>
        <w:t>:</w:t>
      </w:r>
      <w:r w:rsidRPr="009F42D0">
        <w:rPr>
          <w:b/>
          <w:bCs/>
        </w:rPr>
        <w:t xml:space="preserve"> </w:t>
      </w:r>
      <w:r w:rsidR="00CF496F" w:rsidRPr="009F42D0">
        <w:rPr>
          <w:b/>
          <w:bCs/>
        </w:rPr>
        <w:t>MOI dose-response curve</w:t>
      </w:r>
      <w:r w:rsidR="00816A1B" w:rsidRPr="009F42D0">
        <w:rPr>
          <w:b/>
          <w:bCs/>
        </w:rPr>
        <w:t xml:space="preserve"> assessment with flow cytometry analyses</w:t>
      </w:r>
      <w:r w:rsidR="00CF496F" w:rsidRPr="009F42D0">
        <w:rPr>
          <w:b/>
          <w:bCs/>
        </w:rPr>
        <w:t xml:space="preserve"> for M</w:t>
      </w:r>
      <w:r w:rsidR="00752AA5" w:rsidRPr="009F42D0">
        <w:rPr>
          <w:b/>
          <w:bCs/>
        </w:rPr>
        <w:t>DA-MB-231</w:t>
      </w:r>
      <w:r w:rsidR="00CF496F" w:rsidRPr="009F42D0">
        <w:rPr>
          <w:b/>
          <w:bCs/>
        </w:rPr>
        <w:t xml:space="preserve"> cell line</w:t>
      </w:r>
      <w:r w:rsidR="00AB39C8" w:rsidRPr="009F42D0">
        <w:rPr>
          <w:b/>
          <w:bCs/>
        </w:rPr>
        <w:t>.</w:t>
      </w:r>
      <w:r w:rsidR="00AB39C8" w:rsidRPr="00412B59">
        <w:t xml:space="preserve"> (</w:t>
      </w:r>
      <w:r w:rsidR="00AB39C8" w:rsidRPr="009F42D0">
        <w:rPr>
          <w:b/>
          <w:bCs/>
        </w:rPr>
        <w:t>A</w:t>
      </w:r>
      <w:proofErr w:type="gramStart"/>
      <w:r w:rsidR="00E270AB" w:rsidRPr="00412B59">
        <w:t>,</w:t>
      </w:r>
      <w:r w:rsidR="00E270AB" w:rsidRPr="009F42D0">
        <w:rPr>
          <w:b/>
          <w:bCs/>
        </w:rPr>
        <w:t>B</w:t>
      </w:r>
      <w:proofErr w:type="gramEnd"/>
      <w:r w:rsidR="00AB39C8" w:rsidRPr="00412B59">
        <w:t xml:space="preserve">) </w:t>
      </w:r>
      <w:proofErr w:type="spellStart"/>
      <w:r w:rsidR="00AB39C8" w:rsidRPr="00412B59">
        <w:t>N</w:t>
      </w:r>
      <w:r w:rsidR="00227B34" w:rsidRPr="00412B59">
        <w:t>oninfected</w:t>
      </w:r>
      <w:proofErr w:type="spellEnd"/>
      <w:r w:rsidR="00227B34" w:rsidRPr="00412B59">
        <w:t xml:space="preserve"> cells </w:t>
      </w:r>
      <w:r w:rsidR="00AB39C8" w:rsidRPr="00412B59">
        <w:t>and (</w:t>
      </w:r>
      <w:r w:rsidR="00AB39C8" w:rsidRPr="009F42D0">
        <w:rPr>
          <w:b/>
          <w:bCs/>
        </w:rPr>
        <w:t>C</w:t>
      </w:r>
      <w:proofErr w:type="gramStart"/>
      <w:r w:rsidR="00AB39C8" w:rsidRPr="00412B59">
        <w:t>,</w:t>
      </w:r>
      <w:r w:rsidR="00AB39C8" w:rsidRPr="009F42D0">
        <w:rPr>
          <w:b/>
          <w:bCs/>
        </w:rPr>
        <w:t>D</w:t>
      </w:r>
      <w:proofErr w:type="gramEnd"/>
      <w:r w:rsidR="00AB39C8" w:rsidRPr="00412B59">
        <w:t xml:space="preserve">) </w:t>
      </w:r>
      <w:r w:rsidR="00227B34" w:rsidRPr="00412B59">
        <w:t>50 MOI,</w:t>
      </w:r>
      <w:r w:rsidR="00AB39C8" w:rsidRPr="00412B59">
        <w:t xml:space="preserve"> (</w:t>
      </w:r>
      <w:r w:rsidR="00AB39C8" w:rsidRPr="009F42D0">
        <w:rPr>
          <w:b/>
          <w:bCs/>
        </w:rPr>
        <w:t>E</w:t>
      </w:r>
      <w:r w:rsidR="00AB39C8" w:rsidRPr="00412B59">
        <w:t>,</w:t>
      </w:r>
      <w:r w:rsidR="00AB39C8" w:rsidRPr="009F42D0">
        <w:rPr>
          <w:b/>
          <w:bCs/>
        </w:rPr>
        <w:t>F</w:t>
      </w:r>
      <w:r w:rsidR="00AB39C8" w:rsidRPr="00412B59">
        <w:t>)</w:t>
      </w:r>
      <w:r w:rsidR="00227B34" w:rsidRPr="00412B59">
        <w:t xml:space="preserve"> 100 MOI,</w:t>
      </w:r>
      <w:r w:rsidR="00AB39C8" w:rsidRPr="00412B59">
        <w:t xml:space="preserve"> and (</w:t>
      </w:r>
      <w:r w:rsidR="00AB39C8" w:rsidRPr="009F42D0">
        <w:rPr>
          <w:b/>
          <w:bCs/>
        </w:rPr>
        <w:t>G</w:t>
      </w:r>
      <w:r w:rsidR="00AB39C8" w:rsidRPr="00412B59">
        <w:t>,</w:t>
      </w:r>
      <w:r w:rsidR="00AB39C8" w:rsidRPr="009F42D0">
        <w:rPr>
          <w:b/>
          <w:bCs/>
        </w:rPr>
        <w:t>H</w:t>
      </w:r>
      <w:r w:rsidR="00AB39C8" w:rsidRPr="00412B59">
        <w:t>)</w:t>
      </w:r>
      <w:r w:rsidR="00227B34" w:rsidRPr="00412B59">
        <w:t xml:space="preserve"> 200 MOI</w:t>
      </w:r>
      <w:r w:rsidR="00816A1B" w:rsidRPr="00412B59">
        <w:t xml:space="preserve"> </w:t>
      </w:r>
      <w:proofErr w:type="spellStart"/>
      <w:r w:rsidR="00227B34" w:rsidRPr="00412B59">
        <w:t>roGFP</w:t>
      </w:r>
      <w:proofErr w:type="spellEnd"/>
      <w:r w:rsidR="00AB39C8" w:rsidRPr="00412B59">
        <w:t>-</w:t>
      </w:r>
      <w:r w:rsidR="00227B34" w:rsidRPr="00412B59">
        <w:t>express</w:t>
      </w:r>
      <w:r w:rsidR="000F53E6" w:rsidRPr="00412B59">
        <w:t>ing</w:t>
      </w:r>
      <w:r w:rsidR="00227B34" w:rsidRPr="00412B59">
        <w:t xml:space="preserve"> cell populations acquired</w:t>
      </w:r>
      <w:r w:rsidR="00E270AB" w:rsidRPr="00412B59">
        <w:t xml:space="preserve"> for gating setup,</w:t>
      </w:r>
      <w:r w:rsidR="00227B34" w:rsidRPr="00412B59">
        <w:t xml:space="preserve"> respectively. </w:t>
      </w:r>
      <w:r w:rsidR="001B0D08" w:rsidRPr="00412B59">
        <w:t>(</w:t>
      </w:r>
      <w:r w:rsidR="001B0D08" w:rsidRPr="009F42D0">
        <w:rPr>
          <w:b/>
          <w:bCs/>
        </w:rPr>
        <w:t>I</w:t>
      </w:r>
      <w:r w:rsidR="001B0D08" w:rsidRPr="00412B59">
        <w:t xml:space="preserve">) </w:t>
      </w:r>
      <w:r w:rsidR="00227B34" w:rsidRPr="00412B59">
        <w:t xml:space="preserve">Transduced cells were evaluated and plotted as </w:t>
      </w:r>
      <w:r w:rsidR="00D77F30" w:rsidRPr="00412B59">
        <w:t xml:space="preserve">a </w:t>
      </w:r>
      <w:r w:rsidR="00A83994" w:rsidRPr="00412B59">
        <w:t xml:space="preserve">percentage according to </w:t>
      </w:r>
      <w:r w:rsidR="00AB39C8" w:rsidRPr="00412B59">
        <w:t>the cell population of interest</w:t>
      </w:r>
      <w:r w:rsidR="00227B34" w:rsidRPr="00412B59">
        <w:t>.</w:t>
      </w:r>
    </w:p>
    <w:p w14:paraId="71B17B87" w14:textId="52117FE8" w:rsidR="00E474C8" w:rsidRPr="00412B59" w:rsidRDefault="00E474C8" w:rsidP="001D60C0"/>
    <w:p w14:paraId="0464D0A2" w14:textId="2B1F5C77" w:rsidR="00E474C8" w:rsidRPr="00412B59" w:rsidRDefault="00E474C8" w:rsidP="001D60C0">
      <w:r w:rsidRPr="00464875">
        <w:rPr>
          <w:b/>
          <w:bCs/>
        </w:rPr>
        <w:t>Figure 3</w:t>
      </w:r>
      <w:r w:rsidR="00464875" w:rsidRPr="00464875">
        <w:rPr>
          <w:b/>
          <w:bCs/>
        </w:rPr>
        <w:t>:</w:t>
      </w:r>
      <w:r w:rsidRPr="00464875">
        <w:rPr>
          <w:b/>
          <w:bCs/>
        </w:rPr>
        <w:t xml:space="preserve"> </w:t>
      </w:r>
      <w:r w:rsidR="001B0A53" w:rsidRPr="00464875">
        <w:rPr>
          <w:b/>
          <w:bCs/>
        </w:rPr>
        <w:t xml:space="preserve">Flow cytometry assessment of </w:t>
      </w:r>
      <w:proofErr w:type="spellStart"/>
      <w:r w:rsidR="001B0A53" w:rsidRPr="00464875">
        <w:rPr>
          <w:b/>
          <w:bCs/>
        </w:rPr>
        <w:t>CyS</w:t>
      </w:r>
      <w:proofErr w:type="spellEnd"/>
      <w:r w:rsidR="001B0A53" w:rsidRPr="00464875">
        <w:rPr>
          <w:b/>
          <w:bCs/>
        </w:rPr>
        <w:t>/</w:t>
      </w:r>
      <w:proofErr w:type="spellStart"/>
      <w:r w:rsidR="001B0A53" w:rsidRPr="00464875">
        <w:rPr>
          <w:b/>
          <w:bCs/>
        </w:rPr>
        <w:t>CySS</w:t>
      </w:r>
      <w:proofErr w:type="spellEnd"/>
      <w:r w:rsidR="001B0A53" w:rsidRPr="00464875">
        <w:rPr>
          <w:b/>
          <w:bCs/>
        </w:rPr>
        <w:t xml:space="preserve"> balance in </w:t>
      </w:r>
      <w:proofErr w:type="spellStart"/>
      <w:r w:rsidR="001B0A53" w:rsidRPr="00464875">
        <w:rPr>
          <w:b/>
          <w:bCs/>
        </w:rPr>
        <w:t>roGFP</w:t>
      </w:r>
      <w:proofErr w:type="spellEnd"/>
      <w:r w:rsidR="001B0A53" w:rsidRPr="00464875">
        <w:rPr>
          <w:b/>
          <w:bCs/>
        </w:rPr>
        <w:t>-transduced MDA-MB-231 cell line.</w:t>
      </w:r>
      <w:r w:rsidR="001B0A53" w:rsidRPr="00412B59">
        <w:t xml:space="preserve"> Vehicle-treated cells were evaluated as (</w:t>
      </w:r>
      <w:r w:rsidR="001B0A53" w:rsidRPr="00464875">
        <w:rPr>
          <w:b/>
          <w:bCs/>
        </w:rPr>
        <w:t>A</w:t>
      </w:r>
      <w:r w:rsidR="001B0A53" w:rsidRPr="00412B59">
        <w:t xml:space="preserve">) % </w:t>
      </w:r>
      <w:proofErr w:type="spellStart"/>
      <w:r w:rsidR="001B0A53" w:rsidRPr="00412B59">
        <w:t>roGFP</w:t>
      </w:r>
      <w:proofErr w:type="spellEnd"/>
      <w:r w:rsidR="001B0A53" w:rsidRPr="00412B59">
        <w:t>-expressing cells, and (</w:t>
      </w:r>
      <w:r w:rsidR="001B0A53" w:rsidRPr="00464875">
        <w:rPr>
          <w:b/>
          <w:bCs/>
        </w:rPr>
        <w:t>B</w:t>
      </w:r>
      <w:r w:rsidR="001B0A53" w:rsidRPr="00412B59">
        <w:t xml:space="preserve">) % oxidized </w:t>
      </w:r>
      <w:proofErr w:type="spellStart"/>
      <w:r w:rsidR="001B0A53" w:rsidRPr="00412B59">
        <w:t>roGFP</w:t>
      </w:r>
      <w:proofErr w:type="spellEnd"/>
      <w:r w:rsidR="001B0A53" w:rsidRPr="00412B59">
        <w:t>-expressing cells and H</w:t>
      </w:r>
      <w:r w:rsidR="001B0A53" w:rsidRPr="00412B59">
        <w:rPr>
          <w:vertAlign w:val="subscript"/>
        </w:rPr>
        <w:t>2</w:t>
      </w:r>
      <w:r w:rsidR="001B0A53" w:rsidRPr="00412B59">
        <w:t>O</w:t>
      </w:r>
      <w:r w:rsidR="001B0A53" w:rsidRPr="00412B59">
        <w:rPr>
          <w:vertAlign w:val="subscript"/>
        </w:rPr>
        <w:t xml:space="preserve">2 </w:t>
      </w:r>
      <w:r w:rsidR="001B0A53" w:rsidRPr="00412B59">
        <w:t xml:space="preserve">treatment were assessed with the same parameters in </w:t>
      </w:r>
      <w:r w:rsidR="00464875">
        <w:t>panels (</w:t>
      </w:r>
      <w:r w:rsidR="001B0A53" w:rsidRPr="00464875">
        <w:rPr>
          <w:b/>
          <w:bCs/>
        </w:rPr>
        <w:t>C</w:t>
      </w:r>
      <w:r w:rsidR="00464875">
        <w:t>)</w:t>
      </w:r>
      <w:r w:rsidR="001B0A53" w:rsidRPr="00412B59">
        <w:t xml:space="preserve"> and </w:t>
      </w:r>
      <w:r w:rsidR="00464875">
        <w:t>(</w:t>
      </w:r>
      <w:r w:rsidR="001B0A53" w:rsidRPr="00464875">
        <w:rPr>
          <w:b/>
          <w:bCs/>
        </w:rPr>
        <w:t>D</w:t>
      </w:r>
      <w:r w:rsidR="00464875">
        <w:t>)</w:t>
      </w:r>
      <w:r w:rsidR="001B0A53" w:rsidRPr="00412B59">
        <w:t xml:space="preserve"> respectively. Cell count histograms </w:t>
      </w:r>
      <w:r w:rsidR="001932A1" w:rsidRPr="00412B59">
        <w:t>of vehicle and H</w:t>
      </w:r>
      <w:r w:rsidR="001932A1" w:rsidRPr="00412B59">
        <w:rPr>
          <w:vertAlign w:val="subscript"/>
        </w:rPr>
        <w:t>2</w:t>
      </w:r>
      <w:r w:rsidR="001932A1" w:rsidRPr="00412B59">
        <w:t>O</w:t>
      </w:r>
      <w:r w:rsidR="001932A1" w:rsidRPr="00412B59">
        <w:rPr>
          <w:vertAlign w:val="subscript"/>
        </w:rPr>
        <w:t xml:space="preserve">2 </w:t>
      </w:r>
      <w:r w:rsidR="001932A1" w:rsidRPr="00412B59">
        <w:t xml:space="preserve">treatment </w:t>
      </w:r>
      <w:r w:rsidR="001B0A53" w:rsidRPr="00412B59">
        <w:t>were overlaid for (</w:t>
      </w:r>
      <w:r w:rsidR="001B0A53" w:rsidRPr="00464875">
        <w:rPr>
          <w:b/>
          <w:bCs/>
        </w:rPr>
        <w:t>E</w:t>
      </w:r>
      <w:r w:rsidR="001B0A53" w:rsidRPr="00412B59">
        <w:t xml:space="preserve">) reduced </w:t>
      </w:r>
      <w:proofErr w:type="spellStart"/>
      <w:r w:rsidR="001B0A53" w:rsidRPr="00412B59">
        <w:t>roGFP</w:t>
      </w:r>
      <w:proofErr w:type="spellEnd"/>
      <w:r w:rsidR="001B0A53" w:rsidRPr="00412B59">
        <w:t xml:space="preserve"> ex. 488/</w:t>
      </w:r>
      <w:proofErr w:type="spellStart"/>
      <w:r w:rsidR="001B0A53" w:rsidRPr="00412B59">
        <w:t>em</w:t>
      </w:r>
      <w:proofErr w:type="spellEnd"/>
      <w:r w:rsidR="001B0A53" w:rsidRPr="00412B59">
        <w:t xml:space="preserve">. 525 </w:t>
      </w:r>
      <w:r w:rsidR="009F42D0">
        <w:t xml:space="preserve">bandpass </w:t>
      </w:r>
      <w:r w:rsidR="001B0A53" w:rsidRPr="00412B59">
        <w:t>filter and (</w:t>
      </w:r>
      <w:r w:rsidR="001B0A53" w:rsidRPr="00464875">
        <w:rPr>
          <w:b/>
          <w:bCs/>
        </w:rPr>
        <w:t>F</w:t>
      </w:r>
      <w:r w:rsidR="001B0A53" w:rsidRPr="00412B59">
        <w:t xml:space="preserve">) oxidized </w:t>
      </w:r>
      <w:proofErr w:type="spellStart"/>
      <w:r w:rsidR="001B0A53" w:rsidRPr="00412B59">
        <w:t>roGFP</w:t>
      </w:r>
      <w:proofErr w:type="spellEnd"/>
      <w:r w:rsidR="001B0A53" w:rsidRPr="00412B59">
        <w:t xml:space="preserve"> ex. 405/</w:t>
      </w:r>
      <w:proofErr w:type="spellStart"/>
      <w:r w:rsidR="001B0A53" w:rsidRPr="00412B59">
        <w:t>em</w:t>
      </w:r>
      <w:proofErr w:type="spellEnd"/>
      <w:r w:rsidR="001B0A53" w:rsidRPr="00412B59">
        <w:t xml:space="preserve">. 525 </w:t>
      </w:r>
      <w:r w:rsidR="009F42D0">
        <w:t xml:space="preserve">bandpass </w:t>
      </w:r>
      <w:r w:rsidR="001B0A53" w:rsidRPr="00412B59">
        <w:t>filter. (</w:t>
      </w:r>
      <w:r w:rsidR="001B0A53" w:rsidRPr="00464875">
        <w:rPr>
          <w:b/>
          <w:bCs/>
        </w:rPr>
        <w:t>G</w:t>
      </w:r>
      <w:r w:rsidR="001B0A53" w:rsidRPr="00412B59">
        <w:t xml:space="preserve">) Mean fluorescence intensity ratios between oxidized/reduced forms were plotted into </w:t>
      </w:r>
      <w:r w:rsidR="00B45D19" w:rsidRPr="00412B59">
        <w:t>a bar graph</w:t>
      </w:r>
      <w:r w:rsidR="001B0A53" w:rsidRPr="00412B59">
        <w:t>.</w:t>
      </w:r>
    </w:p>
    <w:p w14:paraId="3C2287AB" w14:textId="75C73191" w:rsidR="00B12E41" w:rsidRPr="00412B59" w:rsidRDefault="00B12E41" w:rsidP="001D60C0"/>
    <w:p w14:paraId="069257D4" w14:textId="2B2CB214" w:rsidR="007A4DD6" w:rsidRPr="00412B59" w:rsidRDefault="00B12E41" w:rsidP="001D60C0">
      <w:pPr>
        <w:rPr>
          <w:rFonts w:asciiTheme="minorHAnsi" w:hAnsiTheme="minorHAnsi" w:cstheme="minorHAnsi"/>
          <w:color w:val="808080" w:themeColor="background1" w:themeShade="80"/>
        </w:rPr>
      </w:pPr>
      <w:r w:rsidRPr="00464875">
        <w:rPr>
          <w:b/>
          <w:bCs/>
        </w:rPr>
        <w:t>Figure 4</w:t>
      </w:r>
      <w:r w:rsidR="00464875" w:rsidRPr="00464875">
        <w:rPr>
          <w:b/>
          <w:bCs/>
        </w:rPr>
        <w:t>:</w:t>
      </w:r>
      <w:r w:rsidRPr="00464875">
        <w:rPr>
          <w:b/>
          <w:bCs/>
        </w:rPr>
        <w:t xml:space="preserve"> </w:t>
      </w:r>
      <w:r w:rsidR="00E270AB" w:rsidRPr="00464875">
        <w:rPr>
          <w:b/>
          <w:bCs/>
        </w:rPr>
        <w:t xml:space="preserve">Fluorescent imaging of </w:t>
      </w:r>
      <w:proofErr w:type="spellStart"/>
      <w:r w:rsidR="00E270AB" w:rsidRPr="00464875">
        <w:rPr>
          <w:b/>
          <w:bCs/>
        </w:rPr>
        <w:t>roGFP</w:t>
      </w:r>
      <w:proofErr w:type="spellEnd"/>
      <w:r w:rsidR="00E270AB" w:rsidRPr="00464875">
        <w:rPr>
          <w:b/>
          <w:bCs/>
        </w:rPr>
        <w:t>-transduced MDA-MB-231.</w:t>
      </w:r>
      <w:r w:rsidR="00E270AB" w:rsidRPr="00412B59">
        <w:t xml:space="preserve"> </w:t>
      </w:r>
      <w:r w:rsidR="00FE6553" w:rsidRPr="00412B59">
        <w:t>(</w:t>
      </w:r>
      <w:r w:rsidR="00FE6553" w:rsidRPr="00464875">
        <w:rPr>
          <w:b/>
          <w:bCs/>
        </w:rPr>
        <w:t>A</w:t>
      </w:r>
      <w:r w:rsidR="00FE6553" w:rsidRPr="00412B59">
        <w:t xml:space="preserve">) </w:t>
      </w:r>
      <w:r w:rsidR="00A36356" w:rsidRPr="00412B59">
        <w:t xml:space="preserve">Representative images </w:t>
      </w:r>
      <w:r w:rsidR="00D27707" w:rsidRPr="00412B59">
        <w:t>after</w:t>
      </w:r>
      <w:r w:rsidR="00A83994" w:rsidRPr="00412B59">
        <w:t xml:space="preserve"> 1</w:t>
      </w:r>
      <w:r w:rsidR="00464875">
        <w:t xml:space="preserve"> </w:t>
      </w:r>
      <w:r w:rsidR="00A83994" w:rsidRPr="00412B59">
        <w:t>h</w:t>
      </w:r>
      <w:r w:rsidR="00385B0E" w:rsidRPr="00412B59">
        <w:t xml:space="preserve"> treatment</w:t>
      </w:r>
      <w:r w:rsidR="00A83994" w:rsidRPr="00412B59">
        <w:t xml:space="preserve"> with vehicle </w:t>
      </w:r>
      <w:r w:rsidR="00FE6553" w:rsidRPr="00412B59">
        <w:t>or</w:t>
      </w:r>
      <w:r w:rsidR="00A83994" w:rsidRPr="00412B59">
        <w:t xml:space="preserve"> H</w:t>
      </w:r>
      <w:r w:rsidR="00A83994" w:rsidRPr="00412B59">
        <w:rPr>
          <w:vertAlign w:val="subscript"/>
        </w:rPr>
        <w:t>2</w:t>
      </w:r>
      <w:r w:rsidR="00A83994" w:rsidRPr="00412B59">
        <w:t>O</w:t>
      </w:r>
      <w:r w:rsidR="00A83994" w:rsidRPr="00412B59">
        <w:rPr>
          <w:vertAlign w:val="subscript"/>
        </w:rPr>
        <w:t>2</w:t>
      </w:r>
      <w:r w:rsidR="00A83994" w:rsidRPr="00412B59">
        <w:t xml:space="preserve">. </w:t>
      </w:r>
      <w:r w:rsidR="00FE6553" w:rsidRPr="00412B59">
        <w:t>(</w:t>
      </w:r>
      <w:r w:rsidR="00FE6553" w:rsidRPr="00464875">
        <w:rPr>
          <w:b/>
          <w:bCs/>
        </w:rPr>
        <w:t>B</w:t>
      </w:r>
      <w:r w:rsidR="00FE6553" w:rsidRPr="00412B59">
        <w:t xml:space="preserve">) </w:t>
      </w:r>
      <w:r w:rsidR="00844F25" w:rsidRPr="00412B59">
        <w:t xml:space="preserve">Ratios between oxidized/reduced forms were evaluated </w:t>
      </w:r>
      <w:r w:rsidR="003656A2" w:rsidRPr="00412B59">
        <w:t xml:space="preserve">in 4 randomly </w:t>
      </w:r>
      <w:r w:rsidR="00FE6553" w:rsidRPr="00412B59">
        <w:t xml:space="preserve">chosen </w:t>
      </w:r>
      <w:r w:rsidR="003656A2" w:rsidRPr="00412B59">
        <w:t>areas</w:t>
      </w:r>
      <w:r w:rsidR="00FE6553" w:rsidRPr="00412B59">
        <w:t>,</w:t>
      </w:r>
      <w:r w:rsidR="003656A2" w:rsidRPr="00412B59">
        <w:t xml:space="preserve"> </w:t>
      </w:r>
      <w:r w:rsidR="00844F25" w:rsidRPr="00412B59">
        <w:t xml:space="preserve">and bars represent mean ± standard deviation. Statistical significance between groups </w:t>
      </w:r>
      <w:r w:rsidR="00FE6553" w:rsidRPr="00412B59">
        <w:t>indicated</w:t>
      </w:r>
      <w:r w:rsidR="00844F25" w:rsidRPr="00412B59">
        <w:t xml:space="preserve"> as *(p</w:t>
      </w:r>
      <w:r w:rsidR="00464875">
        <w:t xml:space="preserve"> </w:t>
      </w:r>
      <w:r w:rsidR="00844F25" w:rsidRPr="00412B59">
        <w:t>&lt;</w:t>
      </w:r>
      <w:r w:rsidR="00464875">
        <w:t xml:space="preserve"> </w:t>
      </w:r>
      <w:r w:rsidR="00844F25" w:rsidRPr="00412B59">
        <w:t>0.05), *</w:t>
      </w:r>
      <w:proofErr w:type="gramStart"/>
      <w:r w:rsidR="00844F25" w:rsidRPr="00412B59">
        <w:t>*(</w:t>
      </w:r>
      <w:proofErr w:type="gramEnd"/>
      <w:r w:rsidR="00844F25" w:rsidRPr="00412B59">
        <w:t>p</w:t>
      </w:r>
      <w:r w:rsidR="00464875">
        <w:t xml:space="preserve"> </w:t>
      </w:r>
      <w:r w:rsidR="00844F25" w:rsidRPr="00412B59">
        <w:t>&lt;</w:t>
      </w:r>
      <w:r w:rsidR="00464875">
        <w:t xml:space="preserve"> </w:t>
      </w:r>
      <w:r w:rsidR="00844F25" w:rsidRPr="00412B59">
        <w:t>0.01)</w:t>
      </w:r>
      <w:r w:rsidR="00FE6553" w:rsidRPr="00412B59">
        <w:t>, or</w:t>
      </w:r>
      <w:r w:rsidR="00844F25" w:rsidRPr="00412B59">
        <w:t xml:space="preserve"> ***(p</w:t>
      </w:r>
      <w:r w:rsidR="00464875">
        <w:t xml:space="preserve"> </w:t>
      </w:r>
      <w:r w:rsidR="00844F25" w:rsidRPr="00412B59">
        <w:t>&lt;</w:t>
      </w:r>
      <w:r w:rsidR="00464875">
        <w:t xml:space="preserve"> </w:t>
      </w:r>
      <w:r w:rsidR="00844F25" w:rsidRPr="00412B59">
        <w:t>0.005).</w:t>
      </w:r>
    </w:p>
    <w:p w14:paraId="75182EC3" w14:textId="43E81741" w:rsidR="00B32616" w:rsidRDefault="00B32616" w:rsidP="001D60C0">
      <w:pPr>
        <w:rPr>
          <w:rFonts w:asciiTheme="minorHAnsi" w:hAnsiTheme="minorHAnsi" w:cstheme="minorHAnsi"/>
          <w:color w:val="808080" w:themeColor="background1" w:themeShade="80"/>
        </w:rPr>
      </w:pPr>
    </w:p>
    <w:p w14:paraId="63813ADC" w14:textId="207889B1" w:rsidR="006F31D9" w:rsidRPr="009F42D0" w:rsidRDefault="006F31D9" w:rsidP="006F31D9">
      <w:pPr>
        <w:rPr>
          <w:b/>
          <w:lang w:val="fr-FR"/>
        </w:rPr>
      </w:pPr>
      <w:r w:rsidRPr="009F42D0">
        <w:rPr>
          <w:b/>
        </w:rPr>
        <w:t>Table 1</w:t>
      </w:r>
      <w:r w:rsidR="009F42D0" w:rsidRPr="009F42D0">
        <w:rPr>
          <w:b/>
        </w:rPr>
        <w:t>:</w:t>
      </w:r>
      <w:r w:rsidRPr="009F42D0">
        <w:rPr>
          <w:b/>
        </w:rPr>
        <w:t xml:space="preserve"> </w:t>
      </w:r>
      <w:proofErr w:type="spellStart"/>
      <w:r w:rsidRPr="009F42D0">
        <w:rPr>
          <w:b/>
          <w:lang w:val="fr-FR"/>
        </w:rPr>
        <w:t>Calculation</w:t>
      </w:r>
      <w:proofErr w:type="spellEnd"/>
      <w:r w:rsidRPr="009F42D0">
        <w:rPr>
          <w:b/>
          <w:lang w:val="fr-FR"/>
        </w:rPr>
        <w:t xml:space="preserve"> of MOI values</w:t>
      </w:r>
      <w:r w:rsidR="009F42D0" w:rsidRPr="009F42D0">
        <w:rPr>
          <w:b/>
          <w:lang w:val="fr-FR"/>
        </w:rPr>
        <w:t>.</w:t>
      </w:r>
    </w:p>
    <w:p w14:paraId="39D0E8F0" w14:textId="77777777" w:rsidR="006F31D9" w:rsidRPr="00412B59" w:rsidRDefault="006F31D9" w:rsidP="001D60C0">
      <w:pPr>
        <w:rPr>
          <w:rFonts w:asciiTheme="minorHAnsi" w:hAnsiTheme="minorHAnsi" w:cstheme="minorHAnsi"/>
          <w:color w:val="808080" w:themeColor="background1" w:themeShade="80"/>
        </w:rPr>
      </w:pPr>
    </w:p>
    <w:p w14:paraId="64B8CF78" w14:textId="18C60CBF" w:rsidR="006305D7" w:rsidRPr="00412B59" w:rsidRDefault="006305D7" w:rsidP="001D60C0">
      <w:pPr>
        <w:pStyle w:val="Heading1"/>
        <w:spacing w:before="0" w:after="0"/>
        <w:rPr>
          <w:rFonts w:cstheme="minorHAnsi"/>
        </w:rPr>
      </w:pPr>
      <w:r w:rsidRPr="00412B59">
        <w:rPr>
          <w:rFonts w:cstheme="minorHAnsi"/>
        </w:rPr>
        <w:t>DISCUSSION:</w:t>
      </w:r>
    </w:p>
    <w:p w14:paraId="68228F91" w14:textId="06CEA0F8" w:rsidR="00535057" w:rsidRPr="00412B59" w:rsidRDefault="00FE6553" w:rsidP="001D60C0">
      <w:r w:rsidRPr="00412B59">
        <w:t>The t</w:t>
      </w:r>
      <w:r w:rsidR="00BA1D73" w:rsidRPr="00412B59">
        <w:t>hiol</w:t>
      </w:r>
      <w:r w:rsidR="00F96841" w:rsidRPr="00412B59">
        <w:t xml:space="preserve">/disulfide balance </w:t>
      </w:r>
      <w:r w:rsidR="00395CFA" w:rsidRPr="00412B59">
        <w:t xml:space="preserve">in </w:t>
      </w:r>
      <w:r w:rsidRPr="00412B59">
        <w:t>an</w:t>
      </w:r>
      <w:r w:rsidR="00395CFA" w:rsidRPr="00412B59">
        <w:t xml:space="preserve"> organism </w:t>
      </w:r>
      <w:r w:rsidR="00B27619" w:rsidRPr="00412B59">
        <w:t>reflects</w:t>
      </w:r>
      <w:r w:rsidRPr="00412B59">
        <w:t xml:space="preserve"> the</w:t>
      </w:r>
      <w:r w:rsidR="00B27619" w:rsidRPr="00412B59">
        <w:t xml:space="preserve"> redox status of cells</w:t>
      </w:r>
      <w:r w:rsidR="00A9295B" w:rsidRPr="00412B59">
        <w:t xml:space="preserve">. </w:t>
      </w:r>
      <w:r w:rsidR="008C644A" w:rsidRPr="00412B59">
        <w:t>Living organisms have</w:t>
      </w:r>
      <w:r w:rsidR="006F0709" w:rsidRPr="00412B59">
        <w:t xml:space="preserve"> glutathione, </w:t>
      </w:r>
      <w:r w:rsidR="002A503C" w:rsidRPr="00412B59">
        <w:t>cysteine</w:t>
      </w:r>
      <w:r w:rsidR="006F0709" w:rsidRPr="00412B59">
        <w:t>, protein thiols</w:t>
      </w:r>
      <w:r w:rsidRPr="00412B59">
        <w:t>,</w:t>
      </w:r>
      <w:r w:rsidR="006F0709" w:rsidRPr="00412B59">
        <w:t xml:space="preserve"> and low</w:t>
      </w:r>
      <w:r w:rsidRPr="00412B59">
        <w:t>-</w:t>
      </w:r>
      <w:r w:rsidR="006F0709" w:rsidRPr="00412B59">
        <w:t>molecular</w:t>
      </w:r>
      <w:r w:rsidRPr="00412B59">
        <w:t>-</w:t>
      </w:r>
      <w:r w:rsidR="006F0709" w:rsidRPr="00412B59">
        <w:t>weight t</w:t>
      </w:r>
      <w:r w:rsidR="00810626" w:rsidRPr="00412B59">
        <w:t>hiols</w:t>
      </w:r>
      <w:r w:rsidR="00125F8D" w:rsidRPr="00412B59">
        <w:t xml:space="preserve">, all of which are </w:t>
      </w:r>
      <w:r w:rsidRPr="00412B59">
        <w:t>a</w:t>
      </w:r>
      <w:r w:rsidR="00125F8D" w:rsidRPr="00412B59">
        <w:t xml:space="preserve">ffected by the level of oxidation </w:t>
      </w:r>
      <w:r w:rsidR="00810626" w:rsidRPr="00412B59">
        <w:t xml:space="preserve">and </w:t>
      </w:r>
      <w:r w:rsidR="00125F8D" w:rsidRPr="00412B59">
        <w:t>echo the</w:t>
      </w:r>
      <w:r w:rsidR="004C236B" w:rsidRPr="00412B59">
        <w:t xml:space="preserve"> redox status of cells</w:t>
      </w:r>
      <w:r w:rsidR="004E324C" w:rsidRPr="00412B59">
        <w:fldChar w:fldCharType="begin" w:fldLock="1"/>
      </w:r>
      <w:r w:rsidR="0091679C" w:rsidRPr="00412B59">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4E324C" w:rsidRPr="00412B59">
        <w:fldChar w:fldCharType="separate"/>
      </w:r>
      <w:r w:rsidR="005867A9" w:rsidRPr="00412B59">
        <w:rPr>
          <w:noProof/>
          <w:vertAlign w:val="superscript"/>
        </w:rPr>
        <w:t>4</w:t>
      </w:r>
      <w:r w:rsidR="004E324C" w:rsidRPr="00412B59">
        <w:fldChar w:fldCharType="end"/>
      </w:r>
      <w:r w:rsidR="004C236B" w:rsidRPr="00412B59">
        <w:t xml:space="preserve">. </w:t>
      </w:r>
      <w:r w:rsidR="002E1211" w:rsidRPr="00412B59">
        <w:t xml:space="preserve">Engineered </w:t>
      </w:r>
      <w:proofErr w:type="spellStart"/>
      <w:r w:rsidR="002E1211" w:rsidRPr="00412B59">
        <w:t>roGFPs</w:t>
      </w:r>
      <w:proofErr w:type="spellEnd"/>
      <w:r w:rsidR="002E1211" w:rsidRPr="00412B59">
        <w:t xml:space="preserve"> </w:t>
      </w:r>
      <w:r w:rsidR="00125F8D" w:rsidRPr="00412B59">
        <w:t>allow</w:t>
      </w:r>
      <w:r w:rsidR="002E1211" w:rsidRPr="00412B59">
        <w:t xml:space="preserve"> t</w:t>
      </w:r>
      <w:r w:rsidR="00125F8D" w:rsidRPr="00412B59">
        <w:t>he</w:t>
      </w:r>
      <w:r w:rsidR="002E1211" w:rsidRPr="00412B59">
        <w:t xml:space="preserve"> </w:t>
      </w:r>
      <w:r w:rsidR="0065266D" w:rsidRPr="00412B59">
        <w:t>non-disruptive quantification of</w:t>
      </w:r>
      <w:r w:rsidRPr="00412B59">
        <w:t xml:space="preserve"> the</w:t>
      </w:r>
      <w:r w:rsidR="0065266D" w:rsidRPr="00412B59">
        <w:t xml:space="preserve"> thiol/disulfide balance </w:t>
      </w:r>
      <w:r w:rsidRPr="00412B59">
        <w:t>via their</w:t>
      </w:r>
      <w:r w:rsidR="0065266D" w:rsidRPr="00412B59">
        <w:t xml:space="preserve"> </w:t>
      </w:r>
      <w:proofErr w:type="spellStart"/>
      <w:r w:rsidR="002A503C" w:rsidRPr="00412B59">
        <w:t>CyS</w:t>
      </w:r>
      <w:proofErr w:type="spellEnd"/>
      <w:r w:rsidR="0065266D" w:rsidRPr="00412B59">
        <w:t xml:space="preserve"> </w:t>
      </w:r>
      <w:r w:rsidR="00844F25" w:rsidRPr="00412B59">
        <w:t>residues</w:t>
      </w:r>
      <w:r w:rsidR="00CE09CF" w:rsidRPr="00412B59">
        <w:fldChar w:fldCharType="begin" w:fldLock="1"/>
      </w:r>
      <w:r w:rsidR="0091679C"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CE09CF" w:rsidRPr="00412B59">
        <w:fldChar w:fldCharType="separate"/>
      </w:r>
      <w:r w:rsidR="005867A9" w:rsidRPr="00412B59">
        <w:rPr>
          <w:noProof/>
          <w:vertAlign w:val="superscript"/>
        </w:rPr>
        <w:t>7</w:t>
      </w:r>
      <w:r w:rsidR="00CE09CF" w:rsidRPr="00412B59">
        <w:fldChar w:fldCharType="end"/>
      </w:r>
      <w:r w:rsidR="0065266D" w:rsidRPr="00412B59">
        <w:t>.</w:t>
      </w:r>
      <w:r w:rsidR="00CE09CF" w:rsidRPr="00412B59">
        <w:t xml:space="preserve"> </w:t>
      </w:r>
      <w:r w:rsidRPr="00412B59">
        <w:t xml:space="preserve">The </w:t>
      </w:r>
      <w:proofErr w:type="spellStart"/>
      <w:r w:rsidRPr="00412B59">
        <w:t>r</w:t>
      </w:r>
      <w:r w:rsidR="00F01F11" w:rsidRPr="00412B59">
        <w:t>atiometric</w:t>
      </w:r>
      <w:proofErr w:type="spellEnd"/>
      <w:r w:rsidRPr="00412B59">
        <w:t xml:space="preserve"> property</w:t>
      </w:r>
      <w:r w:rsidR="00EA142B" w:rsidRPr="00412B59">
        <w:t xml:space="preserve"> of </w:t>
      </w:r>
      <w:proofErr w:type="spellStart"/>
      <w:r w:rsidR="00EA142B" w:rsidRPr="00412B59">
        <w:t>roGFP</w:t>
      </w:r>
      <w:proofErr w:type="spellEnd"/>
      <w:r w:rsidR="00EA142B" w:rsidRPr="00412B59">
        <w:t xml:space="preserve"> provides reliable</w:t>
      </w:r>
      <w:r w:rsidR="00F01F11" w:rsidRPr="00412B59">
        <w:t xml:space="preserve"> redo</w:t>
      </w:r>
      <w:r w:rsidR="001313C1" w:rsidRPr="00412B59">
        <w:t>x measurement</w:t>
      </w:r>
      <w:r w:rsidRPr="00412B59">
        <w:t>s</w:t>
      </w:r>
      <w:r w:rsidR="001313C1" w:rsidRPr="00412B59">
        <w:t xml:space="preserve"> for </w:t>
      </w:r>
      <w:r w:rsidR="00125F8D" w:rsidRPr="00412B59">
        <w:t xml:space="preserve">mammalian </w:t>
      </w:r>
      <w:r w:rsidR="001313C1" w:rsidRPr="00412B59">
        <w:t xml:space="preserve">cells. </w:t>
      </w:r>
      <w:proofErr w:type="spellStart"/>
      <w:proofErr w:type="gramStart"/>
      <w:r w:rsidR="00BB598E" w:rsidRPr="00412B59">
        <w:t>roGFP</w:t>
      </w:r>
      <w:proofErr w:type="spellEnd"/>
      <w:proofErr w:type="gramEnd"/>
      <w:r w:rsidR="00BB598E" w:rsidRPr="00412B59">
        <w:t xml:space="preserve"> can </w:t>
      </w:r>
      <w:r w:rsidRPr="00412B59">
        <w:t xml:space="preserve">be </w:t>
      </w:r>
      <w:r w:rsidR="00BB598E" w:rsidRPr="00412B59">
        <w:t>easily</w:t>
      </w:r>
      <w:r w:rsidR="00D77F30" w:rsidRPr="00412B59">
        <w:t xml:space="preserve"> </w:t>
      </w:r>
      <w:r w:rsidR="00BB598E" w:rsidRPr="00412B59">
        <w:t>introduced</w:t>
      </w:r>
      <w:r w:rsidRPr="00412B59">
        <w:t xml:space="preserve"> into</w:t>
      </w:r>
      <w:r w:rsidR="00BB598E" w:rsidRPr="00412B59">
        <w:t xml:space="preserve"> cells with</w:t>
      </w:r>
      <w:r w:rsidR="007126BC" w:rsidRPr="00412B59">
        <w:t xml:space="preserve"> </w:t>
      </w:r>
      <w:r w:rsidR="009C6772" w:rsidRPr="00412B59">
        <w:t>tran</w:t>
      </w:r>
      <w:r w:rsidR="00BB598E" w:rsidRPr="00412B59">
        <w:t>s</w:t>
      </w:r>
      <w:r w:rsidR="009C6772" w:rsidRPr="00412B59">
        <w:t xml:space="preserve">fection methods and/or transduction </w:t>
      </w:r>
      <w:r w:rsidR="00E86F0C" w:rsidRPr="00412B59">
        <w:t>vectors</w:t>
      </w:r>
      <w:r w:rsidRPr="00412B59">
        <w:t>,</w:t>
      </w:r>
      <w:r w:rsidR="00E86F0C" w:rsidRPr="00412B59">
        <w:t xml:space="preserve"> </w:t>
      </w:r>
      <w:r w:rsidR="007126BC" w:rsidRPr="00412B59">
        <w:t>but</w:t>
      </w:r>
      <w:r w:rsidR="00E86F0C" w:rsidRPr="00412B59">
        <w:t xml:space="preserve"> adenoviral transduction has higher </w:t>
      </w:r>
      <w:r w:rsidR="000B2917" w:rsidRPr="00412B59">
        <w:t xml:space="preserve">efficiency. </w:t>
      </w:r>
    </w:p>
    <w:p w14:paraId="59E19563" w14:textId="77777777" w:rsidR="003A4A39" w:rsidRPr="00412B59" w:rsidRDefault="003A4A39" w:rsidP="001D60C0"/>
    <w:p w14:paraId="0340BD0F" w14:textId="3B791FC1" w:rsidR="00527702" w:rsidRPr="00412B59" w:rsidRDefault="00D77F30" w:rsidP="001D60C0">
      <w:r w:rsidRPr="00412B59">
        <w:t>The r</w:t>
      </w:r>
      <w:r w:rsidR="00527702" w:rsidRPr="00412B59">
        <w:t xml:space="preserve">edox status of cells </w:t>
      </w:r>
      <w:r w:rsidR="00FE6553" w:rsidRPr="00412B59">
        <w:t>is</w:t>
      </w:r>
      <w:r w:rsidRPr="00412B59">
        <w:t xml:space="preserve"> </w:t>
      </w:r>
      <w:r w:rsidR="00527702" w:rsidRPr="00412B59">
        <w:t xml:space="preserve">easily affected by </w:t>
      </w:r>
      <w:r w:rsidRPr="00412B59">
        <w:t xml:space="preserve">the </w:t>
      </w:r>
      <w:r w:rsidR="00527702" w:rsidRPr="00412B59">
        <w:t>cell</w:t>
      </w:r>
      <w:r w:rsidR="00FE6553" w:rsidRPr="00412B59">
        <w:t>ular</w:t>
      </w:r>
      <w:r w:rsidR="00527702" w:rsidRPr="00412B59">
        <w:t xml:space="preserve"> environment</w:t>
      </w:r>
      <w:r w:rsidR="000B51EC" w:rsidRPr="00412B59">
        <w:t xml:space="preserve"> (e.g.,</w:t>
      </w:r>
      <w:r w:rsidR="00527702" w:rsidRPr="00412B59">
        <w:t xml:space="preserve"> confluency of cells and</w:t>
      </w:r>
      <w:r w:rsidR="000B51EC" w:rsidRPr="00412B59">
        <w:t xml:space="preserve"> volume of medium)</w:t>
      </w:r>
      <w:r w:rsidR="00527702" w:rsidRPr="00412B59">
        <w:t xml:space="preserve">. </w:t>
      </w:r>
      <w:r w:rsidR="000B51EC" w:rsidRPr="00412B59">
        <w:t>For</w:t>
      </w:r>
      <w:r w:rsidR="00625E22" w:rsidRPr="00412B59">
        <w:t xml:space="preserve"> </w:t>
      </w:r>
      <w:r w:rsidR="000D3084" w:rsidRPr="00412B59">
        <w:t xml:space="preserve">this protocol, </w:t>
      </w:r>
      <w:r w:rsidR="000B51EC" w:rsidRPr="00412B59">
        <w:t xml:space="preserve">the </w:t>
      </w:r>
      <w:r w:rsidR="000D3084" w:rsidRPr="00412B59">
        <w:t>optimized cell seeding confluency was</w:t>
      </w:r>
      <w:r w:rsidR="000B51EC" w:rsidRPr="00412B59">
        <w:t xml:space="preserve"> </w:t>
      </w:r>
      <w:r w:rsidR="00075A42" w:rsidRPr="00412B59">
        <w:t>determined</w:t>
      </w:r>
      <w:r w:rsidR="000B51EC" w:rsidRPr="00412B59">
        <w:t xml:space="preserve"> to be</w:t>
      </w:r>
      <w:r w:rsidR="00527702" w:rsidRPr="00412B59">
        <w:t xml:space="preserve"> 60</w:t>
      </w:r>
      <w:r w:rsidR="000B51EC" w:rsidRPr="00412B59">
        <w:t>%–</w:t>
      </w:r>
      <w:r w:rsidR="00527702" w:rsidRPr="00412B59">
        <w:t>70%</w:t>
      </w:r>
      <w:r w:rsidR="000B51EC" w:rsidRPr="00412B59">
        <w:t>,</w:t>
      </w:r>
      <w:r w:rsidR="00527702" w:rsidRPr="00412B59">
        <w:t xml:space="preserve"> with 15,000 cells</w:t>
      </w:r>
      <w:r w:rsidR="000B51EC" w:rsidRPr="00412B59">
        <w:t xml:space="preserve"> per</w:t>
      </w:r>
      <w:r w:rsidR="00527702" w:rsidRPr="00412B59">
        <w:t xml:space="preserve"> cm</w:t>
      </w:r>
      <w:r w:rsidR="00527702" w:rsidRPr="00412B59">
        <w:rPr>
          <w:vertAlign w:val="superscript"/>
        </w:rPr>
        <w:t>2</w:t>
      </w:r>
      <w:r w:rsidR="000B51EC" w:rsidRPr="00F53594">
        <w:t>;</w:t>
      </w:r>
      <w:r w:rsidR="00527702" w:rsidRPr="00F53594">
        <w:t xml:space="preserve"> </w:t>
      </w:r>
      <w:r w:rsidRPr="00412B59">
        <w:t xml:space="preserve">on </w:t>
      </w:r>
      <w:r w:rsidR="00527702" w:rsidRPr="00412B59">
        <w:t xml:space="preserve">the </w:t>
      </w:r>
      <w:r w:rsidRPr="00412B59">
        <w:t xml:space="preserve">day of </w:t>
      </w:r>
      <w:r w:rsidR="00527702" w:rsidRPr="00412B59">
        <w:t>analy</w:t>
      </w:r>
      <w:r w:rsidRPr="00412B59">
        <w:t>s</w:t>
      </w:r>
      <w:r w:rsidR="000B51EC" w:rsidRPr="00412B59">
        <w:t>i</w:t>
      </w:r>
      <w:r w:rsidRPr="00412B59">
        <w:t>s</w:t>
      </w:r>
      <w:r w:rsidR="000B51EC" w:rsidRPr="00412B59">
        <w:t>,</w:t>
      </w:r>
      <w:r w:rsidR="00527702" w:rsidRPr="00412B59">
        <w:t xml:space="preserve"> cells were 70</w:t>
      </w:r>
      <w:r w:rsidR="000B51EC" w:rsidRPr="00412B59">
        <w:t>%–</w:t>
      </w:r>
      <w:r w:rsidR="00527702" w:rsidRPr="00412B59">
        <w:t>80% confluent. However, cell morphology and doubling time differ between cell line</w:t>
      </w:r>
      <w:r w:rsidR="000B51EC" w:rsidRPr="00412B59">
        <w:t>s</w:t>
      </w:r>
      <w:r w:rsidR="00527702" w:rsidRPr="00412B59">
        <w:t xml:space="preserve">. For this reason, if </w:t>
      </w:r>
      <w:r w:rsidR="00AB62BA" w:rsidRPr="00412B59">
        <w:t xml:space="preserve">the </w:t>
      </w:r>
      <w:r w:rsidR="00527702" w:rsidRPr="00412B59">
        <w:t>researcher inten</w:t>
      </w:r>
      <w:r w:rsidR="00AB62BA" w:rsidRPr="00412B59">
        <w:t>ds</w:t>
      </w:r>
      <w:r w:rsidR="00527702" w:rsidRPr="00412B59">
        <w:t xml:space="preserve"> to use another cell line, cell confluency should be </w:t>
      </w:r>
      <w:r w:rsidR="00B146C2" w:rsidRPr="00412B59">
        <w:t>adjusted</w:t>
      </w:r>
      <w:r w:rsidR="00527702" w:rsidRPr="00412B59">
        <w:t xml:space="preserve"> while acquir</w:t>
      </w:r>
      <w:r w:rsidR="00FC717C" w:rsidRPr="00412B59">
        <w:t>ing</w:t>
      </w:r>
      <w:r w:rsidR="00125F8D" w:rsidRPr="00412B59">
        <w:t xml:space="preserve"> measurements with </w:t>
      </w:r>
      <w:r w:rsidR="00527702" w:rsidRPr="00412B59">
        <w:t>flow cytometry and/or fluor</w:t>
      </w:r>
      <w:r w:rsidR="00C808F8" w:rsidRPr="00412B59">
        <w:t>escence microscopy</w:t>
      </w:r>
      <w:r w:rsidR="00FC717C" w:rsidRPr="00412B59">
        <w:t>; this will ensure</w:t>
      </w:r>
      <w:r w:rsidR="00C808F8" w:rsidRPr="00412B59">
        <w:t xml:space="preserve"> accurate</w:t>
      </w:r>
      <w:r w:rsidR="00527702" w:rsidRPr="00412B59">
        <w:t xml:space="preserve"> results</w:t>
      </w:r>
      <w:r w:rsidR="00B146C2" w:rsidRPr="00412B59">
        <w:t xml:space="preserve"> based on their experimental design and needs</w:t>
      </w:r>
      <w:r w:rsidR="00527702" w:rsidRPr="00412B59">
        <w:t xml:space="preserve">. </w:t>
      </w:r>
    </w:p>
    <w:p w14:paraId="18659E7E" w14:textId="77777777" w:rsidR="00527702" w:rsidRPr="00412B59" w:rsidRDefault="00527702" w:rsidP="001D60C0"/>
    <w:p w14:paraId="6087AC76" w14:textId="07BC1221" w:rsidR="00556256" w:rsidRPr="00412B59" w:rsidRDefault="006D3832" w:rsidP="001D60C0">
      <w:proofErr w:type="spellStart"/>
      <w:proofErr w:type="gramStart"/>
      <w:r w:rsidRPr="00412B59">
        <w:t>roGFPs</w:t>
      </w:r>
      <w:proofErr w:type="spellEnd"/>
      <w:proofErr w:type="gramEnd"/>
      <w:r w:rsidRPr="00412B59">
        <w:t xml:space="preserve"> can </w:t>
      </w:r>
      <w:r w:rsidR="00FC717C" w:rsidRPr="00412B59">
        <w:t xml:space="preserve">be </w:t>
      </w:r>
      <w:r w:rsidRPr="00412B59">
        <w:t xml:space="preserve">easily introduced to cells with multiple transfection methods and/or transduction </w:t>
      </w:r>
      <w:r w:rsidRPr="00412B59">
        <w:lastRenderedPageBreak/>
        <w:t xml:space="preserve">vectors. </w:t>
      </w:r>
      <w:r w:rsidR="00AB62BA" w:rsidRPr="00412B59">
        <w:t>The c</w:t>
      </w:r>
      <w:r w:rsidR="000B2917" w:rsidRPr="00412B59">
        <w:t>urrent protocol</w:t>
      </w:r>
      <w:r w:rsidR="002D398E" w:rsidRPr="00412B59">
        <w:t xml:space="preserve"> uses the cytosol</w:t>
      </w:r>
      <w:r w:rsidR="00FC717C" w:rsidRPr="00412B59">
        <w:t>-</w:t>
      </w:r>
      <w:r w:rsidR="002D398E" w:rsidRPr="00412B59">
        <w:t xml:space="preserve">specific </w:t>
      </w:r>
      <w:proofErr w:type="spellStart"/>
      <w:r w:rsidR="002D398E" w:rsidRPr="00412B59">
        <w:t>roGFP</w:t>
      </w:r>
      <w:proofErr w:type="spellEnd"/>
      <w:r w:rsidR="002D398E" w:rsidRPr="00412B59">
        <w:t xml:space="preserve"> construct</w:t>
      </w:r>
      <w:r w:rsidR="00125F8D" w:rsidRPr="00412B59">
        <w:t>,</w:t>
      </w:r>
      <w:r w:rsidR="002D398E" w:rsidRPr="00412B59">
        <w:t xml:space="preserve"> </w:t>
      </w:r>
      <w:r w:rsidR="00CE3027" w:rsidRPr="00412B59">
        <w:t>which is transduced</w:t>
      </w:r>
      <w:r w:rsidR="00C95E74" w:rsidRPr="00412B59">
        <w:t xml:space="preserve"> into cells</w:t>
      </w:r>
      <w:r w:rsidR="00CE3027" w:rsidRPr="00412B59">
        <w:t xml:space="preserve"> with</w:t>
      </w:r>
      <w:r w:rsidR="00FC717C" w:rsidRPr="00412B59">
        <w:t xml:space="preserve"> an</w:t>
      </w:r>
      <w:r w:rsidR="00CE3027" w:rsidRPr="00412B59">
        <w:t xml:space="preserve"> adenovirus</w:t>
      </w:r>
      <w:r w:rsidR="00243A22" w:rsidRPr="00412B59">
        <w:t xml:space="preserve">. Before </w:t>
      </w:r>
      <w:r w:rsidR="006D5AB5" w:rsidRPr="00412B59">
        <w:t xml:space="preserve">starting an experiment, </w:t>
      </w:r>
      <w:r w:rsidR="00FC717C" w:rsidRPr="00412B59">
        <w:t>it is essential to determine the</w:t>
      </w:r>
      <w:r w:rsidR="009545DE" w:rsidRPr="00412B59">
        <w:t xml:space="preserve"> </w:t>
      </w:r>
      <w:r w:rsidR="00C9125E" w:rsidRPr="00412B59">
        <w:t xml:space="preserve">MOI </w:t>
      </w:r>
      <w:r w:rsidR="00801B68" w:rsidRPr="00412B59">
        <w:t xml:space="preserve">dose-response </w:t>
      </w:r>
      <w:r w:rsidR="009545DE" w:rsidRPr="00412B59">
        <w:t>for</w:t>
      </w:r>
      <w:r w:rsidR="00FC717C" w:rsidRPr="00412B59">
        <w:t xml:space="preserve"> a </w:t>
      </w:r>
      <w:r w:rsidR="009545DE" w:rsidRPr="00412B59">
        <w:t>cell line</w:t>
      </w:r>
      <w:r w:rsidR="00FC717C" w:rsidRPr="00412B59">
        <w:t>; this allows the determination of</w:t>
      </w:r>
      <w:r w:rsidR="00125F8D" w:rsidRPr="00412B59">
        <w:t xml:space="preserve"> maximum transduction efficiency with minimal cell toxicity in order to design the optim</w:t>
      </w:r>
      <w:r w:rsidR="00FC717C" w:rsidRPr="00412B59">
        <w:t>al,</w:t>
      </w:r>
      <w:r w:rsidR="00125F8D" w:rsidRPr="00412B59">
        <w:t xml:space="preserve"> reproducible protocol.</w:t>
      </w:r>
    </w:p>
    <w:p w14:paraId="5B0256D8" w14:textId="41A355A9" w:rsidR="00275243" w:rsidRPr="00412B59" w:rsidRDefault="00275243" w:rsidP="001D60C0"/>
    <w:p w14:paraId="559E26BA" w14:textId="73CF3285" w:rsidR="0091679C" w:rsidRPr="00412B59" w:rsidRDefault="00FC717C" w:rsidP="001D60C0">
      <w:r w:rsidRPr="00412B59">
        <w:t xml:space="preserve">The </w:t>
      </w:r>
      <w:proofErr w:type="spellStart"/>
      <w:r w:rsidR="000D3084" w:rsidRPr="00412B59">
        <w:t>CyS</w:t>
      </w:r>
      <w:proofErr w:type="spellEnd"/>
      <w:r w:rsidR="000D3084" w:rsidRPr="00412B59">
        <w:t>/</w:t>
      </w:r>
      <w:proofErr w:type="spellStart"/>
      <w:r w:rsidR="000D3084" w:rsidRPr="00412B59">
        <w:t>CySS</w:t>
      </w:r>
      <w:proofErr w:type="spellEnd"/>
      <w:r w:rsidR="000D3084" w:rsidRPr="00412B59">
        <w:t xml:space="preserve"> status of </w:t>
      </w:r>
      <w:proofErr w:type="spellStart"/>
      <w:r w:rsidR="000D3084" w:rsidRPr="00412B59">
        <w:t>roGFP</w:t>
      </w:r>
      <w:proofErr w:type="spellEnd"/>
      <w:r w:rsidRPr="00412B59">
        <w:t>-</w:t>
      </w:r>
      <w:r w:rsidR="000D3084" w:rsidRPr="00412B59">
        <w:t xml:space="preserve">transduced cells </w:t>
      </w:r>
      <w:r w:rsidR="0091679C" w:rsidRPr="00412B59">
        <w:t>can be</w:t>
      </w:r>
      <w:r w:rsidR="000D3084" w:rsidRPr="00412B59">
        <w:t xml:space="preserve"> assessed with </w:t>
      </w:r>
      <w:r w:rsidR="00125F8D" w:rsidRPr="00412B59">
        <w:t>both</w:t>
      </w:r>
      <w:r w:rsidR="000D3084" w:rsidRPr="00412B59">
        <w:t xml:space="preserve"> f</w:t>
      </w:r>
      <w:r w:rsidR="00557EF7" w:rsidRPr="00412B59">
        <w:t>luorescent imaging</w:t>
      </w:r>
      <w:r w:rsidR="000D3084" w:rsidRPr="00412B59">
        <w:t xml:space="preserve"> </w:t>
      </w:r>
      <w:r w:rsidR="00125F8D" w:rsidRPr="00412B59">
        <w:t>and</w:t>
      </w:r>
      <w:r w:rsidR="006D3832" w:rsidRPr="00412B59">
        <w:t xml:space="preserve"> flow cytometry</w:t>
      </w:r>
      <w:r w:rsidR="000D3084" w:rsidRPr="00412B59">
        <w:t xml:space="preserve">. Both analyses have their pros and cons; flow cytometry allows </w:t>
      </w:r>
      <w:r w:rsidR="00AB62BA" w:rsidRPr="00412B59">
        <w:t>for a</w:t>
      </w:r>
      <w:r w:rsidR="006D3832" w:rsidRPr="00412B59">
        <w:t xml:space="preserve"> </w:t>
      </w:r>
      <w:r w:rsidR="00125F8D" w:rsidRPr="00412B59">
        <w:t xml:space="preserve">larger </w:t>
      </w:r>
      <w:r w:rsidR="006D3832" w:rsidRPr="00412B59">
        <w:t xml:space="preserve">cell population </w:t>
      </w:r>
      <w:r w:rsidR="00AB62BA" w:rsidRPr="00412B59">
        <w:t xml:space="preserve">to be </w:t>
      </w:r>
      <w:r w:rsidR="006D3832" w:rsidRPr="00412B59">
        <w:t>quickly</w:t>
      </w:r>
      <w:r w:rsidR="00AB62BA" w:rsidRPr="00412B59">
        <w:t xml:space="preserve"> evaluated</w:t>
      </w:r>
      <w:r w:rsidR="006D3832" w:rsidRPr="00412B59">
        <w:t xml:space="preserve">, </w:t>
      </w:r>
      <w:r w:rsidR="000D3084" w:rsidRPr="00412B59">
        <w:t xml:space="preserve">but fluorescence imaging has higher sensitivity to </w:t>
      </w:r>
      <w:proofErr w:type="spellStart"/>
      <w:r w:rsidR="000D3084" w:rsidRPr="00412B59">
        <w:t>roGFP</w:t>
      </w:r>
      <w:proofErr w:type="spellEnd"/>
      <w:r w:rsidRPr="00412B59">
        <w:t>-</w:t>
      </w:r>
      <w:r w:rsidR="000D3084" w:rsidRPr="00412B59">
        <w:t>specific cells.</w:t>
      </w:r>
      <w:r w:rsidR="006D3832" w:rsidRPr="00412B59">
        <w:t xml:space="preserve"> </w:t>
      </w:r>
      <w:r w:rsidR="00125F8D" w:rsidRPr="00412B59">
        <w:t>Furthermore, it also confirms the correct</w:t>
      </w:r>
      <w:r w:rsidRPr="00412B59">
        <w:t xml:space="preserve"> subcellular</w:t>
      </w:r>
      <w:r w:rsidR="00125F8D" w:rsidRPr="00412B59">
        <w:t xml:space="preserve"> loca</w:t>
      </w:r>
      <w:r w:rsidR="00CF2912" w:rsidRPr="00412B59">
        <w:t>lization of GFP (</w:t>
      </w:r>
      <w:r w:rsidRPr="00412B59">
        <w:t>e.g</w:t>
      </w:r>
      <w:r w:rsidR="00CF2912" w:rsidRPr="00412B59">
        <w:t>.</w:t>
      </w:r>
      <w:r w:rsidRPr="00412B59">
        <w:t>,</w:t>
      </w:r>
      <w:r w:rsidR="00CF2912" w:rsidRPr="00412B59">
        <w:t xml:space="preserve"> cytosolic versus mitochondrial). </w:t>
      </w:r>
      <w:r w:rsidR="000D3084" w:rsidRPr="00412B59">
        <w:t>Here, both</w:t>
      </w:r>
      <w:r w:rsidR="00557EF7" w:rsidRPr="00412B59">
        <w:t xml:space="preserve"> flow cytometry </w:t>
      </w:r>
      <w:r w:rsidR="000D3084" w:rsidRPr="00412B59">
        <w:t xml:space="preserve">and fluorescent imaging were </w:t>
      </w:r>
      <w:r w:rsidRPr="00412B59">
        <w:t xml:space="preserve">used </w:t>
      </w:r>
      <w:r w:rsidR="00AB62BA" w:rsidRPr="00412B59">
        <w:t xml:space="preserve">by the </w:t>
      </w:r>
      <w:r w:rsidR="000D3084" w:rsidRPr="00412B59">
        <w:t>researchers.</w:t>
      </w:r>
      <w:r w:rsidR="00691AE4" w:rsidRPr="00412B59">
        <w:t xml:space="preserve"> </w:t>
      </w:r>
      <w:r w:rsidR="0091679C" w:rsidRPr="00412B59">
        <w:t>Although H</w:t>
      </w:r>
      <w:r w:rsidR="0091679C" w:rsidRPr="00412B59">
        <w:rPr>
          <w:vertAlign w:val="subscript"/>
        </w:rPr>
        <w:t>2</w:t>
      </w:r>
      <w:r w:rsidR="0091679C" w:rsidRPr="00412B59">
        <w:t>O</w:t>
      </w:r>
      <w:r w:rsidR="0091679C" w:rsidRPr="00412B59">
        <w:rPr>
          <w:vertAlign w:val="subscript"/>
        </w:rPr>
        <w:t>2</w:t>
      </w:r>
      <w:r w:rsidR="0091679C" w:rsidRPr="00412B59">
        <w:t xml:space="preserve"> </w:t>
      </w:r>
      <w:r w:rsidRPr="00412B59">
        <w:t>is considered a</w:t>
      </w:r>
      <w:r w:rsidR="0091679C" w:rsidRPr="00412B59">
        <w:t xml:space="preserve"> weak oxidant for </w:t>
      </w:r>
      <w:r w:rsidRPr="00412B59">
        <w:t xml:space="preserve">the </w:t>
      </w:r>
      <w:proofErr w:type="spellStart"/>
      <w:r w:rsidR="0091679C" w:rsidRPr="00412B59">
        <w:t>roGFP</w:t>
      </w:r>
      <w:proofErr w:type="spellEnd"/>
      <w:r w:rsidR="0091679C" w:rsidRPr="00412B59">
        <w:t xml:space="preserve"> construct</w:t>
      </w:r>
      <w:r w:rsidR="0091679C" w:rsidRPr="00412B59">
        <w:fldChar w:fldCharType="begin" w:fldLock="1"/>
      </w:r>
      <w:r w:rsidR="00501B58"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69b12b45-c2ce-4ee6-b742-8587abddfa08"]}],"mendeley":{"formattedCitation":"&lt;sup&gt;7&lt;/sup&gt;","plainTextFormattedCitation":"7","previouslyFormattedCitation":"&lt;sup&gt;7&lt;/sup&gt;"},"properties":{"noteIndex":0},"schema":"https://github.com/citation-style-language/schema/raw/master/csl-citation.json"}</w:instrText>
      </w:r>
      <w:r w:rsidR="0091679C" w:rsidRPr="00412B59">
        <w:fldChar w:fldCharType="separate"/>
      </w:r>
      <w:r w:rsidR="0091679C" w:rsidRPr="00412B59">
        <w:rPr>
          <w:noProof/>
          <w:vertAlign w:val="superscript"/>
        </w:rPr>
        <w:t>7</w:t>
      </w:r>
      <w:r w:rsidR="0091679C" w:rsidRPr="00412B59">
        <w:fldChar w:fldCharType="end"/>
      </w:r>
      <w:r w:rsidR="0091679C" w:rsidRPr="00412B59">
        <w:t xml:space="preserve">, </w:t>
      </w:r>
      <w:r w:rsidR="001A26EE" w:rsidRPr="00412B59">
        <w:t xml:space="preserve">the protocol </w:t>
      </w:r>
      <w:r w:rsidRPr="00412B59">
        <w:t xml:space="preserve">demonstrated </w:t>
      </w:r>
      <w:r w:rsidR="0091679C" w:rsidRPr="00412B59">
        <w:t>that both methods are sensitive</w:t>
      </w:r>
      <w:r w:rsidRPr="00412B59">
        <w:t xml:space="preserve"> enough</w:t>
      </w:r>
      <w:r w:rsidR="0091679C" w:rsidRPr="00412B59">
        <w:t xml:space="preserve"> to detect </w:t>
      </w:r>
      <w:proofErr w:type="spellStart"/>
      <w:r w:rsidR="0091679C" w:rsidRPr="00412B59">
        <w:t>ratiometric</w:t>
      </w:r>
      <w:proofErr w:type="spellEnd"/>
      <w:r w:rsidR="0091679C" w:rsidRPr="00412B59">
        <w:t xml:space="preserve"> changes between oxidized and reduced forms of </w:t>
      </w:r>
      <w:proofErr w:type="spellStart"/>
      <w:r w:rsidRPr="00412B59">
        <w:t>roGFP</w:t>
      </w:r>
      <w:proofErr w:type="spellEnd"/>
      <w:r w:rsidRPr="00412B59">
        <w:t xml:space="preserve"> after</w:t>
      </w:r>
      <w:r w:rsidR="0091679C" w:rsidRPr="00412B59">
        <w:t xml:space="preserve"> H</w:t>
      </w:r>
      <w:r w:rsidR="0091679C" w:rsidRPr="00412B59">
        <w:rPr>
          <w:vertAlign w:val="subscript"/>
        </w:rPr>
        <w:t>2</w:t>
      </w:r>
      <w:r w:rsidR="0091679C" w:rsidRPr="00412B59">
        <w:t>O</w:t>
      </w:r>
      <w:r w:rsidR="0091679C" w:rsidRPr="00412B59">
        <w:rPr>
          <w:vertAlign w:val="subscript"/>
        </w:rPr>
        <w:t>2</w:t>
      </w:r>
      <w:r w:rsidR="0091679C" w:rsidRPr="00412B59">
        <w:t xml:space="preserve"> treatment. </w:t>
      </w:r>
    </w:p>
    <w:p w14:paraId="14901BCF" w14:textId="77777777" w:rsidR="00625E22" w:rsidRPr="00412B59" w:rsidRDefault="00625E22" w:rsidP="001D60C0"/>
    <w:p w14:paraId="6E2EFC93" w14:textId="12F090A7" w:rsidR="000D3084" w:rsidRPr="00412B59" w:rsidRDefault="001B0D08" w:rsidP="001D60C0">
      <w:r w:rsidRPr="00412B59">
        <w:t xml:space="preserve">This </w:t>
      </w:r>
      <w:proofErr w:type="spellStart"/>
      <w:r w:rsidRPr="00412B59">
        <w:t>roGFP</w:t>
      </w:r>
      <w:proofErr w:type="spellEnd"/>
      <w:r w:rsidRPr="00412B59">
        <w:t xml:space="preserve"> protocol can be used </w:t>
      </w:r>
      <w:r w:rsidR="003371D7" w:rsidRPr="00412B59">
        <w:t>to determine the redox status of</w:t>
      </w:r>
      <w:r w:rsidRPr="00412B59">
        <w:t xml:space="preserve"> </w:t>
      </w:r>
      <w:r w:rsidR="003371D7" w:rsidRPr="00412B59">
        <w:t xml:space="preserve">different mammalian </w:t>
      </w:r>
      <w:r w:rsidRPr="00412B59">
        <w:t>cell types</w:t>
      </w:r>
      <w:r w:rsidR="003371D7" w:rsidRPr="00412B59">
        <w:t>.</w:t>
      </w:r>
      <w:r w:rsidR="00D07E05" w:rsidRPr="00412B59">
        <w:t xml:space="preserve"> </w:t>
      </w:r>
      <w:r w:rsidR="00E12BF7" w:rsidRPr="00412B59">
        <w:t xml:space="preserve">To understand </w:t>
      </w:r>
      <w:proofErr w:type="spellStart"/>
      <w:r w:rsidR="00E12BF7" w:rsidRPr="00412B59">
        <w:t>menadione</w:t>
      </w:r>
      <w:proofErr w:type="spellEnd"/>
      <w:r w:rsidR="00DD6F3A" w:rsidRPr="00412B59">
        <w:t>-</w:t>
      </w:r>
      <w:r w:rsidR="00E12BF7" w:rsidRPr="00412B59">
        <w:t>induced cardiomyocyte death in</w:t>
      </w:r>
      <w:r w:rsidR="00DD6F3A" w:rsidRPr="00412B59">
        <w:t xml:space="preserve"> the context of </w:t>
      </w:r>
      <w:proofErr w:type="spellStart"/>
      <w:r w:rsidR="00E12BF7" w:rsidRPr="00412B59">
        <w:t>prooxidant</w:t>
      </w:r>
      <w:proofErr w:type="spellEnd"/>
      <w:r w:rsidR="00DD6F3A" w:rsidRPr="00412B59">
        <w:t>/</w:t>
      </w:r>
      <w:r w:rsidR="00E12BF7" w:rsidRPr="00412B59">
        <w:t xml:space="preserve">antioxidant balance, </w:t>
      </w:r>
      <w:proofErr w:type="spellStart"/>
      <w:r w:rsidR="00E12BF7" w:rsidRPr="00412B59">
        <w:t>Loor</w:t>
      </w:r>
      <w:proofErr w:type="spellEnd"/>
      <w:r w:rsidR="00E12BF7" w:rsidRPr="00412B59">
        <w:t xml:space="preserve"> and colleagues use</w:t>
      </w:r>
      <w:r w:rsidR="00AB62BA" w:rsidRPr="00412B59">
        <w:t>d</w:t>
      </w:r>
      <w:r w:rsidR="00E12BF7" w:rsidRPr="00412B59">
        <w:t xml:space="preserve"> both cytosolic and mitochondrial </w:t>
      </w:r>
      <w:proofErr w:type="spellStart"/>
      <w:r w:rsidR="00E12BF7" w:rsidRPr="00412B59">
        <w:t>roGFP</w:t>
      </w:r>
      <w:proofErr w:type="spellEnd"/>
      <w:r w:rsidR="00E12BF7" w:rsidRPr="00412B59">
        <w:t xml:space="preserve"> labelling in cardiomyocytes</w:t>
      </w:r>
      <w:r w:rsidR="00E12BF7" w:rsidRPr="00412B59">
        <w:fldChar w:fldCharType="begin" w:fldLock="1"/>
      </w:r>
      <w:r w:rsidR="001B0A53" w:rsidRPr="00412B59">
        <w:instrText>ADDIN CSL_CITATION {"citationItems":[{"id":"ITEM-1","itemData":{"DOI":"10.1016/j.freeradbiomed.2010.09.021","ISSN":"08915849","abstract":"Low levels of reactive oxygen species (ROS) can function as redox-active signaling messengers, whereas high levels of ROS induce cellular damage. Menadione generates ROS through redox cycling, and high concentrations trigger cell death. Previous work suggests that menadione triggers cytochrome c release from mitochondria, whereas other studies implicate the activation of the mitochondrial permeability transition pore as the mediator of cell death. We investigated menadione-induced cell death in genetically modified cells lacking specific death-associated proteins. In cardiomyocytes, oxidant stress was assessed using the redox sensor RoGFP, expressed in the cytosol or the mitochondrial matrix. Menadione elicited rapid oxidation in both compartments, whereas it decreased mitochondrial potential and triggered cytochrome c redistribution to the cytosol. Cell death was attenuated by N-acetylcysteine and exogenous glutathione or by overexpression of cytosolic or mitochondria- targeted catalase. By contrast, no protection was observed in cells overexpressing Cu,Zn-SOD or Mn-SOD. Overexpression of antiapoptotic Bcl-X L protected against staurosporine-induced cell death, but it failed to confer protection against menadione. Genetic deletion of Bax and Bak, cytochrome c, cyclophilin D, or caspase-9 conferred no protection against menadione-induced cell death. However, cells lacking PARP-1 showed a significant decrease in menadione-induced cell death. Thus, menadione induces cell death through the generation of oxidant stress in multiple subcellular compartments, yet cytochrome c, Bax/Bak, caspase-9, and cyclophilin D are dispensable for cell death in this model. These studies suggest that multiple redundant cell death pathways are activated by menadione, but that PARP plays an essential role in mediating each of them. © 2010 Elsevier Inc.","author":[{"dropping-particle":"","family":"Loor","given":"Gabriel","non-dropping-particle":"","parse-names":false,"suffix":""},{"dropping-particle":"","family":"Kondapalli","given":"Jyothisri","non-dropping-particle":"","parse-names":false,"suffix":""},{"dropping-particle":"","family":"Schriewer","given":"Jacqueline M.","non-dropping-particle":"","parse-names":false,"suffix":""},{"dropping-particle":"","family":"Chandel","given":"Navdeep S.","non-dropping-particle":"","parse-names":false,"suffix":""},{"dropping-particle":"","family":"Hoek","given":"Terry L.","non-dropping-particle":"Vanden","parse-names":false,"suffix":""},{"dropping-particle":"","family":"Schumacker","given":"Paul T.","non-dropping-particle":"","parse-names":false,"suffix":""}],"container-title":"Free Radical Biology and Medicine","id":"ITEM-1","issue":"12","issued":{"date-parts":[["2010","12","15"]]},"page":"1925-1936","title":"Menadione triggers cell death through ROS-dependent mechanisms involving PARP activation without requiring apoptosis","type":"article-journal","volume":"49"},"uris":["http://www.mendeley.com/documents/?uuid=551b9a05-2d2c-3c7f-9915-45f2a6feb37d"]}],"mendeley":{"formattedCitation":"&lt;sup&gt;12&lt;/sup&gt;","plainTextFormattedCitation":"12","previouslyFormattedCitation":"&lt;sup&gt;12&lt;/sup&gt;"},"properties":{"noteIndex":0},"schema":"https://github.com/citation-style-language/schema/raw/master/csl-citation.json"}</w:instrText>
      </w:r>
      <w:r w:rsidR="00E12BF7" w:rsidRPr="00412B59">
        <w:fldChar w:fldCharType="separate"/>
      </w:r>
      <w:r w:rsidR="0005028C" w:rsidRPr="00412B59">
        <w:rPr>
          <w:noProof/>
          <w:vertAlign w:val="superscript"/>
        </w:rPr>
        <w:t>12</w:t>
      </w:r>
      <w:r w:rsidR="00E12BF7" w:rsidRPr="00412B59">
        <w:fldChar w:fldCharType="end"/>
      </w:r>
      <w:r w:rsidR="00E12BF7" w:rsidRPr="00412B59">
        <w:t>.</w:t>
      </w:r>
      <w:r w:rsidR="00F2783D" w:rsidRPr="00412B59">
        <w:t xml:space="preserve"> </w:t>
      </w:r>
      <w:proofErr w:type="spellStart"/>
      <w:proofErr w:type="gramStart"/>
      <w:r w:rsidR="00073351" w:rsidRPr="00412B59">
        <w:t>roGFP</w:t>
      </w:r>
      <w:proofErr w:type="spellEnd"/>
      <w:proofErr w:type="gramEnd"/>
      <w:r w:rsidR="00073351" w:rsidRPr="00412B59">
        <w:t xml:space="preserve"> allows </w:t>
      </w:r>
      <w:r w:rsidR="00DD6F3A" w:rsidRPr="00412B59">
        <w:t xml:space="preserve">the </w:t>
      </w:r>
      <w:r w:rsidR="00073351" w:rsidRPr="00412B59">
        <w:t>visualiz</w:t>
      </w:r>
      <w:r w:rsidR="00DD6F3A" w:rsidRPr="00412B59">
        <w:t xml:space="preserve">ation of </w:t>
      </w:r>
      <w:r w:rsidR="00AB62BA" w:rsidRPr="00412B59">
        <w:t>the</w:t>
      </w:r>
      <w:r w:rsidR="00073351" w:rsidRPr="00412B59">
        <w:t xml:space="preserve"> redox status of cells while they are alive, and </w:t>
      </w:r>
      <w:r w:rsidR="00AB62BA" w:rsidRPr="00412B59">
        <w:t xml:space="preserve">the </w:t>
      </w:r>
      <w:r w:rsidR="00073351" w:rsidRPr="00412B59">
        <w:t>compartment</w:t>
      </w:r>
      <w:r w:rsidR="00DD6F3A" w:rsidRPr="00412B59">
        <w:t>-</w:t>
      </w:r>
      <w:r w:rsidR="00073351" w:rsidRPr="00412B59">
        <w:t xml:space="preserve">specific targeting enables </w:t>
      </w:r>
      <w:r w:rsidR="00DD6F3A" w:rsidRPr="00412B59">
        <w:t xml:space="preserve">a </w:t>
      </w:r>
      <w:r w:rsidR="00073351" w:rsidRPr="00412B59">
        <w:t xml:space="preserve">better understanding of diseases. </w:t>
      </w:r>
      <w:r w:rsidR="00C108E4" w:rsidRPr="00412B59">
        <w:t>Esposito and colleagues reviewed</w:t>
      </w:r>
      <w:r w:rsidR="00DD6F3A" w:rsidRPr="00412B59">
        <w:t xml:space="preserve"> the use of</w:t>
      </w:r>
      <w:r w:rsidR="00C108E4" w:rsidRPr="00412B59">
        <w:t xml:space="preserve"> </w:t>
      </w:r>
      <w:proofErr w:type="spellStart"/>
      <w:r w:rsidR="00C108E4" w:rsidRPr="00412B59">
        <w:t>roGFP</w:t>
      </w:r>
      <w:proofErr w:type="spellEnd"/>
      <w:r w:rsidR="00C108E4" w:rsidRPr="00412B59">
        <w:t xml:space="preserve"> </w:t>
      </w:r>
      <w:r w:rsidR="00DD6F3A" w:rsidRPr="00412B59">
        <w:t>to determine</w:t>
      </w:r>
      <w:r w:rsidR="00CF2912" w:rsidRPr="00412B59">
        <w:t xml:space="preserve"> the</w:t>
      </w:r>
      <w:r w:rsidR="00C108E4" w:rsidRPr="00412B59">
        <w:t xml:space="preserve"> redox status</w:t>
      </w:r>
      <w:r w:rsidR="00CF2912" w:rsidRPr="00412B59">
        <w:t xml:space="preserve"> of cells</w:t>
      </w:r>
      <w:r w:rsidR="00C108E4" w:rsidRPr="00412B59">
        <w:t xml:space="preserve"> in neurodegenerative diseases</w:t>
      </w:r>
      <w:r w:rsidR="00C108E4" w:rsidRPr="00412B59">
        <w:fldChar w:fldCharType="begin" w:fldLock="1"/>
      </w:r>
      <w:r w:rsidR="001B0A53" w:rsidRPr="00412B59">
        <w:instrText>ADDIN CSL_CITATION {"citationItems":[{"id":"ITEM-1","itemData":{"DOI":"10.1515/revneuro-2016-0041","ISSN":"03341763","abstract":"Redox processes are key events in the degenerative cascade of many adult-onset neurodegenerative diseases (NDs), but the biological relevance of a single redox change is often dependent on the redox couple involved and on its subcellular origin. The biosensors based on engineered fluorescent proteins (redox-sensitive GFP [roGFP]) offer a unique opportunity to monitor redox changes in both physiological and pathological contexts in living animals and plants. Here, we review the use of roGFPs to monitor oxidative stress in different three adult-onset NDs: Alzheimer's disease (AD), Parkinson's disease (PD), and amyotrophic lateral sclerosis (ALS). Despite the many differences spanning from incidence to onset, the hypotheses on biological processes underlying both sporadic and familiar ND forms in humans outline a model in which noncompeting mechanisms are likely to converge in various unsuccessful patterns to mediate the selective degeneration of a specific neuronal population. roGFPs, targeted to different cell compartments, are successfully used as specific markers of cell toxicity, induced by expression of causative genes linked to a determined ND. We also report the use of roGFP to monitor oxidative stress induced by the expression of the ALS-causative gene SOD1.","author":[{"dropping-particle":"","family":"Esposito","given":"Sonia","non-dropping-particle":"","parse-names":false,"suffix":""},{"dropping-particle":"","family":"Masala","given":"Alessandra","non-dropping-particle":"","parse-names":false,"suffix":""},{"dropping-particle":"","family":"Sanna","given":"Simona","non-dropping-particle":"","parse-names":false,"suffix":""},{"dropping-particle":"","family":"Rassu","given":"Mauro","non-dropping-particle":"","parse-names":false,"suffix":""},{"dropping-particle":"","family":"Pimxayvong","given":"Viengsavanh","non-dropping-particle":"","parse-names":false,"suffix":""},{"dropping-particle":"","family":"Iaccarino","given":"Ciro","non-dropping-particle":"","parse-names":false,"suffix":""},{"dropping-particle":"","family":"Crosio","given":"Claudia","non-dropping-particle":"","parse-names":false,"suffix":""}],"container-title":"Reviews in the Neurosciences","id":"ITEM-1","issue":"2","issued":{"date-parts":[["2017","2","1"]]},"page":"133-144","publisher":"Walter de Gruyter GmbH","title":"Redox-sensitive GFP to monitor oxidative stress in neurodegenerative diseases","type":"article-journal","volume":"28"},"uris":["http://www.mendeley.com/documents/?uuid=3090b954-c3d6-3085-b1e7-dd29cd56cdcf"]}],"mendeley":{"formattedCitation":"&lt;sup&gt;13&lt;/sup&gt;","plainTextFormattedCitation":"13","previouslyFormattedCitation":"&lt;sup&gt;13&lt;/sup&gt;"},"properties":{"noteIndex":0},"schema":"https://github.com/citation-style-language/schema/raw/master/csl-citation.json"}</w:instrText>
      </w:r>
      <w:r w:rsidR="00C108E4" w:rsidRPr="00412B59">
        <w:fldChar w:fldCharType="separate"/>
      </w:r>
      <w:r w:rsidR="0005028C" w:rsidRPr="00412B59">
        <w:rPr>
          <w:noProof/>
          <w:vertAlign w:val="superscript"/>
        </w:rPr>
        <w:t>13</w:t>
      </w:r>
      <w:r w:rsidR="00C108E4" w:rsidRPr="00412B59">
        <w:fldChar w:fldCharType="end"/>
      </w:r>
      <w:r w:rsidR="00C108E4" w:rsidRPr="00412B59">
        <w:t xml:space="preserve">. </w:t>
      </w:r>
      <w:r w:rsidR="0030798A" w:rsidRPr="00412B59">
        <w:t xml:space="preserve">Because </w:t>
      </w:r>
      <w:proofErr w:type="spellStart"/>
      <w:r w:rsidR="009F7D1D" w:rsidRPr="00412B59">
        <w:t>roGFP</w:t>
      </w:r>
      <w:proofErr w:type="spellEnd"/>
      <w:r w:rsidR="009F7D1D" w:rsidRPr="00412B59">
        <w:t xml:space="preserve"> transduction</w:t>
      </w:r>
      <w:r w:rsidR="00D43A3C" w:rsidRPr="00412B59">
        <w:t xml:space="preserve"> into </w:t>
      </w:r>
      <w:r w:rsidR="009F7D1D" w:rsidRPr="00412B59">
        <w:t>different organisms</w:t>
      </w:r>
      <w:r w:rsidR="00DD6F3A" w:rsidRPr="00412B59">
        <w:t>,</w:t>
      </w:r>
      <w:r w:rsidR="009F7D1D" w:rsidRPr="00412B59">
        <w:t xml:space="preserve"> </w:t>
      </w:r>
      <w:r w:rsidR="0030798A" w:rsidRPr="00412B59">
        <w:t xml:space="preserve">including </w:t>
      </w:r>
      <w:r w:rsidR="009F7D1D" w:rsidRPr="00412B59">
        <w:t>plants</w:t>
      </w:r>
      <w:r w:rsidR="001B0A53" w:rsidRPr="00412B59">
        <w:fldChar w:fldCharType="begin" w:fldLock="1"/>
      </w:r>
      <w:r w:rsidR="001B0A53" w:rsidRPr="00412B59">
        <w:instrText>ADDIN CSL_CITATION {"citationItems":[{"id":"ITEM-1","itemData":{"DOI":"10.1111/j.1365-313X.2007.03280.x","ISSN":"09607412","abstract":"The cellular glutathione redox buffer is assumed to be part of signal transduction pathways transmitting environmental signals during biotic and abiotic stress, and thus is essential for regulation of metabolism and development. Ratiometric redox-sensitive GFP (roGFP) expressed in Arabidopsis thaliana reversibly responds to redox changes induced by incubation with H 2O2 or DTT. Kinetic analysis of these redox changes, combined with detailed characterization of roGFP2 in vitro, shows that roGFP2 expressed in the cytosol senses the redox potential of the cellular glutathione buffer via glutaredoxin (GRX) as a mediator of reversible electron flow between glutathione and roGFP2. The sensitivity of roGFP2 toward the glutathione redox potential was tested in vivo through manipulating the glutathione (GSH) content of wild-type plants, through expression of roGFP2 in the cytosol of low-GSH mutants and the endoplasmic reticulum (ER) of wild-type plants, as well as through wounding as an example for stress-induced redox changes. Provided the GSH concentration is known, roGFP2 facilitates the determination of the degree of oxidation of the GSH solution. Assuming sufficient glutathione reductase activity and non-limiting NADPH supply, the observed almost full reduction of roGFP2 in vivo suggests that a 2.5 mm cytosolic glutathione buffer would contain only 25 nm oxidized glutathione disulfide (GSSG). The high sensitivity of roGFP2 toward GSSG via GRX enables the use of roGFP2 for monitoring stress-induced redox changes in vivo in real time. The results with roGFP2 as an artificial GRX target further suggest that redox-triggered changes of biologic processes might be linked directly to the glutathione redox potential via GRX as the mediator. © 2007 The Authors.","author":[{"dropping-particle":"","family":"Meyer","given":"Andreas J.","non-dropping-particle":"","parse-names":false,"suffix":""},{"dropping-particle":"","family":"Brach","given":"Thorsten","non-dropping-particle":"","parse-names":false,"suffix":""},{"dropping-particle":"","family":"Marty","given":"Laurent","non-dropping-particle":"","parse-names":false,"suffix":""},{"dropping-particle":"","family":"Kreye","given":"Susanne","non-dropping-particle":"","parse-names":false,"suffix":""},{"dropping-particle":"","family":"Rouhier","given":"Nicolas","non-dropping-particle":"","parse-names":false,"suffix":""},{"dropping-particle":"","family":"Jacquot","given":"Jean Pierre","non-dropping-particle":"","parse-names":false,"suffix":""},{"dropping-particle":"","family":"Hell","given":"Rüdiger","non-dropping-particle":"","parse-names":false,"suffix":""}],"container-title":"Plant Journal","id":"ITEM-1","issue":"5","issued":{"date-parts":[["2007"]]},"page":"973-986","title":"Redox-sensitive GFP in Arabidopsis thaliana is a quantitative biosensor for the redox potential of the cellular glutathione redox buffer","type":"article-journal","volume":"52"},"uris":["http://www.mendeley.com/documents/?uuid=2c7d6b6a-fede-486e-9a37-fc6d7d78663e"]}],"mendeley":{"formattedCitation":"&lt;sup&gt;14&lt;/sup&gt;","plainTextFormattedCitation":"14","previouslyFormattedCitation":"&lt;sup&gt;14&lt;/sup&gt;"},"properties":{"noteIndex":0},"schema":"https://github.com/citation-style-language/schema/raw/master/csl-citation.json"}</w:instrText>
      </w:r>
      <w:r w:rsidR="001B0A53" w:rsidRPr="00412B59">
        <w:fldChar w:fldCharType="separate"/>
      </w:r>
      <w:r w:rsidR="001B0A53" w:rsidRPr="00412B59">
        <w:rPr>
          <w:noProof/>
          <w:vertAlign w:val="superscript"/>
        </w:rPr>
        <w:t>14</w:t>
      </w:r>
      <w:r w:rsidR="001B0A53" w:rsidRPr="00412B59">
        <w:fldChar w:fldCharType="end"/>
      </w:r>
      <w:r w:rsidR="009F7D1D" w:rsidRPr="00412B59">
        <w:t xml:space="preserve"> and bacteria</w:t>
      </w:r>
      <w:r w:rsidR="001B0A53" w:rsidRPr="00412B59">
        <w:fldChar w:fldCharType="begin" w:fldLock="1"/>
      </w:r>
      <w:r w:rsidR="001B0A53" w:rsidRPr="00412B59">
        <w:instrText>ADDIN CSL_CITATION {"citationItems":[{"id":"ITEM-1","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1","issue":"1","issued":{"date-parts":[["2014"]]},"title":"Reengineering Redox Sensitive GFP to Measure Mycothiol Redox Potential of Mycobacterium tuberculosis during Infection","type":"article-journal","volume":"10"},"uris":["http://www.mendeley.com/documents/?uuid=4c8d3c1a-43ae-481c-91be-8a5492d45b73"]}],"mendeley":{"formattedCitation":"&lt;sup&gt;9&lt;/sup&gt;","plainTextFormattedCitation":"9"},"properties":{"noteIndex":0},"schema":"https://github.com/citation-style-language/schema/raw/master/csl-citation.json"}</w:instrText>
      </w:r>
      <w:r w:rsidR="001B0A53" w:rsidRPr="00412B59">
        <w:fldChar w:fldCharType="separate"/>
      </w:r>
      <w:r w:rsidR="001B0A53" w:rsidRPr="00412B59">
        <w:rPr>
          <w:noProof/>
          <w:vertAlign w:val="superscript"/>
        </w:rPr>
        <w:t>9</w:t>
      </w:r>
      <w:r w:rsidR="001B0A53" w:rsidRPr="00412B59">
        <w:fldChar w:fldCharType="end"/>
      </w:r>
      <w:r w:rsidR="00DD6F3A" w:rsidRPr="00412B59">
        <w:rPr>
          <w:noProof/>
        </w:rPr>
        <w:t>,</w:t>
      </w:r>
      <w:r w:rsidR="009F7D1D" w:rsidRPr="00412B59">
        <w:t xml:space="preserve"> </w:t>
      </w:r>
      <w:r w:rsidR="00C808F8" w:rsidRPr="00412B59">
        <w:t xml:space="preserve">is easily </w:t>
      </w:r>
      <w:r w:rsidR="00DD6F3A" w:rsidRPr="00412B59">
        <w:t>accomplished</w:t>
      </w:r>
      <w:r w:rsidR="00C808F8" w:rsidRPr="00412B59">
        <w:t xml:space="preserve">, </w:t>
      </w:r>
      <w:r w:rsidR="00CF2912" w:rsidRPr="00412B59">
        <w:t>m</w:t>
      </w:r>
      <w:r w:rsidR="009F7D1D" w:rsidRPr="00412B59">
        <w:t>onitoring</w:t>
      </w:r>
      <w:r w:rsidR="00DD6F3A" w:rsidRPr="00412B59">
        <w:t xml:space="preserve"> the</w:t>
      </w:r>
      <w:r w:rsidR="009F7D1D" w:rsidRPr="00412B59">
        <w:t xml:space="preserve"> redox status of both bacteria</w:t>
      </w:r>
      <w:r w:rsidR="00DD6F3A" w:rsidRPr="00412B59">
        <w:t>l and host cells</w:t>
      </w:r>
      <w:r w:rsidR="009F7D1D" w:rsidRPr="00412B59">
        <w:t xml:space="preserve"> during disease state</w:t>
      </w:r>
      <w:r w:rsidR="0030798A" w:rsidRPr="00412B59">
        <w:t>s</w:t>
      </w:r>
      <w:r w:rsidR="009F7D1D" w:rsidRPr="00412B59">
        <w:t xml:space="preserve"> </w:t>
      </w:r>
      <w:r w:rsidR="00CF2912" w:rsidRPr="00412B59">
        <w:t>could</w:t>
      </w:r>
      <w:r w:rsidR="0030798A" w:rsidRPr="00412B59">
        <w:t xml:space="preserve"> </w:t>
      </w:r>
      <w:r w:rsidR="009F7D1D" w:rsidRPr="00412B59">
        <w:t xml:space="preserve">facilitate innovative treatment </w:t>
      </w:r>
      <w:r w:rsidR="001F4D6F" w:rsidRPr="00412B59">
        <w:t>approaches</w:t>
      </w:r>
      <w:r w:rsidR="009F7D1D" w:rsidRPr="00412B59">
        <w:t xml:space="preserve">. </w:t>
      </w:r>
      <w:r w:rsidR="0030798A" w:rsidRPr="00412B59">
        <w:t>Furthermore</w:t>
      </w:r>
      <w:r w:rsidR="00DD6F3A" w:rsidRPr="00412B59">
        <w:t>,</w:t>
      </w:r>
      <w:r w:rsidR="00EF53C3" w:rsidRPr="00412B59">
        <w:t xml:space="preserve"> </w:t>
      </w:r>
      <w:r w:rsidR="00EF53C3" w:rsidRPr="00075A42">
        <w:t>in vivo</w:t>
      </w:r>
      <w:r w:rsidR="00EF53C3" w:rsidRPr="00412B59">
        <w:t xml:space="preserve"> studies conducted with compartment</w:t>
      </w:r>
      <w:r w:rsidR="00DD6F3A" w:rsidRPr="00412B59">
        <w:t>-</w:t>
      </w:r>
      <w:r w:rsidR="00EF53C3" w:rsidRPr="00412B59">
        <w:t xml:space="preserve">specific </w:t>
      </w:r>
      <w:proofErr w:type="spellStart"/>
      <w:r w:rsidR="00EF53C3" w:rsidRPr="00412B59">
        <w:t>roGFP</w:t>
      </w:r>
      <w:proofErr w:type="spellEnd"/>
      <w:r w:rsidR="00EF53C3" w:rsidRPr="00412B59">
        <w:t xml:space="preserve"> </w:t>
      </w:r>
      <w:r w:rsidR="00DD6F3A" w:rsidRPr="00412B59">
        <w:t>in</w:t>
      </w:r>
      <w:r w:rsidR="00EF53C3" w:rsidRPr="00412B59">
        <w:t xml:space="preserve"> transgenic animals </w:t>
      </w:r>
      <w:r w:rsidR="00AB62BA" w:rsidRPr="00412B59">
        <w:t xml:space="preserve">may </w:t>
      </w:r>
      <w:r w:rsidR="00EF53C3" w:rsidRPr="00412B59">
        <w:t>shed light on</w:t>
      </w:r>
      <w:r w:rsidR="00DD6F3A" w:rsidRPr="00412B59">
        <w:t xml:space="preserve"> the</w:t>
      </w:r>
      <w:r w:rsidR="00EF53C3" w:rsidRPr="00412B59">
        <w:t xml:space="preserve"> redox status of organisms</w:t>
      </w:r>
      <w:r w:rsidR="00EF53C3" w:rsidRPr="00412B59">
        <w:fldChar w:fldCharType="begin" w:fldLock="1"/>
      </w:r>
      <w:r w:rsidR="001B0A53" w:rsidRPr="00412B59">
        <w:instrText>ADDIN CSL_CITATION {"citationItems":[{"id":"ITEM-1","itemData":{"DOI":"10.1016/j.kint.2017.05.015","ISSN":"15231755","abstract":"While increased mitochondrial reactive oxygen species have been commonly implicated in a variety of disease states, their in vivo role in the pathogenesis of diabetic nephropathy remains controversial. Using a two-photon imaging approach with a genetically encoded redox biosensor, we monitored mitochondrial redox state in the kidneys of experimental models of diabetes in real-time in vivo. Diabetic (db/db) mice that express a redox-sensitive Green Fluorescent Protein biosensor (roGFP) specifically in the mitochondrial matrix (db/dbmt-roGFP) were generated, allowing dynamic monitoring of redox changes in the kidneys. These db/dbmt-roGFP mice exhibited a marked increase in mitochondrial reactive oxygen species in the kidneys. Yeast NADH-dehydrogenase, a mammalian Complex I homolog, was ectopically expressed in cultured podocytes, and this forced expression in roGFP-expressing podocytes prevented high glucose–induced increases in mitochondrial reactive oxygen species. Thus, in vivo monitoring of mitochondrial roGFP in diabetic mice confirms increased production of mitochondrial reactive oxygen species in the kidneys.","author":[{"dropping-particle":"","family":"Galvan","given":"Daniel L.","non-dropping-particle":"","parse-names":false,"suffix":""},{"dropping-particle":"","family":"Badal","given":"Shawn S.","non-dropping-particle":"","parse-names":false,"suffix":""},{"dropping-particle":"","family":"Long","given":"Jianyin","non-dropping-particle":"","parse-names":false,"suffix":""},{"dropping-particle":"","family":"Chang","given":"Benny H.","non-dropping-particle":"","parse-names":false,"suffix":""},{"dropping-particle":"","family":"Schumacker","given":"Paul T.","non-dropping-particle":"","parse-names":false,"suffix":""},{"dropping-particle":"","family":"Overbeek","given":"Paul A.","non-dropping-particle":"","parse-names":false,"suffix":""},{"dropping-particle":"","family":"Danesh","given":"Farhad R.","non-dropping-particle":"","parse-names":false,"suffix":""}],"container-title":"Kidney International","id":"ITEM-1","issue":"5","issued":{"date-parts":[["2017","11","1"]]},"page":"1282-1287","publisher":"Elsevier B.V.","title":"Real-time in vivo mitochondrial redox assessment confirms enhanced mitochondrial reactive oxygen species in diabetic nephropathy","type":"article-journal","volume":"92"},"uris":["http://www.mendeley.com/documents/?uuid=86c4d826-3ee6-3b99-b702-5165ff8c3ffd"]},{"id":"ITEM-2","itemData":{"DOI":"10.1089/ars.2017.7469","ISSN":"15577716","PMID":"29320870","abstract":"Significance: Redox signaling is a common mechanism in the cellular response toward a variety of stimuli. For analyzing redox-dependent specific alterations in a cell, genetically encoded biosensors were highly instrumental in the past. To advance the knowledge about the importance of this signaling mechanism in vivo, models that are as close as possible to physiology are needed. Recent Advances: The development of transgenic (tg) redox biosensor animal models has enhanced the knowledge of redox signaling under patho(physio)logical conditions. So far, commonly used small animal models, that is, Caenorhabditis elegans, Drosophila melanogaster, and Danio rerio, and genetically modified mice were employed for redox biosensor transgenesis. However, especially the available mouse models are still limited. Critical Issues: The analysis of redox biosensor responses in vivo at the tissue level, especially for internal organs, is hampered by the detection limit of the available redox biosensors and microscopy techniques. Recent technical developments such as redox histology and the analysis of cell-type-specific biosensor responses need to be further refined and followed up in a systematic manner. Future Directions: The usage of tg animal models in the field of redox signaling has helped to answer open questions. Application of the already established models and consequent development of more defined tg models will enable this research area to define the role of redox signaling in (patho)physiology in further depth.","author":[{"dropping-particle":"","family":"Swain","given":"Lija","non-dropping-particle":"","parse-names":false,"suffix":""},{"dropping-particle":"","family":"Nanadikar","given":"Maithily S.","non-dropping-particle":"","parse-names":false,"suffix":""},{"dropping-particle":"","family":"Borowik","given":"Sergej","non-dropping-particle":"","parse-names":false,"suffix":""},{"dropping-particle":"","family":"Zieseniss","given":"Anke","non-dropping-particle":"","parse-names":false,"suffix":""},{"dropping-particle":"","family":"Katschinski","given":"Dörthe M.","non-dropping-particle":"","parse-names":false,"suffix":""}],"container-title":"Antioxidants and Redox Signaling","id":"ITEM-2","issue":"6","issued":{"date-parts":[["2018","8","20"]]},"page":"603-612","publisher":"Mary Ann Liebert Inc.","title":"Transgenic organisms meet redox bioimaging: One step closer to physiology","type":"article","volume":"29"},"uris":["http://www.mendeley.com/documents/?uuid=b31d5a6a-8143-3da4-b3b1-a49231e80abb"]}],"mendeley":{"formattedCitation":"&lt;sup&gt;15, 16&lt;/sup&gt;","plainTextFormattedCitation":"15, 16","previouslyFormattedCitation":"&lt;sup&gt;15, 16&lt;/sup&gt;"},"properties":{"noteIndex":0},"schema":"https://github.com/citation-style-language/schema/raw/master/csl-citation.json"}</w:instrText>
      </w:r>
      <w:r w:rsidR="00EF53C3" w:rsidRPr="00412B59">
        <w:fldChar w:fldCharType="separate"/>
      </w:r>
      <w:r w:rsidR="001B0A53" w:rsidRPr="00412B59">
        <w:rPr>
          <w:noProof/>
          <w:vertAlign w:val="superscript"/>
        </w:rPr>
        <w:t>15,16</w:t>
      </w:r>
      <w:r w:rsidR="00EF53C3" w:rsidRPr="00412B59">
        <w:fldChar w:fldCharType="end"/>
      </w:r>
      <w:r w:rsidR="00EF53C3" w:rsidRPr="00412B59">
        <w:t>.</w:t>
      </w:r>
    </w:p>
    <w:p w14:paraId="2BA40192" w14:textId="6A250930" w:rsidR="007B31E5" w:rsidRPr="00412B59" w:rsidRDefault="007B31E5" w:rsidP="001D60C0"/>
    <w:p w14:paraId="27DA1C0E" w14:textId="7395AA8D" w:rsidR="00AF6E32" w:rsidRPr="00412B59" w:rsidRDefault="001F4D6F" w:rsidP="001D60C0">
      <w:r w:rsidRPr="00412B59">
        <w:t xml:space="preserve">However, </w:t>
      </w:r>
      <w:r w:rsidR="000F53E6" w:rsidRPr="00412B59">
        <w:t>in certain situations</w:t>
      </w:r>
      <w:r w:rsidR="00DD6F3A" w:rsidRPr="00412B59">
        <w:t>, the</w:t>
      </w:r>
      <w:r w:rsidR="000F53E6" w:rsidRPr="00412B59">
        <w:t xml:space="preserve"> </w:t>
      </w:r>
      <w:proofErr w:type="spellStart"/>
      <w:r w:rsidRPr="00412B59">
        <w:t>roGFP</w:t>
      </w:r>
      <w:proofErr w:type="spellEnd"/>
      <w:r w:rsidRPr="00412B59">
        <w:t xml:space="preserve"> </w:t>
      </w:r>
      <w:r w:rsidR="00EA142B" w:rsidRPr="00412B59">
        <w:t xml:space="preserve">biosensor </w:t>
      </w:r>
      <w:r w:rsidRPr="00412B59">
        <w:t xml:space="preserve">is </w:t>
      </w:r>
      <w:r w:rsidR="00EA142B" w:rsidRPr="00412B59">
        <w:t xml:space="preserve">inadequate </w:t>
      </w:r>
      <w:r w:rsidR="00DD6F3A" w:rsidRPr="00412B59">
        <w:t>for investigating</w:t>
      </w:r>
      <w:r w:rsidR="00EA142B" w:rsidRPr="00412B59">
        <w:t xml:space="preserve"> physiologically relevant redox changes</w:t>
      </w:r>
      <w:r w:rsidR="00922238" w:rsidRPr="00412B59">
        <w:fldChar w:fldCharType="begin" w:fldLock="1"/>
      </w:r>
      <w:r w:rsidR="00922238"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922238" w:rsidRPr="00412B59">
        <w:fldChar w:fldCharType="separate"/>
      </w:r>
      <w:r w:rsidR="00922238" w:rsidRPr="00412B59">
        <w:rPr>
          <w:noProof/>
          <w:vertAlign w:val="superscript"/>
        </w:rPr>
        <w:t>5</w:t>
      </w:r>
      <w:r w:rsidR="00922238" w:rsidRPr="00412B59">
        <w:fldChar w:fldCharType="end"/>
      </w:r>
      <w:r w:rsidR="00EA142B" w:rsidRPr="00412B59">
        <w:t xml:space="preserve"> </w:t>
      </w:r>
      <w:r w:rsidR="00DD6F3A" w:rsidRPr="00412B59">
        <w:t>and H</w:t>
      </w:r>
      <w:r w:rsidR="00DD6F3A" w:rsidRPr="00412B59">
        <w:rPr>
          <w:vertAlign w:val="subscript"/>
        </w:rPr>
        <w:t>2</w:t>
      </w:r>
      <w:r w:rsidR="00DD6F3A" w:rsidRPr="00412B59">
        <w:t>O</w:t>
      </w:r>
      <w:r w:rsidR="00DD6F3A" w:rsidRPr="00412B59">
        <w:rPr>
          <w:vertAlign w:val="subscript"/>
        </w:rPr>
        <w:t>2</w:t>
      </w:r>
      <w:r w:rsidR="00DD6F3A" w:rsidRPr="00412B59">
        <w:t xml:space="preserve"> oxidation</w:t>
      </w:r>
      <w:r w:rsidR="00DD6F3A" w:rsidRPr="00412B59">
        <w:fldChar w:fldCharType="begin" w:fldLock="1"/>
      </w:r>
      <w:r w:rsidR="00DD6F3A"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DD6F3A" w:rsidRPr="00412B59">
        <w:fldChar w:fldCharType="separate"/>
      </w:r>
      <w:r w:rsidR="00DD6F3A" w:rsidRPr="00412B59">
        <w:rPr>
          <w:noProof/>
          <w:vertAlign w:val="superscript"/>
        </w:rPr>
        <w:t>7</w:t>
      </w:r>
      <w:r w:rsidR="00DD6F3A" w:rsidRPr="00412B59">
        <w:fldChar w:fldCharType="end"/>
      </w:r>
      <w:r w:rsidR="00DD6F3A" w:rsidRPr="00412B59">
        <w:t xml:space="preserve"> </w:t>
      </w:r>
      <w:r w:rsidR="00EA142B" w:rsidRPr="00412B59">
        <w:t>within cells</w:t>
      </w:r>
      <w:r w:rsidR="00405CC2" w:rsidRPr="00412B59">
        <w:t xml:space="preserve">. Peroxidase selectivity </w:t>
      </w:r>
      <w:r w:rsidR="004764D8" w:rsidRPr="00412B59">
        <w:t xml:space="preserve">for </w:t>
      </w:r>
      <w:r w:rsidR="00405CC2" w:rsidRPr="00412B59">
        <w:t>H</w:t>
      </w:r>
      <w:r w:rsidR="00405CC2" w:rsidRPr="00412B59">
        <w:rPr>
          <w:vertAlign w:val="subscript"/>
        </w:rPr>
        <w:t>2</w:t>
      </w:r>
      <w:r w:rsidR="00405CC2" w:rsidRPr="00412B59">
        <w:t>O</w:t>
      </w:r>
      <w:r w:rsidR="00405CC2" w:rsidRPr="00412B59">
        <w:rPr>
          <w:vertAlign w:val="subscript"/>
        </w:rPr>
        <w:t xml:space="preserve">2 </w:t>
      </w:r>
      <w:r w:rsidR="00405CC2" w:rsidRPr="00412B59">
        <w:t xml:space="preserve">was used to </w:t>
      </w:r>
      <w:r w:rsidR="00B8603A" w:rsidRPr="00412B59">
        <w:t>engineer</w:t>
      </w:r>
      <w:r w:rsidR="004764D8" w:rsidRPr="00412B59">
        <w:t xml:space="preserve"> more</w:t>
      </w:r>
      <w:r w:rsidR="00B8603A" w:rsidRPr="00412B59">
        <w:t xml:space="preserve"> sensitive probes</w:t>
      </w:r>
      <w:r w:rsidR="00405CC2" w:rsidRPr="00412B59">
        <w:fldChar w:fldCharType="begin" w:fldLock="1"/>
      </w:r>
      <w:r w:rsidR="0091631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405CC2" w:rsidRPr="00412B59">
        <w:fldChar w:fldCharType="separate"/>
      </w:r>
      <w:r w:rsidR="00405CC2" w:rsidRPr="00412B59">
        <w:rPr>
          <w:noProof/>
          <w:vertAlign w:val="superscript"/>
        </w:rPr>
        <w:t>6</w:t>
      </w:r>
      <w:r w:rsidR="00405CC2" w:rsidRPr="00412B59">
        <w:fldChar w:fldCharType="end"/>
      </w:r>
      <w:r w:rsidR="00405CC2" w:rsidRPr="00412B59">
        <w:t xml:space="preserve">. </w:t>
      </w:r>
      <w:r w:rsidR="002F1671" w:rsidRPr="00412B59">
        <w:t>Y</w:t>
      </w:r>
      <w:r w:rsidR="00F81FD7" w:rsidRPr="00412B59">
        <w:t xml:space="preserve">east peroxidase ORP1 </w:t>
      </w:r>
      <w:r w:rsidR="006D65D8" w:rsidRPr="00412B59">
        <w:t>was linked to</w:t>
      </w:r>
      <w:r w:rsidR="00F81FD7" w:rsidRPr="00412B59">
        <w:t xml:space="preserve"> </w:t>
      </w:r>
      <w:proofErr w:type="spellStart"/>
      <w:r w:rsidR="00F81FD7" w:rsidRPr="00412B59">
        <w:t>roGFP</w:t>
      </w:r>
      <w:proofErr w:type="spellEnd"/>
      <w:r w:rsidR="00F81FD7" w:rsidRPr="00412B59">
        <w:t xml:space="preserve"> </w:t>
      </w:r>
      <w:r w:rsidR="006D65D8" w:rsidRPr="00412B59">
        <w:t>to enable the</w:t>
      </w:r>
      <w:r w:rsidR="00F81FD7" w:rsidRPr="00412B59">
        <w:t xml:space="preserve"> </w:t>
      </w:r>
      <w:r w:rsidR="00B8603A" w:rsidRPr="00412B59">
        <w:t>delicate</w:t>
      </w:r>
      <w:r w:rsidR="00F81FD7" w:rsidRPr="00412B59">
        <w:t xml:space="preserve"> measurement of H</w:t>
      </w:r>
      <w:r w:rsidR="00F81FD7" w:rsidRPr="00412B59">
        <w:rPr>
          <w:vertAlign w:val="subscript"/>
        </w:rPr>
        <w:t>2</w:t>
      </w:r>
      <w:r w:rsidR="00F81FD7" w:rsidRPr="00412B59">
        <w:t>O</w:t>
      </w:r>
      <w:r w:rsidR="00F81FD7" w:rsidRPr="00412B59">
        <w:rPr>
          <w:vertAlign w:val="subscript"/>
        </w:rPr>
        <w:t>2</w:t>
      </w:r>
      <w:r w:rsidR="00DD6F3A" w:rsidRPr="00412B59">
        <w:t>-</w:t>
      </w:r>
      <w:r w:rsidR="00405CC2" w:rsidRPr="00412B59">
        <w:t>mediated thiol oxidation</w:t>
      </w:r>
      <w:r w:rsidR="00F81FD7" w:rsidRPr="00412B59">
        <w:fldChar w:fldCharType="begin" w:fldLock="1"/>
      </w:r>
      <w:r w:rsidR="001B0A53" w:rsidRPr="00412B59">
        <w:instrText>ADDIN CSL_CITATION {"citationItems":[{"id":"ITEM-1","itemData":{"DOI":"10.1074/jbc.M109.059246","ISSN":"00219258","abstract":"H2O2 acts as a signaling molecule by oxidizing critical thiol groups on redox-regulated target proteins. To explain the efficiency and selectivity of H2O2-based signaling, it has been proposed that oxidation of target proteins may be facilitated by H2O2-scavenging peroxidases. Recently, a peroxidase-based protein oxidation relay has been identified in yeast, namely the oxidation of the transcription factor Yap1 by the peroxidase Orp1. It has remained unclear whether the protein oxidase function of Orp1 is a singular adaptation or whether it may represent a more general principle. Here we show that Orp1 is in fact not restricted to oxidizing Yap1 but can also form a highly efficient redox relay with the oxidant target protein roGFP (redox-sensitive green fluorescent protein) in mammalian cells. Orp1 mediates near quantitative oxidation of roGFP2 by H2O2, and the Orp1-roGFP2 redox relay effectively converts physiological H2O2 signals into measurable fluorescent signals in living cells. Furthermore, the oxidant relay phenomenon is not restricted to Orp1 as the mammalian peroxidase Gpx4 also mediates oxidation of proximal roGFP2 in living cells. Together, these findings support the concept that certain peroxidases harbor an intrinsic and powerful capacity to act as H2O2-dependent protein thiol oxidases when they are recruited into proximity of oxidizable target proteins. © 2009 by The American Society for Biochemistry and Molecular Biology, Inc.","author":[{"dropping-particle":"","family":"Gutscher","given":"Marcus","non-dropping-particle":"","parse-names":false,"suffix":""},{"dropping-particle":"","family":"Sobotta","given":"Mirko C.","non-dropping-particle":"","parse-names":false,"suffix":""},{"dropping-particle":"","family":"Wabnitz","given":"Guido H.","non-dropping-particle":"","parse-names":false,"suffix":""},{"dropping-particle":"","family":"Ballikaya","given":"Seda","non-dropping-particle":"","parse-names":false,"suffix":""},{"dropping-particle":"","family":"Meyer","given":"Andreas J.","non-dropping-particle":"","parse-names":false,"suffix":""},{"dropping-particle":"","family":"Samstag","given":"Yvonne","non-dropping-particle":"","parse-names":false,"suffix":""},{"dropping-particle":"","family":"Dick","given":"Tobias P.","non-dropping-particle":"","parse-names":false,"suffix":""}],"container-title":"Journal of Biological Chemistry","id":"ITEM-1","issue":"46","issued":{"date-parts":[["2009"]]},"page":"31532-31540","title":"Proximity-based protein thiol oxidation by H2O2-scavenging peroxidases","type":"article-journal","volume":"284"},"uris":["http://www.mendeley.com/documents/?uuid=ef492537-d30a-35bd-8586-480a8dd95e36"]},{"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17–19&lt;/sup&gt;","plainTextFormattedCitation":"17–19","previouslyFormattedCitation":"&lt;sup&gt;17–19&lt;/sup&gt;"},"properties":{"noteIndex":0},"schema":"https://github.com/citation-style-language/schema/raw/master/csl-citation.json"}</w:instrText>
      </w:r>
      <w:r w:rsidR="00F81FD7" w:rsidRPr="00412B59">
        <w:fldChar w:fldCharType="separate"/>
      </w:r>
      <w:r w:rsidR="001B0A53" w:rsidRPr="00412B59">
        <w:rPr>
          <w:noProof/>
          <w:vertAlign w:val="superscript"/>
        </w:rPr>
        <w:t>17–19</w:t>
      </w:r>
      <w:r w:rsidR="00F81FD7" w:rsidRPr="00412B59">
        <w:fldChar w:fldCharType="end"/>
      </w:r>
      <w:r w:rsidR="002F1671" w:rsidRPr="00412B59">
        <w:t xml:space="preserve">. </w:t>
      </w:r>
      <w:r w:rsidR="006D65D8" w:rsidRPr="00412B59">
        <w:t>Likewise, the incorporation of h</w:t>
      </w:r>
      <w:r w:rsidR="00B8603A" w:rsidRPr="00412B59">
        <w:t xml:space="preserve">uman glutharodexin1 (Grx1) into </w:t>
      </w:r>
      <w:r w:rsidR="006D65D8" w:rsidRPr="00412B59">
        <w:t xml:space="preserve">the </w:t>
      </w:r>
      <w:proofErr w:type="spellStart"/>
      <w:r w:rsidR="00363327" w:rsidRPr="00412B59">
        <w:t>roGFP</w:t>
      </w:r>
      <w:proofErr w:type="spellEnd"/>
      <w:r w:rsidR="00363327" w:rsidRPr="00412B59">
        <w:t xml:space="preserve"> sensor </w:t>
      </w:r>
      <w:r w:rsidR="00B8603A" w:rsidRPr="00412B59">
        <w:t>specifically</w:t>
      </w:r>
      <w:r w:rsidR="00363327" w:rsidRPr="00412B59">
        <w:t xml:space="preserve"> </w:t>
      </w:r>
      <w:r w:rsidR="00B8603A" w:rsidRPr="00412B59">
        <w:t>monitor</w:t>
      </w:r>
      <w:r w:rsidR="00916313" w:rsidRPr="00412B59">
        <w:t>s</w:t>
      </w:r>
      <w:r w:rsidR="00B8603A" w:rsidRPr="00412B59">
        <w:t xml:space="preserve"> GSH/GSSG equilibrium within the cell compartments</w:t>
      </w:r>
      <w:r w:rsidR="00595715" w:rsidRPr="00412B59">
        <w:fldChar w:fldCharType="begin" w:fldLock="1"/>
      </w:r>
      <w:r w:rsidR="001B0A5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6, 18, 19&lt;/sup&gt;","plainTextFormattedCitation":"6, 18, 19","previouslyFormattedCitation":"&lt;sup&gt;6, 18, 19&lt;/sup&gt;"},"properties":{"noteIndex":0},"schema":"https://github.com/citation-style-language/schema/raw/master/csl-citation.json"}</w:instrText>
      </w:r>
      <w:r w:rsidR="00595715" w:rsidRPr="00412B59">
        <w:fldChar w:fldCharType="separate"/>
      </w:r>
      <w:r w:rsidR="001B0A53" w:rsidRPr="00412B59">
        <w:rPr>
          <w:noProof/>
          <w:vertAlign w:val="superscript"/>
        </w:rPr>
        <w:t>6,18,19</w:t>
      </w:r>
      <w:r w:rsidR="00595715" w:rsidRPr="00412B59">
        <w:fldChar w:fldCharType="end"/>
      </w:r>
      <w:r w:rsidR="00404DCC" w:rsidRPr="00412B59">
        <w:t xml:space="preserve">. </w:t>
      </w:r>
    </w:p>
    <w:p w14:paraId="1C8C8C95" w14:textId="5A9010BF" w:rsidR="009956B4" w:rsidRPr="00412B59" w:rsidRDefault="009956B4" w:rsidP="001D60C0"/>
    <w:p w14:paraId="6E6AEE25" w14:textId="07DF33B0" w:rsidR="00D77CCE" w:rsidRPr="00412B59" w:rsidRDefault="00A74889" w:rsidP="001D60C0">
      <w:r w:rsidRPr="00412B59">
        <w:t>This easily applicable protocol allows researchers to monitor compartment</w:t>
      </w:r>
      <w:r w:rsidR="006D65D8" w:rsidRPr="00412B59">
        <w:t>-</w:t>
      </w:r>
      <w:r w:rsidRPr="00412B59">
        <w:t>specific redox status</w:t>
      </w:r>
      <w:r w:rsidR="006D65D8" w:rsidRPr="00412B59">
        <w:t xml:space="preserve"> in</w:t>
      </w:r>
      <w:r w:rsidRPr="00412B59">
        <w:t xml:space="preserve"> </w:t>
      </w:r>
      <w:r w:rsidR="00370380" w:rsidRPr="00412B59">
        <w:t xml:space="preserve">intact cells, minimizing </w:t>
      </w:r>
      <w:proofErr w:type="spellStart"/>
      <w:r w:rsidR="00C808F8" w:rsidRPr="00412B59">
        <w:t>art</w:t>
      </w:r>
      <w:r w:rsidR="00AB62BA" w:rsidRPr="00412B59">
        <w:t>i</w:t>
      </w:r>
      <w:r w:rsidR="00C808F8" w:rsidRPr="00412B59">
        <w:t>factual</w:t>
      </w:r>
      <w:proofErr w:type="spellEnd"/>
      <w:r w:rsidR="00370380" w:rsidRPr="00412B59">
        <w:t xml:space="preserve"> oxidation due</w:t>
      </w:r>
      <w:r w:rsidR="006D65D8" w:rsidRPr="00412B59">
        <w:t xml:space="preserve"> to</w:t>
      </w:r>
      <w:r w:rsidR="00370380" w:rsidRPr="00412B59">
        <w:t xml:space="preserve"> physical stress during cell homogenization</w:t>
      </w:r>
      <w:r w:rsidRPr="00412B59">
        <w:t xml:space="preserve">. </w:t>
      </w:r>
      <w:r w:rsidR="006D65D8" w:rsidRPr="00412B59">
        <w:t>The c</w:t>
      </w:r>
      <w:r w:rsidR="001A26EE" w:rsidRPr="00412B59">
        <w:t>urrent protocol</w:t>
      </w:r>
      <w:r w:rsidRPr="00412B59">
        <w:t xml:space="preserve"> demonstrate</w:t>
      </w:r>
      <w:r w:rsidR="006D65D8" w:rsidRPr="00412B59">
        <w:t>s</w:t>
      </w:r>
      <w:r w:rsidRPr="00412B59">
        <w:t xml:space="preserve"> </w:t>
      </w:r>
      <w:r w:rsidR="0052082A" w:rsidRPr="00412B59">
        <w:t>2</w:t>
      </w:r>
      <w:r w:rsidRPr="00412B59">
        <w:t xml:space="preserve"> quantification methods</w:t>
      </w:r>
      <w:r w:rsidR="006D65D8" w:rsidRPr="00412B59">
        <w:t>:</w:t>
      </w:r>
      <w:r w:rsidRPr="00412B59">
        <w:t xml:space="preserve"> flow cytometry (beneficial for quick analy</w:t>
      </w:r>
      <w:r w:rsidR="00AB62BA" w:rsidRPr="00412B59">
        <w:t>s</w:t>
      </w:r>
      <w:r w:rsidRPr="00412B59">
        <w:t xml:space="preserve">es </w:t>
      </w:r>
      <w:r w:rsidR="006D65D8" w:rsidRPr="00412B59">
        <w:t>of</w:t>
      </w:r>
      <w:r w:rsidRPr="00412B59">
        <w:t xml:space="preserve"> large cell populations) and fluorescent microscopy (</w:t>
      </w:r>
      <w:r w:rsidR="000E581C" w:rsidRPr="00412B59">
        <w:t xml:space="preserve">allowing </w:t>
      </w:r>
      <w:r w:rsidRPr="00412B59">
        <w:t xml:space="preserve">for </w:t>
      </w:r>
      <w:r w:rsidR="000E581C" w:rsidRPr="00412B59">
        <w:t>continuous time</w:t>
      </w:r>
      <w:r w:rsidR="006D65D8" w:rsidRPr="00412B59">
        <w:t>-</w:t>
      </w:r>
      <w:r w:rsidR="000E581C" w:rsidRPr="00412B59">
        <w:t>lapse imaging</w:t>
      </w:r>
      <w:r w:rsidR="00AB62BA" w:rsidRPr="00412B59">
        <w:t xml:space="preserve"> and determining the morphology of the cells</w:t>
      </w:r>
      <w:r w:rsidRPr="00412B59">
        <w:t>).</w:t>
      </w:r>
    </w:p>
    <w:p w14:paraId="3AB83B55" w14:textId="77777777" w:rsidR="0090368D" w:rsidRPr="00412B59" w:rsidRDefault="0090368D" w:rsidP="001D60C0">
      <w:pPr>
        <w:rPr>
          <w:rFonts w:asciiTheme="minorHAnsi" w:hAnsiTheme="minorHAnsi" w:cstheme="minorHAnsi"/>
          <w:color w:val="auto"/>
        </w:rPr>
      </w:pPr>
    </w:p>
    <w:p w14:paraId="1734505F" w14:textId="1D8D318C" w:rsidR="00AA03DF" w:rsidRPr="00412B59" w:rsidRDefault="00AA03DF" w:rsidP="001D60C0">
      <w:pPr>
        <w:pStyle w:val="Heading1"/>
        <w:spacing w:before="0" w:after="0"/>
        <w:rPr>
          <w:color w:val="808080"/>
        </w:rPr>
      </w:pPr>
      <w:r w:rsidRPr="00412B59">
        <w:t xml:space="preserve">ACKNOWLEDGMENTS: </w:t>
      </w:r>
    </w:p>
    <w:p w14:paraId="4B541BA6" w14:textId="2BF743DA" w:rsidR="00AA03DF" w:rsidRPr="00412B59" w:rsidRDefault="6558D2F9" w:rsidP="6558D2F9">
      <w:pPr>
        <w:rPr>
          <w:rFonts w:asciiTheme="minorHAnsi" w:hAnsiTheme="minorHAnsi" w:cstheme="minorBidi"/>
          <w:color w:val="auto"/>
        </w:rPr>
      </w:pPr>
      <w:r w:rsidRPr="6558D2F9">
        <w:rPr>
          <w:rFonts w:asciiTheme="minorHAnsi" w:hAnsiTheme="minorHAnsi" w:cstheme="minorBidi"/>
          <w:color w:val="auto"/>
        </w:rPr>
        <w:t xml:space="preserve">The construct and recombinant adenovirus for expressing cytosol-specific </w:t>
      </w:r>
      <w:proofErr w:type="spellStart"/>
      <w:r w:rsidRPr="6558D2F9">
        <w:rPr>
          <w:rFonts w:asciiTheme="minorHAnsi" w:hAnsiTheme="minorHAnsi" w:cstheme="minorBidi"/>
          <w:color w:val="auto"/>
        </w:rPr>
        <w:t>roGFP</w:t>
      </w:r>
      <w:proofErr w:type="spellEnd"/>
      <w:r w:rsidRPr="6558D2F9">
        <w:rPr>
          <w:rFonts w:asciiTheme="minorHAnsi" w:hAnsiTheme="minorHAnsi" w:cstheme="minorBidi"/>
          <w:color w:val="auto"/>
        </w:rPr>
        <w:t xml:space="preserve"> in cells were generated in the laboratory of Paul T. </w:t>
      </w:r>
      <w:proofErr w:type="spellStart"/>
      <w:r w:rsidRPr="6558D2F9">
        <w:rPr>
          <w:rFonts w:asciiTheme="minorHAnsi" w:hAnsiTheme="minorHAnsi" w:cstheme="minorBidi"/>
          <w:color w:val="auto"/>
        </w:rPr>
        <w:t>Schumacker</w:t>
      </w:r>
      <w:proofErr w:type="spellEnd"/>
      <w:r w:rsidRPr="6558D2F9">
        <w:rPr>
          <w:rFonts w:asciiTheme="minorHAnsi" w:hAnsiTheme="minorHAnsi" w:cstheme="minorBidi"/>
          <w:color w:val="auto"/>
        </w:rPr>
        <w:t xml:space="preserve">, PhD, Freiberg School of Medicine, Northwestern University, and </w:t>
      </w:r>
      <w:proofErr w:type="spellStart"/>
      <w:r w:rsidRPr="6558D2F9">
        <w:rPr>
          <w:rFonts w:asciiTheme="minorHAnsi" w:hAnsiTheme="minorHAnsi" w:cstheme="minorBidi"/>
          <w:color w:val="auto"/>
        </w:rPr>
        <w:t>ViraQuest</w:t>
      </w:r>
      <w:proofErr w:type="spellEnd"/>
      <w:r w:rsidRPr="6558D2F9">
        <w:rPr>
          <w:rFonts w:asciiTheme="minorHAnsi" w:hAnsiTheme="minorHAnsi" w:cstheme="minorBidi"/>
          <w:color w:val="auto"/>
        </w:rPr>
        <w:t xml:space="preserve"> Inc., respectively. This study was supported by the Center for Studies of Host Response to Cancer Therapy </w:t>
      </w:r>
      <w:r w:rsidR="00690F86" w:rsidRPr="6558D2F9">
        <w:rPr>
          <w:rFonts w:asciiTheme="minorHAnsi" w:hAnsiTheme="minorHAnsi" w:cstheme="minorBidi"/>
          <w:color w:val="auto"/>
        </w:rPr>
        <w:t xml:space="preserve">grant </w:t>
      </w:r>
      <w:r w:rsidRPr="6558D2F9">
        <w:rPr>
          <w:rFonts w:asciiTheme="minorHAnsi" w:hAnsiTheme="minorHAnsi" w:cstheme="minorBidi"/>
          <w:color w:val="auto"/>
        </w:rPr>
        <w:t xml:space="preserve">P20GM109005 through the NIH </w:t>
      </w:r>
      <w:r w:rsidRPr="6558D2F9">
        <w:rPr>
          <w:rFonts w:asciiTheme="minorHAnsi" w:hAnsiTheme="minorHAnsi" w:cstheme="minorBidi"/>
          <w:color w:val="auto"/>
        </w:rPr>
        <w:lastRenderedPageBreak/>
        <w:t>National Institute of General Medical Sciences Centers of Biomedical Research Excellence (COBRE NIGMS)</w:t>
      </w:r>
      <w:ins w:id="27" w:author="Author">
        <w:r w:rsidRPr="6558D2F9">
          <w:rPr>
            <w:rFonts w:asciiTheme="minorHAnsi" w:hAnsiTheme="minorHAnsi" w:cstheme="minorBidi"/>
            <w:color w:val="auto"/>
          </w:rPr>
          <w:t>, National Institute of General Medical Sciences</w:t>
        </w:r>
        <w:bookmarkStart w:id="28" w:name="_GoBack"/>
        <w:bookmarkEnd w:id="28"/>
        <w:r w:rsidRPr="6558D2F9">
          <w:rPr>
            <w:rFonts w:asciiTheme="minorHAnsi" w:hAnsiTheme="minorHAnsi" w:cstheme="minorBidi"/>
            <w:color w:val="auto"/>
          </w:rPr>
          <w:t xml:space="preserve"> Systems Pharmacology and Toxicology Training Program grant</w:t>
        </w:r>
        <w:r w:rsidR="00690F86" w:rsidRPr="6558D2F9">
          <w:rPr>
            <w:rFonts w:asciiTheme="minorHAnsi" w:hAnsiTheme="minorHAnsi" w:cstheme="minorBidi"/>
            <w:color w:val="auto"/>
          </w:rPr>
          <w:t xml:space="preserve"> </w:t>
        </w:r>
        <w:r w:rsidRPr="6558D2F9">
          <w:rPr>
            <w:rFonts w:asciiTheme="minorHAnsi" w:hAnsiTheme="minorHAnsi" w:cstheme="minorBidi"/>
            <w:color w:val="auto"/>
          </w:rPr>
          <w:t>T32 GM106999, UAMS Foundation/Medical Research Endowment Award AWD00053956, UAMS Year-End Chancellor’s Awards AWD00053484</w:t>
        </w:r>
      </w:ins>
      <w:r w:rsidRPr="6558D2F9">
        <w:rPr>
          <w:rFonts w:asciiTheme="minorHAnsi" w:hAnsiTheme="minorHAnsi" w:cstheme="minorBidi"/>
          <w:color w:val="auto"/>
        </w:rPr>
        <w:t>. The flow cytometry core facility was supported in part by the Center for Microbial Pathogenesis and Host Inflammatory Responses</w:t>
      </w:r>
      <w:r w:rsidR="00690F86" w:rsidRPr="6558D2F9">
        <w:rPr>
          <w:rFonts w:asciiTheme="minorHAnsi" w:hAnsiTheme="minorHAnsi" w:cstheme="minorBidi"/>
          <w:color w:val="auto"/>
        </w:rPr>
        <w:t xml:space="preserve"> grant</w:t>
      </w:r>
      <w:r w:rsidRPr="6558D2F9">
        <w:rPr>
          <w:rFonts w:asciiTheme="minorHAnsi" w:hAnsiTheme="minorHAnsi" w:cstheme="minorBidi"/>
          <w:color w:val="auto"/>
        </w:rPr>
        <w:t xml:space="preserve"> P20GM103625 through the COBRE NIGMS. The content is solely the responsibility of the authors and does not necessarily represent the official views of the NIH. ATA was supported by The Scientific and Technological Research Council of Turkey (TUBITAK) 2214-A scholarship.</w:t>
      </w:r>
    </w:p>
    <w:p w14:paraId="24E42827" w14:textId="77777777" w:rsidR="0089502E" w:rsidRPr="00412B59" w:rsidRDefault="0089502E" w:rsidP="001D60C0">
      <w:pPr>
        <w:rPr>
          <w:rFonts w:asciiTheme="minorHAnsi" w:hAnsiTheme="minorHAnsi" w:cstheme="minorHAnsi"/>
          <w:b/>
          <w:bCs/>
        </w:rPr>
      </w:pPr>
    </w:p>
    <w:p w14:paraId="5D52ED8B" w14:textId="6B06B7E4" w:rsidR="00AA03DF" w:rsidRPr="00412B59" w:rsidRDefault="00AA03DF" w:rsidP="001D60C0">
      <w:pPr>
        <w:pStyle w:val="Heading1"/>
        <w:spacing w:before="0" w:after="0"/>
        <w:rPr>
          <w:color w:val="808080"/>
        </w:rPr>
      </w:pPr>
      <w:r w:rsidRPr="00412B59">
        <w:t xml:space="preserve">DISCLOSURES: </w:t>
      </w:r>
    </w:p>
    <w:p w14:paraId="66030076" w14:textId="16604DD9" w:rsidR="00AA03DF" w:rsidRPr="00412B59" w:rsidRDefault="002C7C20" w:rsidP="001D60C0">
      <w:pPr>
        <w:rPr>
          <w:rFonts w:asciiTheme="minorHAnsi" w:hAnsiTheme="minorHAnsi" w:cstheme="minorHAnsi"/>
          <w:color w:val="auto"/>
        </w:rPr>
      </w:pPr>
      <w:r w:rsidRPr="00412B59">
        <w:rPr>
          <w:rFonts w:asciiTheme="minorHAnsi" w:hAnsiTheme="minorHAnsi" w:cstheme="minorHAnsi"/>
          <w:color w:val="auto"/>
        </w:rPr>
        <w:t xml:space="preserve">The authors </w:t>
      </w:r>
      <w:r w:rsidR="00E869CC">
        <w:rPr>
          <w:rFonts w:asciiTheme="minorHAnsi" w:hAnsiTheme="minorHAnsi" w:cstheme="minorHAnsi"/>
          <w:color w:val="auto"/>
        </w:rPr>
        <w:t>have nothing to disclose</w:t>
      </w:r>
      <w:r w:rsidR="001D48A6" w:rsidRPr="00412B59">
        <w:rPr>
          <w:rFonts w:asciiTheme="minorHAnsi" w:hAnsiTheme="minorHAnsi" w:cstheme="minorHAnsi"/>
          <w:color w:val="auto"/>
        </w:rPr>
        <w:t>.</w:t>
      </w:r>
    </w:p>
    <w:p w14:paraId="0DCD03A1" w14:textId="77777777" w:rsidR="0089502E" w:rsidRPr="00412B59" w:rsidRDefault="0089502E" w:rsidP="001D60C0">
      <w:pPr>
        <w:rPr>
          <w:rFonts w:asciiTheme="minorHAnsi" w:hAnsiTheme="minorHAnsi" w:cstheme="minorHAnsi"/>
          <w:color w:val="auto"/>
        </w:rPr>
      </w:pPr>
    </w:p>
    <w:p w14:paraId="315B4FAD" w14:textId="2CCD7BED" w:rsidR="00B32616" w:rsidRPr="00412B59" w:rsidRDefault="009726EE" w:rsidP="001D60C0">
      <w:pPr>
        <w:pStyle w:val="Heading1"/>
        <w:spacing w:before="0" w:after="0"/>
        <w:rPr>
          <w:rFonts w:cstheme="minorHAnsi"/>
        </w:rPr>
      </w:pPr>
      <w:r w:rsidRPr="00412B59">
        <w:rPr>
          <w:rFonts w:cstheme="minorHAnsi"/>
        </w:rPr>
        <w:t>REFERENCES</w:t>
      </w:r>
      <w:r w:rsidR="00D04760" w:rsidRPr="00412B59">
        <w:rPr>
          <w:rFonts w:cstheme="minorHAnsi"/>
        </w:rPr>
        <w:t>:</w:t>
      </w:r>
      <w:r w:rsidRPr="00412B59">
        <w:rPr>
          <w:rFonts w:cstheme="minorHAnsi"/>
        </w:rPr>
        <w:t xml:space="preserve"> </w:t>
      </w:r>
    </w:p>
    <w:p w14:paraId="4D02788F" w14:textId="6E31403F" w:rsidR="001B0A53" w:rsidRPr="00412B59" w:rsidRDefault="00BC1E7F" w:rsidP="001D60C0">
      <w:pPr>
        <w:rPr>
          <w:noProof/>
        </w:rPr>
      </w:pPr>
      <w:r w:rsidRPr="00412B59">
        <w:rPr>
          <w:color w:val="auto"/>
        </w:rPr>
        <w:fldChar w:fldCharType="begin" w:fldLock="1"/>
      </w:r>
      <w:r w:rsidRPr="00412B59">
        <w:rPr>
          <w:color w:val="auto"/>
        </w:rPr>
        <w:instrText xml:space="preserve">ADDIN Mendeley Bibliography CSL_BIBLIOGRAPHY </w:instrText>
      </w:r>
      <w:r w:rsidRPr="00412B59">
        <w:rPr>
          <w:color w:val="auto"/>
        </w:rPr>
        <w:fldChar w:fldCharType="separate"/>
      </w:r>
      <w:r w:rsidR="001B0A53" w:rsidRPr="00412B59">
        <w:rPr>
          <w:noProof/>
        </w:rPr>
        <w:t>1.</w:t>
      </w:r>
      <w:r w:rsidR="003C01A6">
        <w:rPr>
          <w:noProof/>
        </w:rPr>
        <w:t xml:space="preserve"> </w:t>
      </w:r>
      <w:r w:rsidR="001B0A53" w:rsidRPr="00412B59">
        <w:rPr>
          <w:noProof/>
        </w:rPr>
        <w:t xml:space="preserve">Sies, H. Oxidative stress: A concept in redox biology and medicine. </w:t>
      </w:r>
      <w:r w:rsidR="001B0A53" w:rsidRPr="00412B59">
        <w:rPr>
          <w:i/>
          <w:iCs/>
          <w:noProof/>
        </w:rPr>
        <w:t>Redox Biology</w:t>
      </w:r>
      <w:r w:rsidR="001B0A53" w:rsidRPr="00412B59">
        <w:rPr>
          <w:noProof/>
        </w:rPr>
        <w:t xml:space="preserve">. </w:t>
      </w:r>
      <w:r w:rsidR="001B0A53" w:rsidRPr="00412B59">
        <w:rPr>
          <w:b/>
          <w:bCs/>
          <w:noProof/>
        </w:rPr>
        <w:t>4</w:t>
      </w:r>
      <w:r w:rsidR="001B0A53" w:rsidRPr="00412B59">
        <w:rPr>
          <w:noProof/>
        </w:rPr>
        <w:t>, 180–183 (2015).</w:t>
      </w:r>
    </w:p>
    <w:p w14:paraId="72D7E781" w14:textId="57C4E5F1" w:rsidR="001B0A53" w:rsidRPr="00412B59" w:rsidRDefault="001B0A53" w:rsidP="001D60C0">
      <w:pPr>
        <w:rPr>
          <w:noProof/>
        </w:rPr>
      </w:pPr>
      <w:r w:rsidRPr="00412B59">
        <w:rPr>
          <w:noProof/>
        </w:rPr>
        <w:t>2.</w:t>
      </w:r>
      <w:r w:rsidR="003C01A6">
        <w:rPr>
          <w:noProof/>
        </w:rPr>
        <w:t xml:space="preserve"> </w:t>
      </w:r>
      <w:r w:rsidRPr="00412B59">
        <w:rPr>
          <w:noProof/>
        </w:rPr>
        <w:t xml:space="preserve">Jones, D.P. Redefining Oxidative Stress. </w:t>
      </w:r>
      <w:r w:rsidRPr="00412B59">
        <w:rPr>
          <w:i/>
          <w:iCs/>
          <w:noProof/>
        </w:rPr>
        <w:t>Antioxidants &amp; Redox Signalling</w:t>
      </w:r>
      <w:r w:rsidRPr="00412B59">
        <w:rPr>
          <w:noProof/>
        </w:rPr>
        <w:t xml:space="preserve">. </w:t>
      </w:r>
      <w:r w:rsidRPr="00412B59">
        <w:rPr>
          <w:b/>
          <w:bCs/>
          <w:noProof/>
        </w:rPr>
        <w:t>8</w:t>
      </w:r>
      <w:r w:rsidRPr="00412B59">
        <w:rPr>
          <w:noProof/>
        </w:rPr>
        <w:t xml:space="preserve"> (9</w:t>
      </w:r>
      <w:r w:rsidR="00AE15BA" w:rsidRPr="00412B59">
        <w:rPr>
          <w:noProof/>
        </w:rPr>
        <w:t>–</w:t>
      </w:r>
      <w:r w:rsidRPr="00412B59">
        <w:rPr>
          <w:noProof/>
        </w:rPr>
        <w:t>10)</w:t>
      </w:r>
      <w:r w:rsidR="00AE15BA">
        <w:rPr>
          <w:noProof/>
        </w:rPr>
        <w:t>,</w:t>
      </w:r>
      <w:r w:rsidRPr="00412B59">
        <w:rPr>
          <w:noProof/>
        </w:rPr>
        <w:t xml:space="preserve"> (2006).</w:t>
      </w:r>
    </w:p>
    <w:p w14:paraId="5FD92CBC" w14:textId="3EADB749" w:rsidR="001B0A53" w:rsidRPr="00412B59" w:rsidRDefault="001B0A53" w:rsidP="001D60C0">
      <w:pPr>
        <w:rPr>
          <w:noProof/>
        </w:rPr>
      </w:pPr>
      <w:r w:rsidRPr="00412B59">
        <w:rPr>
          <w:noProof/>
        </w:rPr>
        <w:t>3.</w:t>
      </w:r>
      <w:r w:rsidR="003C01A6">
        <w:rPr>
          <w:noProof/>
        </w:rPr>
        <w:t xml:space="preserve"> </w:t>
      </w:r>
      <w:r w:rsidRPr="00412B59">
        <w:rPr>
          <w:noProof/>
        </w:rPr>
        <w:t xml:space="preserve">Pizzino, G. </w:t>
      </w:r>
      <w:r w:rsidR="00F53594" w:rsidRPr="00F53594">
        <w:rPr>
          <w:noProof/>
        </w:rPr>
        <w:t>et al.</w:t>
      </w:r>
      <w:r w:rsidRPr="00412B59">
        <w:rPr>
          <w:noProof/>
        </w:rPr>
        <w:t xml:space="preserve"> Oxidative Stress: Harms and Benefits for Human Health. </w:t>
      </w:r>
      <w:r w:rsidRPr="00412B59">
        <w:rPr>
          <w:i/>
          <w:iCs/>
          <w:noProof/>
        </w:rPr>
        <w:t>Oxidative Medicine and Cellular Longevity</w:t>
      </w:r>
      <w:r w:rsidRPr="00412B59">
        <w:rPr>
          <w:noProof/>
        </w:rPr>
        <w:t xml:space="preserve">. </w:t>
      </w:r>
      <w:r w:rsidRPr="00412B59">
        <w:rPr>
          <w:b/>
          <w:bCs/>
          <w:noProof/>
        </w:rPr>
        <w:t>2017</w:t>
      </w:r>
      <w:r w:rsidRPr="00412B59">
        <w:rPr>
          <w:noProof/>
        </w:rPr>
        <w:t xml:space="preserve">, </w:t>
      </w:r>
      <w:r w:rsidR="00AE15BA" w:rsidRPr="00AE15BA">
        <w:rPr>
          <w:noProof/>
        </w:rPr>
        <w:t>8416763</w:t>
      </w:r>
      <w:r w:rsidRPr="00412B59">
        <w:rPr>
          <w:noProof/>
        </w:rPr>
        <w:t xml:space="preserve"> (2017).</w:t>
      </w:r>
    </w:p>
    <w:p w14:paraId="2995FF4A" w14:textId="349DA7CC" w:rsidR="001B0A53" w:rsidRPr="00412B59" w:rsidRDefault="001B0A53" w:rsidP="001D60C0">
      <w:pPr>
        <w:rPr>
          <w:noProof/>
        </w:rPr>
      </w:pPr>
      <w:r w:rsidRPr="00412B59">
        <w:rPr>
          <w:noProof/>
        </w:rPr>
        <w:t>4.</w:t>
      </w:r>
      <w:r w:rsidR="003C01A6">
        <w:rPr>
          <w:noProof/>
        </w:rPr>
        <w:t xml:space="preserve"> </w:t>
      </w:r>
      <w:r w:rsidRPr="00412B59">
        <w:rPr>
          <w:noProof/>
        </w:rPr>
        <w:t xml:space="preserve">Go, Y.M., Jones, D.P. Thiol/disulfide redox states in signaling and sensing. </w:t>
      </w:r>
      <w:r w:rsidRPr="00412B59">
        <w:rPr>
          <w:i/>
          <w:iCs/>
          <w:noProof/>
        </w:rPr>
        <w:t>Critical Reviews in Biochemistry and Molecular Biology</w:t>
      </w:r>
      <w:r w:rsidRPr="00412B59">
        <w:rPr>
          <w:noProof/>
        </w:rPr>
        <w:t xml:space="preserve">. </w:t>
      </w:r>
      <w:r w:rsidRPr="00412B59">
        <w:rPr>
          <w:b/>
          <w:bCs/>
          <w:noProof/>
        </w:rPr>
        <w:t>48</w:t>
      </w:r>
      <w:r w:rsidRPr="00412B59">
        <w:rPr>
          <w:noProof/>
        </w:rPr>
        <w:t xml:space="preserve"> (2), 173–191 (2013).</w:t>
      </w:r>
    </w:p>
    <w:p w14:paraId="7A6F8F4C" w14:textId="0AB31E18" w:rsidR="001B0A53" w:rsidRPr="00412B59" w:rsidRDefault="001B0A53" w:rsidP="001D60C0">
      <w:pPr>
        <w:rPr>
          <w:noProof/>
        </w:rPr>
      </w:pPr>
      <w:r w:rsidRPr="00412B59">
        <w:rPr>
          <w:noProof/>
        </w:rPr>
        <w:t>5.</w:t>
      </w:r>
      <w:r w:rsidR="003C01A6">
        <w:rPr>
          <w:noProof/>
        </w:rPr>
        <w:t xml:space="preserve"> </w:t>
      </w:r>
      <w:r w:rsidRPr="00412B59">
        <w:rPr>
          <w:noProof/>
        </w:rPr>
        <w:t xml:space="preserve">Hansen, J.M., Go, Y., Jones, D.P. Nuclear and Mitochondrial Compartmentation of Oxidative Stress and Redox Signaling. </w:t>
      </w:r>
      <w:r w:rsidRPr="00412B59">
        <w:rPr>
          <w:i/>
          <w:iCs/>
          <w:noProof/>
        </w:rPr>
        <w:t>Annual Review of Pharmacology and Toxicology</w:t>
      </w:r>
      <w:r w:rsidRPr="00412B59">
        <w:rPr>
          <w:noProof/>
        </w:rPr>
        <w:t xml:space="preserve">. </w:t>
      </w:r>
      <w:r w:rsidRPr="00412B59">
        <w:rPr>
          <w:b/>
          <w:bCs/>
          <w:noProof/>
        </w:rPr>
        <w:t>46</w:t>
      </w:r>
      <w:r w:rsidRPr="00412B59">
        <w:rPr>
          <w:noProof/>
        </w:rPr>
        <w:t xml:space="preserve"> (1), 215–234 (2006).</w:t>
      </w:r>
    </w:p>
    <w:p w14:paraId="24D95983" w14:textId="2439C83F" w:rsidR="001B0A53" w:rsidRPr="00412B59" w:rsidRDefault="001B0A53" w:rsidP="001D60C0">
      <w:pPr>
        <w:rPr>
          <w:noProof/>
        </w:rPr>
      </w:pPr>
      <w:r w:rsidRPr="00412B59">
        <w:rPr>
          <w:noProof/>
        </w:rPr>
        <w:t>6.</w:t>
      </w:r>
      <w:r w:rsidR="003C01A6">
        <w:rPr>
          <w:noProof/>
        </w:rPr>
        <w:t xml:space="preserve"> </w:t>
      </w:r>
      <w:r w:rsidRPr="00412B59">
        <w:rPr>
          <w:noProof/>
        </w:rPr>
        <w:t xml:space="preserve">Meyer, A.J., Dick, T.P. Fluorescent protein-based redox probes. </w:t>
      </w:r>
      <w:r w:rsidRPr="00412B59">
        <w:rPr>
          <w:i/>
          <w:iCs/>
          <w:noProof/>
        </w:rPr>
        <w:t>Antioxidants and Redox Signaling</w:t>
      </w:r>
      <w:r w:rsidRPr="00412B59">
        <w:rPr>
          <w:noProof/>
        </w:rPr>
        <w:t xml:space="preserve">. </w:t>
      </w:r>
      <w:r w:rsidRPr="00412B59">
        <w:rPr>
          <w:b/>
          <w:bCs/>
          <w:noProof/>
        </w:rPr>
        <w:t>13</w:t>
      </w:r>
      <w:r w:rsidRPr="00412B59">
        <w:rPr>
          <w:noProof/>
        </w:rPr>
        <w:t xml:space="preserve"> (5), 621–650 (2010).</w:t>
      </w:r>
    </w:p>
    <w:p w14:paraId="414BB6A7" w14:textId="7BDE5935" w:rsidR="001B0A53" w:rsidRPr="00412B59" w:rsidRDefault="001B0A53" w:rsidP="001D60C0">
      <w:pPr>
        <w:rPr>
          <w:noProof/>
        </w:rPr>
      </w:pPr>
      <w:r w:rsidRPr="00412B59">
        <w:rPr>
          <w:noProof/>
        </w:rPr>
        <w:t>7.</w:t>
      </w:r>
      <w:r w:rsidR="003C01A6">
        <w:rPr>
          <w:noProof/>
        </w:rPr>
        <w:t xml:space="preserve"> </w:t>
      </w:r>
      <w:r w:rsidRPr="00412B59">
        <w:rPr>
          <w:noProof/>
        </w:rPr>
        <w:t>Dooley, C.T.</w:t>
      </w:r>
      <w:r w:rsidR="00AE15BA">
        <w:rPr>
          <w:noProof/>
        </w:rPr>
        <w:t xml:space="preserve"> </w:t>
      </w:r>
      <w:r w:rsidR="00F53594" w:rsidRPr="00F53594">
        <w:rPr>
          <w:noProof/>
        </w:rPr>
        <w:t>et al.</w:t>
      </w:r>
      <w:r w:rsidRPr="00412B59">
        <w:rPr>
          <w:noProof/>
        </w:rPr>
        <w:t xml:space="preserve"> Imaging dynamic redox changes in mammalian cells with green fluorescent protein indicators. </w:t>
      </w:r>
      <w:r w:rsidRPr="00412B59">
        <w:rPr>
          <w:i/>
          <w:iCs/>
          <w:noProof/>
        </w:rPr>
        <w:t>Journal of Biological Chemistry</w:t>
      </w:r>
      <w:r w:rsidRPr="00412B59">
        <w:rPr>
          <w:noProof/>
        </w:rPr>
        <w:t xml:space="preserve">. </w:t>
      </w:r>
      <w:r w:rsidRPr="00412B59">
        <w:rPr>
          <w:b/>
          <w:bCs/>
          <w:noProof/>
        </w:rPr>
        <w:t>279</w:t>
      </w:r>
      <w:r w:rsidRPr="00412B59">
        <w:rPr>
          <w:noProof/>
        </w:rPr>
        <w:t xml:space="preserve"> (21), 22284–22293 (2004).</w:t>
      </w:r>
    </w:p>
    <w:p w14:paraId="10AB0A20" w14:textId="608639CC" w:rsidR="001B0A53" w:rsidRPr="00412B59" w:rsidRDefault="001B0A53" w:rsidP="001D60C0">
      <w:pPr>
        <w:rPr>
          <w:noProof/>
        </w:rPr>
      </w:pPr>
      <w:r w:rsidRPr="00412B59">
        <w:rPr>
          <w:noProof/>
        </w:rPr>
        <w:t>8.</w:t>
      </w:r>
      <w:r w:rsidR="003C01A6">
        <w:rPr>
          <w:noProof/>
        </w:rPr>
        <w:t xml:space="preserve"> </w:t>
      </w:r>
      <w:r w:rsidRPr="00412B59">
        <w:rPr>
          <w:noProof/>
        </w:rPr>
        <w:t xml:space="preserve">Björnberg, O., Østergaard, H., Winther, J.R. Measuring intracellular redox conditions using GFP-based sensors. </w:t>
      </w:r>
      <w:r w:rsidRPr="00412B59">
        <w:rPr>
          <w:i/>
          <w:iCs/>
          <w:noProof/>
        </w:rPr>
        <w:t>Antioxidants and Redox Signaling</w:t>
      </w:r>
      <w:r w:rsidRPr="00412B59">
        <w:rPr>
          <w:noProof/>
        </w:rPr>
        <w:t xml:space="preserve">. </w:t>
      </w:r>
      <w:r w:rsidRPr="00412B59">
        <w:rPr>
          <w:b/>
          <w:bCs/>
          <w:noProof/>
        </w:rPr>
        <w:t>8</w:t>
      </w:r>
      <w:r w:rsidRPr="00412B59">
        <w:rPr>
          <w:noProof/>
        </w:rPr>
        <w:t xml:space="preserve"> (3–4), 354–361 (2006).</w:t>
      </w:r>
    </w:p>
    <w:p w14:paraId="0CB01EDB" w14:textId="5F893413" w:rsidR="001B0A53" w:rsidRPr="00412B59" w:rsidRDefault="001B0A53" w:rsidP="001D60C0">
      <w:pPr>
        <w:rPr>
          <w:noProof/>
        </w:rPr>
      </w:pPr>
      <w:r w:rsidRPr="00412B59">
        <w:rPr>
          <w:noProof/>
        </w:rPr>
        <w:t>9.</w:t>
      </w:r>
      <w:r w:rsidR="003C01A6">
        <w:rPr>
          <w:noProof/>
        </w:rPr>
        <w:t xml:space="preserve"> </w:t>
      </w:r>
      <w:r w:rsidRPr="00412B59">
        <w:rPr>
          <w:noProof/>
        </w:rPr>
        <w:t xml:space="preserve">Bhaskar, A. </w:t>
      </w:r>
      <w:r w:rsidR="00F53594" w:rsidRPr="00F53594">
        <w:rPr>
          <w:noProof/>
        </w:rPr>
        <w:t>et al.</w:t>
      </w:r>
      <w:r w:rsidRPr="00412B59">
        <w:rPr>
          <w:noProof/>
        </w:rPr>
        <w:t xml:space="preserve"> Reengineering Redox Sensitive GFP to Measure Mycothiol Redox Potential of Mycobacterium tuberculosis during Infection. </w:t>
      </w:r>
      <w:r w:rsidRPr="00412B59">
        <w:rPr>
          <w:i/>
          <w:iCs/>
          <w:noProof/>
        </w:rPr>
        <w:t>PLoS Pathogens</w:t>
      </w:r>
      <w:r w:rsidRPr="00412B59">
        <w:rPr>
          <w:noProof/>
        </w:rPr>
        <w:t xml:space="preserve">. </w:t>
      </w:r>
      <w:r w:rsidRPr="00412B59">
        <w:rPr>
          <w:b/>
          <w:bCs/>
          <w:noProof/>
        </w:rPr>
        <w:t>10</w:t>
      </w:r>
      <w:r w:rsidRPr="00412B59">
        <w:rPr>
          <w:noProof/>
        </w:rPr>
        <w:t xml:space="preserve"> (1),</w:t>
      </w:r>
      <w:r w:rsidR="00AE15BA" w:rsidRPr="00AE15BA">
        <w:t xml:space="preserve"> </w:t>
      </w:r>
      <w:r w:rsidR="00AE15BA" w:rsidRPr="00AE15BA">
        <w:rPr>
          <w:noProof/>
        </w:rPr>
        <w:t>e1003902</w:t>
      </w:r>
      <w:r w:rsidRPr="00412B59">
        <w:rPr>
          <w:noProof/>
        </w:rPr>
        <w:t xml:space="preserve"> (2014).</w:t>
      </w:r>
    </w:p>
    <w:p w14:paraId="5B9C77FF" w14:textId="60C54D68" w:rsidR="001B0A53" w:rsidRPr="00412B59" w:rsidRDefault="001B0A53" w:rsidP="001D60C0">
      <w:pPr>
        <w:rPr>
          <w:noProof/>
        </w:rPr>
      </w:pPr>
      <w:r w:rsidRPr="00412B59">
        <w:rPr>
          <w:noProof/>
        </w:rPr>
        <w:t>10.</w:t>
      </w:r>
      <w:r w:rsidR="003C01A6">
        <w:rPr>
          <w:noProof/>
        </w:rPr>
        <w:t xml:space="preserve"> </w:t>
      </w:r>
      <w:r w:rsidRPr="00412B59">
        <w:rPr>
          <w:noProof/>
        </w:rPr>
        <w:t xml:space="preserve">Loor, G. </w:t>
      </w:r>
      <w:r w:rsidR="00F53594" w:rsidRPr="00F53594">
        <w:rPr>
          <w:noProof/>
        </w:rPr>
        <w:t>et al.</w:t>
      </w:r>
      <w:r w:rsidRPr="00412B59">
        <w:rPr>
          <w:noProof/>
        </w:rPr>
        <w:t xml:space="preserve"> Mitochondrial oxidant stress triggers cell death in simulated ischemia-reperfusion. </w:t>
      </w:r>
      <w:r w:rsidRPr="00412B59">
        <w:rPr>
          <w:i/>
          <w:iCs/>
          <w:noProof/>
        </w:rPr>
        <w:t>Biochimica et Biophysica Acta - Molecular Cell Research</w:t>
      </w:r>
      <w:r w:rsidRPr="00412B59">
        <w:rPr>
          <w:noProof/>
        </w:rPr>
        <w:t xml:space="preserve">. </w:t>
      </w:r>
      <w:r w:rsidRPr="00412B59">
        <w:rPr>
          <w:b/>
          <w:bCs/>
          <w:noProof/>
        </w:rPr>
        <w:t>1813</w:t>
      </w:r>
      <w:r w:rsidRPr="00412B59">
        <w:rPr>
          <w:noProof/>
        </w:rPr>
        <w:t xml:space="preserve"> (7), 1382–1394 (2011).</w:t>
      </w:r>
    </w:p>
    <w:p w14:paraId="1CB45392" w14:textId="44EBCFAF" w:rsidR="001B0A53" w:rsidRPr="00412B59" w:rsidRDefault="001B0A53" w:rsidP="001D60C0">
      <w:pPr>
        <w:rPr>
          <w:noProof/>
        </w:rPr>
      </w:pPr>
      <w:r w:rsidRPr="00412B59">
        <w:rPr>
          <w:noProof/>
        </w:rPr>
        <w:t>11.</w:t>
      </w:r>
      <w:r w:rsidR="003C01A6">
        <w:rPr>
          <w:noProof/>
        </w:rPr>
        <w:t xml:space="preserve"> </w:t>
      </w:r>
      <w:r w:rsidRPr="00412B59">
        <w:rPr>
          <w:noProof/>
        </w:rPr>
        <w:t xml:space="preserve">Schneider, C.A., Rasband, W.S., Eliceiri, K.W. NIH Image to ImageJ: 25 years of image analysis. </w:t>
      </w:r>
      <w:r w:rsidRPr="00412B59">
        <w:rPr>
          <w:i/>
          <w:iCs/>
          <w:noProof/>
        </w:rPr>
        <w:t>Nature Methods</w:t>
      </w:r>
      <w:r w:rsidRPr="00412B59">
        <w:rPr>
          <w:noProof/>
        </w:rPr>
        <w:t xml:space="preserve">. </w:t>
      </w:r>
      <w:r w:rsidRPr="00412B59">
        <w:rPr>
          <w:b/>
          <w:bCs/>
          <w:noProof/>
        </w:rPr>
        <w:t>9</w:t>
      </w:r>
      <w:r w:rsidRPr="00412B59">
        <w:rPr>
          <w:noProof/>
        </w:rPr>
        <w:t xml:space="preserve"> (7), 671–675 (2012).</w:t>
      </w:r>
    </w:p>
    <w:p w14:paraId="4CF6CB06" w14:textId="468FB818" w:rsidR="001B0A53" w:rsidRPr="00412B59" w:rsidRDefault="001B0A53" w:rsidP="001D60C0">
      <w:pPr>
        <w:rPr>
          <w:noProof/>
        </w:rPr>
      </w:pPr>
      <w:r w:rsidRPr="00412B59">
        <w:rPr>
          <w:noProof/>
        </w:rPr>
        <w:t>12.</w:t>
      </w:r>
      <w:r w:rsidR="003C01A6">
        <w:rPr>
          <w:noProof/>
        </w:rPr>
        <w:t xml:space="preserve"> </w:t>
      </w:r>
      <w:r w:rsidRPr="00412B59">
        <w:rPr>
          <w:noProof/>
        </w:rPr>
        <w:t>Loor, G.</w:t>
      </w:r>
      <w:r w:rsidR="00AE15BA">
        <w:rPr>
          <w:noProof/>
        </w:rPr>
        <w:t xml:space="preserve"> </w:t>
      </w:r>
      <w:r w:rsidR="00F53594" w:rsidRPr="00F53594">
        <w:rPr>
          <w:noProof/>
        </w:rPr>
        <w:t>et al.</w:t>
      </w:r>
      <w:r w:rsidRPr="00412B59">
        <w:rPr>
          <w:noProof/>
        </w:rPr>
        <w:t xml:space="preserve"> Menadione triggers cell death through ROS-dependent mechanisms involving PARP activation without requiring apoptosis. </w:t>
      </w:r>
      <w:r w:rsidRPr="00412B59">
        <w:rPr>
          <w:i/>
          <w:iCs/>
          <w:noProof/>
        </w:rPr>
        <w:t>Free Radical Biology and Medicine</w:t>
      </w:r>
      <w:r w:rsidRPr="00412B59">
        <w:rPr>
          <w:noProof/>
        </w:rPr>
        <w:t xml:space="preserve">. </w:t>
      </w:r>
      <w:r w:rsidRPr="00412B59">
        <w:rPr>
          <w:b/>
          <w:bCs/>
          <w:noProof/>
        </w:rPr>
        <w:t>49</w:t>
      </w:r>
      <w:r w:rsidRPr="00412B59">
        <w:rPr>
          <w:noProof/>
        </w:rPr>
        <w:t xml:space="preserve"> (12), 1925–1936 (2010).</w:t>
      </w:r>
    </w:p>
    <w:p w14:paraId="32D78DDB" w14:textId="2C3B302A" w:rsidR="001B0A53" w:rsidRPr="00412B59" w:rsidRDefault="001B0A53" w:rsidP="001D60C0">
      <w:pPr>
        <w:rPr>
          <w:noProof/>
        </w:rPr>
      </w:pPr>
      <w:r w:rsidRPr="00412B59">
        <w:rPr>
          <w:noProof/>
        </w:rPr>
        <w:t>13.</w:t>
      </w:r>
      <w:r w:rsidR="003C01A6">
        <w:rPr>
          <w:noProof/>
        </w:rPr>
        <w:t xml:space="preserve"> </w:t>
      </w:r>
      <w:r w:rsidRPr="00412B59">
        <w:rPr>
          <w:noProof/>
        </w:rPr>
        <w:t xml:space="preserve">Esposito, S. </w:t>
      </w:r>
      <w:r w:rsidR="00F53594" w:rsidRPr="00F53594">
        <w:rPr>
          <w:noProof/>
        </w:rPr>
        <w:t>et al.</w:t>
      </w:r>
      <w:r w:rsidRPr="00412B59">
        <w:rPr>
          <w:noProof/>
        </w:rPr>
        <w:t xml:space="preserve"> Redox-sensitive GFP to monitor oxidative stress in neurodegenerative diseases. </w:t>
      </w:r>
      <w:r w:rsidRPr="00412B59">
        <w:rPr>
          <w:i/>
          <w:iCs/>
          <w:noProof/>
        </w:rPr>
        <w:t>Reviews in the Neurosciences</w:t>
      </w:r>
      <w:r w:rsidRPr="00412B59">
        <w:rPr>
          <w:noProof/>
        </w:rPr>
        <w:t xml:space="preserve">. </w:t>
      </w:r>
      <w:r w:rsidRPr="00412B59">
        <w:rPr>
          <w:b/>
          <w:bCs/>
          <w:noProof/>
        </w:rPr>
        <w:t>28</w:t>
      </w:r>
      <w:r w:rsidRPr="00412B59">
        <w:rPr>
          <w:noProof/>
        </w:rPr>
        <w:t xml:space="preserve"> (2), 133–144 (2017).</w:t>
      </w:r>
    </w:p>
    <w:p w14:paraId="1269DAE3" w14:textId="0277B3C5" w:rsidR="001B0A53" w:rsidRPr="00412B59" w:rsidRDefault="001B0A53" w:rsidP="001D60C0">
      <w:pPr>
        <w:rPr>
          <w:noProof/>
        </w:rPr>
      </w:pPr>
      <w:r w:rsidRPr="00412B59">
        <w:rPr>
          <w:noProof/>
        </w:rPr>
        <w:t>14.</w:t>
      </w:r>
      <w:r w:rsidR="003C01A6">
        <w:rPr>
          <w:noProof/>
        </w:rPr>
        <w:t xml:space="preserve"> </w:t>
      </w:r>
      <w:r w:rsidRPr="00412B59">
        <w:rPr>
          <w:noProof/>
        </w:rPr>
        <w:t xml:space="preserve">Meyer, A.J. </w:t>
      </w:r>
      <w:r w:rsidR="00F53594" w:rsidRPr="00F53594">
        <w:rPr>
          <w:noProof/>
        </w:rPr>
        <w:t>et al.</w:t>
      </w:r>
      <w:r w:rsidRPr="00412B59">
        <w:rPr>
          <w:noProof/>
        </w:rPr>
        <w:t xml:space="preserve"> Redox-sensitive GFP in Arabidopsis thaliana is a quantitative biosensor for the redox potential of the cellular glutathione redox buffer. </w:t>
      </w:r>
      <w:r w:rsidRPr="00412B59">
        <w:rPr>
          <w:i/>
          <w:iCs/>
          <w:noProof/>
        </w:rPr>
        <w:t>Plant Journal</w:t>
      </w:r>
      <w:r w:rsidRPr="00412B59">
        <w:rPr>
          <w:noProof/>
        </w:rPr>
        <w:t xml:space="preserve">. </w:t>
      </w:r>
      <w:r w:rsidRPr="00412B59">
        <w:rPr>
          <w:b/>
          <w:bCs/>
          <w:noProof/>
        </w:rPr>
        <w:t>52</w:t>
      </w:r>
      <w:r w:rsidRPr="00412B59">
        <w:rPr>
          <w:noProof/>
        </w:rPr>
        <w:t xml:space="preserve"> (5), 973–986 (2007).</w:t>
      </w:r>
    </w:p>
    <w:p w14:paraId="01FEDF28" w14:textId="1B6227A3" w:rsidR="001B0A53" w:rsidRPr="00412B59" w:rsidRDefault="001B0A53" w:rsidP="001D60C0">
      <w:pPr>
        <w:rPr>
          <w:noProof/>
        </w:rPr>
      </w:pPr>
      <w:r w:rsidRPr="00412B59">
        <w:rPr>
          <w:noProof/>
        </w:rPr>
        <w:t>15.</w:t>
      </w:r>
      <w:r w:rsidR="003C01A6">
        <w:rPr>
          <w:noProof/>
        </w:rPr>
        <w:t xml:space="preserve"> </w:t>
      </w:r>
      <w:r w:rsidRPr="00412B59">
        <w:rPr>
          <w:noProof/>
        </w:rPr>
        <w:t xml:space="preserve">Galvan, D.L. </w:t>
      </w:r>
      <w:r w:rsidR="00F53594" w:rsidRPr="00F53594">
        <w:rPr>
          <w:noProof/>
        </w:rPr>
        <w:t>et al.</w:t>
      </w:r>
      <w:r w:rsidRPr="00412B59">
        <w:rPr>
          <w:noProof/>
        </w:rPr>
        <w:t xml:space="preserve"> Real-time in vivo mitochondrial redox assessment confirms enhanced </w:t>
      </w:r>
      <w:r w:rsidRPr="00412B59">
        <w:rPr>
          <w:noProof/>
        </w:rPr>
        <w:lastRenderedPageBreak/>
        <w:t xml:space="preserve">mitochondrial reactive oxygen species in diabetic nephropathy. </w:t>
      </w:r>
      <w:r w:rsidRPr="00412B59">
        <w:rPr>
          <w:i/>
          <w:iCs/>
          <w:noProof/>
        </w:rPr>
        <w:t>Kidney International</w:t>
      </w:r>
      <w:r w:rsidRPr="00412B59">
        <w:rPr>
          <w:noProof/>
        </w:rPr>
        <w:t xml:space="preserve">. </w:t>
      </w:r>
      <w:r w:rsidRPr="00412B59">
        <w:rPr>
          <w:b/>
          <w:bCs/>
          <w:noProof/>
        </w:rPr>
        <w:t>92</w:t>
      </w:r>
      <w:r w:rsidRPr="00412B59">
        <w:rPr>
          <w:noProof/>
        </w:rPr>
        <w:t xml:space="preserve"> (5), 1282–1287 (2017).</w:t>
      </w:r>
    </w:p>
    <w:p w14:paraId="29C3A6D9" w14:textId="4B1C2B87" w:rsidR="001B0A53" w:rsidRPr="00412B59" w:rsidRDefault="001B0A53" w:rsidP="001D60C0">
      <w:pPr>
        <w:rPr>
          <w:noProof/>
        </w:rPr>
      </w:pPr>
      <w:r w:rsidRPr="00412B59">
        <w:rPr>
          <w:noProof/>
        </w:rPr>
        <w:t>16.</w:t>
      </w:r>
      <w:r w:rsidR="003C01A6">
        <w:rPr>
          <w:noProof/>
        </w:rPr>
        <w:t xml:space="preserve"> </w:t>
      </w:r>
      <w:r w:rsidRPr="00412B59">
        <w:rPr>
          <w:noProof/>
        </w:rPr>
        <w:t xml:space="preserve">Swain, L., Nanadikar, M.S., Borowik, S., Zieseniss, A., Katschinski, D.M. Transgenic organisms meet redox bioimaging: One step closer to physiology. </w:t>
      </w:r>
      <w:r w:rsidRPr="00412B59">
        <w:rPr>
          <w:i/>
          <w:iCs/>
          <w:noProof/>
        </w:rPr>
        <w:t>Antioxidants and Redox Signaling</w:t>
      </w:r>
      <w:r w:rsidRPr="00412B59">
        <w:rPr>
          <w:noProof/>
        </w:rPr>
        <w:t xml:space="preserve">. </w:t>
      </w:r>
      <w:r w:rsidRPr="00412B59">
        <w:rPr>
          <w:b/>
          <w:bCs/>
          <w:noProof/>
        </w:rPr>
        <w:t>29</w:t>
      </w:r>
      <w:r w:rsidRPr="00412B59">
        <w:rPr>
          <w:noProof/>
        </w:rPr>
        <w:t xml:space="preserve"> (6), 603–612 (2018).</w:t>
      </w:r>
    </w:p>
    <w:p w14:paraId="51E497D8" w14:textId="0BC96542" w:rsidR="001B0A53" w:rsidRPr="00412B59" w:rsidRDefault="001B0A53" w:rsidP="001D60C0">
      <w:pPr>
        <w:rPr>
          <w:noProof/>
        </w:rPr>
      </w:pPr>
      <w:r w:rsidRPr="00412B59">
        <w:rPr>
          <w:noProof/>
        </w:rPr>
        <w:t>17.</w:t>
      </w:r>
      <w:r w:rsidR="003C01A6">
        <w:rPr>
          <w:noProof/>
        </w:rPr>
        <w:t xml:space="preserve"> </w:t>
      </w:r>
      <w:r w:rsidRPr="00412B59">
        <w:rPr>
          <w:noProof/>
        </w:rPr>
        <w:t xml:space="preserve">Gutscher, M. </w:t>
      </w:r>
      <w:r w:rsidR="00F53594" w:rsidRPr="00F53594">
        <w:rPr>
          <w:noProof/>
        </w:rPr>
        <w:t>et al.</w:t>
      </w:r>
      <w:r w:rsidRPr="00412B59">
        <w:rPr>
          <w:noProof/>
        </w:rPr>
        <w:t xml:space="preserve"> Proximity-based protein thiol oxidation by H2O2-scavenging peroxidases. </w:t>
      </w:r>
      <w:r w:rsidRPr="00412B59">
        <w:rPr>
          <w:i/>
          <w:iCs/>
          <w:noProof/>
        </w:rPr>
        <w:t>Journal of Biological Chemistry</w:t>
      </w:r>
      <w:r w:rsidRPr="00412B59">
        <w:rPr>
          <w:noProof/>
        </w:rPr>
        <w:t xml:space="preserve">. </w:t>
      </w:r>
      <w:r w:rsidRPr="00412B59">
        <w:rPr>
          <w:b/>
          <w:bCs/>
          <w:noProof/>
        </w:rPr>
        <w:t>284</w:t>
      </w:r>
      <w:r w:rsidRPr="00412B59">
        <w:rPr>
          <w:noProof/>
        </w:rPr>
        <w:t xml:space="preserve"> (46), 31532–31540 (2009).</w:t>
      </w:r>
    </w:p>
    <w:p w14:paraId="49A20F1D" w14:textId="6A1B527D" w:rsidR="001B0A53" w:rsidRPr="00412B59" w:rsidRDefault="001B0A53" w:rsidP="001D60C0">
      <w:pPr>
        <w:rPr>
          <w:noProof/>
        </w:rPr>
      </w:pPr>
      <w:r w:rsidRPr="00412B59">
        <w:rPr>
          <w:noProof/>
        </w:rPr>
        <w:t>18.</w:t>
      </w:r>
      <w:r w:rsidR="003C01A6">
        <w:rPr>
          <w:noProof/>
        </w:rPr>
        <w:t xml:space="preserve"> </w:t>
      </w:r>
      <w:r w:rsidRPr="00412B59">
        <w:rPr>
          <w:noProof/>
        </w:rPr>
        <w:t xml:space="preserve">Morgan, B., Sobotta, M.C., Dick, T.P. Measuring EGSH and H2O2 with roGFP2-based redox probes. </w:t>
      </w:r>
      <w:r w:rsidRPr="00412B59">
        <w:rPr>
          <w:i/>
          <w:iCs/>
          <w:noProof/>
        </w:rPr>
        <w:t>Free Radical Biology and Medicine</w:t>
      </w:r>
      <w:r w:rsidRPr="00412B59">
        <w:rPr>
          <w:noProof/>
        </w:rPr>
        <w:t xml:space="preserve">. </w:t>
      </w:r>
      <w:r w:rsidRPr="00412B59">
        <w:rPr>
          <w:b/>
          <w:bCs/>
          <w:noProof/>
        </w:rPr>
        <w:t>51</w:t>
      </w:r>
      <w:r w:rsidRPr="00412B59">
        <w:rPr>
          <w:noProof/>
        </w:rPr>
        <w:t xml:space="preserve"> (11), 1943–1951 (2011).</w:t>
      </w:r>
    </w:p>
    <w:p w14:paraId="6217FF39" w14:textId="7A089225" w:rsidR="00D42688" w:rsidRPr="00D42688" w:rsidRDefault="001B0A53" w:rsidP="001D60C0">
      <w:pPr>
        <w:rPr>
          <w:color w:val="auto"/>
        </w:rPr>
      </w:pPr>
      <w:r w:rsidRPr="00412B59">
        <w:rPr>
          <w:noProof/>
        </w:rPr>
        <w:t>19.</w:t>
      </w:r>
      <w:r w:rsidR="003C01A6">
        <w:rPr>
          <w:noProof/>
        </w:rPr>
        <w:t xml:space="preserve"> </w:t>
      </w:r>
      <w:r w:rsidRPr="00412B59">
        <w:rPr>
          <w:noProof/>
        </w:rPr>
        <w:t xml:space="preserve">Dey, S., Sidor, A., O’Rourke, B. Compartment-specific control of reactive oxygen species scavenging by antioxidant pathway enzymes. </w:t>
      </w:r>
      <w:r w:rsidRPr="00412B59">
        <w:rPr>
          <w:i/>
          <w:iCs/>
          <w:noProof/>
        </w:rPr>
        <w:t>Journal of Biological Chemistry</w:t>
      </w:r>
      <w:r w:rsidRPr="00412B59">
        <w:rPr>
          <w:noProof/>
        </w:rPr>
        <w:t xml:space="preserve">. </w:t>
      </w:r>
      <w:r w:rsidRPr="00412B59">
        <w:rPr>
          <w:b/>
          <w:bCs/>
          <w:noProof/>
        </w:rPr>
        <w:t>291</w:t>
      </w:r>
      <w:r w:rsidRPr="00412B59">
        <w:rPr>
          <w:noProof/>
        </w:rPr>
        <w:t xml:space="preserve"> (21), 11185–11197 (2016).</w:t>
      </w:r>
      <w:r w:rsidR="00BC1E7F" w:rsidRPr="00412B59">
        <w:rPr>
          <w:color w:val="auto"/>
        </w:rPr>
        <w:fldChar w:fldCharType="end"/>
      </w:r>
    </w:p>
    <w:sectPr w:rsidR="00D42688" w:rsidRPr="00D42688" w:rsidSect="008E5AD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90BA5" w14:textId="77777777" w:rsidR="001777B2" w:rsidRDefault="001777B2" w:rsidP="00621C4E">
      <w:r>
        <w:separator/>
      </w:r>
    </w:p>
  </w:endnote>
  <w:endnote w:type="continuationSeparator" w:id="0">
    <w:p w14:paraId="1E6DF782" w14:textId="77777777" w:rsidR="001777B2" w:rsidRDefault="001777B2" w:rsidP="00621C4E">
      <w:r>
        <w:continuationSeparator/>
      </w:r>
    </w:p>
  </w:endnote>
  <w:endnote w:type="continuationNotice" w:id="1">
    <w:p w14:paraId="1A8F225B" w14:textId="77777777" w:rsidR="001777B2" w:rsidRDefault="001777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E8BE6" w14:textId="651AE50D" w:rsidR="004D5F56" w:rsidRDefault="004D5F56">
    <w:pPr>
      <w:pStyle w:val="Footer"/>
    </w:pPr>
  </w:p>
  <w:p w14:paraId="39947363" w14:textId="71AB2B06" w:rsidR="004D5F56" w:rsidRPr="00494F77" w:rsidRDefault="004D5F56"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4D5F56" w:rsidRDefault="004D5F5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FD786" w14:textId="77777777" w:rsidR="001777B2" w:rsidRDefault="001777B2" w:rsidP="00621C4E">
      <w:r>
        <w:separator/>
      </w:r>
    </w:p>
  </w:footnote>
  <w:footnote w:type="continuationSeparator" w:id="0">
    <w:p w14:paraId="66628DC8" w14:textId="77777777" w:rsidR="001777B2" w:rsidRDefault="001777B2" w:rsidP="00621C4E">
      <w:r>
        <w:continuationSeparator/>
      </w:r>
    </w:p>
  </w:footnote>
  <w:footnote w:type="continuationNotice" w:id="1">
    <w:p w14:paraId="2F08C527" w14:textId="77777777" w:rsidR="001777B2" w:rsidRDefault="001777B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4D5F56" w:rsidRPr="006F06E4" w:rsidRDefault="004D5F5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20"/>
      <w:gridCol w:w="3120"/>
      <w:gridCol w:w="3120"/>
    </w:tblGrid>
    <w:tr w:rsidR="3567154E" w14:paraId="70EE1081" w14:textId="77777777" w:rsidTr="3567154E">
      <w:tc>
        <w:tcPr>
          <w:tcW w:w="3120" w:type="dxa"/>
        </w:tcPr>
        <w:p w14:paraId="24EC529D" w14:textId="5F3AA7D7" w:rsidR="3567154E" w:rsidRDefault="3567154E" w:rsidP="005563BD"/>
      </w:tc>
      <w:tc>
        <w:tcPr>
          <w:tcW w:w="3120" w:type="dxa"/>
        </w:tcPr>
        <w:p w14:paraId="2E06EA09" w14:textId="64F2F41D" w:rsidR="3567154E" w:rsidRDefault="3567154E" w:rsidP="005563BD"/>
      </w:tc>
      <w:tc>
        <w:tcPr>
          <w:tcW w:w="3120" w:type="dxa"/>
        </w:tcPr>
        <w:p w14:paraId="3C8737B9" w14:textId="5AE467B8" w:rsidR="3567154E" w:rsidRDefault="3567154E" w:rsidP="005563BD"/>
      </w:tc>
    </w:tr>
  </w:tbl>
  <w:p w14:paraId="3F9C86D4" w14:textId="482C1A24" w:rsidR="3567154E" w:rsidRDefault="3567154E" w:rsidP="005563BD">
    <w:pPr>
      <w:pStyle w:val="Header"/>
      <w:pPrChange w:id="29" w:author="Author">
        <w:pPr/>
      </w:pPrChang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91216"/>
    <w:multiLevelType w:val="hybridMultilevel"/>
    <w:tmpl w:val="1DB28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03114"/>
    <w:multiLevelType w:val="multilevel"/>
    <w:tmpl w:val="058622E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C5241"/>
    <w:multiLevelType w:val="multilevel"/>
    <w:tmpl w:val="B8B6A3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2E4110"/>
    <w:multiLevelType w:val="hybridMultilevel"/>
    <w:tmpl w:val="0E0E8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55F455B"/>
    <w:multiLevelType w:val="hybridMultilevel"/>
    <w:tmpl w:val="E16A2EEE"/>
    <w:lvl w:ilvl="0" w:tplc="A804185C">
      <w:start w:val="4"/>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A43AB4"/>
    <w:multiLevelType w:val="hybridMultilevel"/>
    <w:tmpl w:val="556A3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3"/>
  </w:num>
  <w:num w:numId="13">
    <w:abstractNumId w:val="22"/>
  </w:num>
  <w:num w:numId="14">
    <w:abstractNumId w:val="31"/>
  </w:num>
  <w:num w:numId="15">
    <w:abstractNumId w:val="15"/>
  </w:num>
  <w:num w:numId="16">
    <w:abstractNumId w:val="10"/>
  </w:num>
  <w:num w:numId="17">
    <w:abstractNumId w:val="24"/>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2"/>
  </w:num>
  <w:num w:numId="25">
    <w:abstractNumId w:val="9"/>
  </w:num>
  <w:num w:numId="26">
    <w:abstractNumId w:val="2"/>
  </w:num>
  <w:num w:numId="27">
    <w:abstractNumId w:val="8"/>
  </w:num>
  <w:num w:numId="28">
    <w:abstractNumId w:val="33"/>
  </w:num>
  <w:num w:numId="29">
    <w:abstractNumId w:val="12"/>
  </w:num>
  <w:num w:numId="30">
    <w:abstractNumId w:val="5"/>
  </w:num>
  <w:num w:numId="31">
    <w:abstractNumId w:val="23"/>
  </w:num>
  <w:num w:numId="32">
    <w:abstractNumId w:val="30"/>
  </w:num>
  <w:num w:numId="33">
    <w:abstractNumId w:val="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fr-FR" w:vendorID="64" w:dllVersion="6" w:nlCheck="1" w:checkStyle="1"/>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285C"/>
    <w:rsid w:val="0000532C"/>
    <w:rsid w:val="00005815"/>
    <w:rsid w:val="00006565"/>
    <w:rsid w:val="00006E68"/>
    <w:rsid w:val="00007DBC"/>
    <w:rsid w:val="00007EA1"/>
    <w:rsid w:val="000100F0"/>
    <w:rsid w:val="000105C5"/>
    <w:rsid w:val="000129B2"/>
    <w:rsid w:val="00012FF9"/>
    <w:rsid w:val="000132EA"/>
    <w:rsid w:val="0001389C"/>
    <w:rsid w:val="00013E43"/>
    <w:rsid w:val="00013F1E"/>
    <w:rsid w:val="00014314"/>
    <w:rsid w:val="00016413"/>
    <w:rsid w:val="0002008D"/>
    <w:rsid w:val="000212AE"/>
    <w:rsid w:val="00021434"/>
    <w:rsid w:val="00021774"/>
    <w:rsid w:val="00021DF3"/>
    <w:rsid w:val="00022252"/>
    <w:rsid w:val="00023266"/>
    <w:rsid w:val="00023869"/>
    <w:rsid w:val="00024598"/>
    <w:rsid w:val="00025778"/>
    <w:rsid w:val="00026711"/>
    <w:rsid w:val="00026859"/>
    <w:rsid w:val="000279B0"/>
    <w:rsid w:val="00032769"/>
    <w:rsid w:val="0003311E"/>
    <w:rsid w:val="00034A2E"/>
    <w:rsid w:val="00035602"/>
    <w:rsid w:val="00037B58"/>
    <w:rsid w:val="000401E8"/>
    <w:rsid w:val="00040EB1"/>
    <w:rsid w:val="00041468"/>
    <w:rsid w:val="00043A38"/>
    <w:rsid w:val="0004452D"/>
    <w:rsid w:val="00044DD7"/>
    <w:rsid w:val="00045244"/>
    <w:rsid w:val="0004646B"/>
    <w:rsid w:val="0005028C"/>
    <w:rsid w:val="00051B73"/>
    <w:rsid w:val="000531CD"/>
    <w:rsid w:val="00055260"/>
    <w:rsid w:val="000575CF"/>
    <w:rsid w:val="00060ABE"/>
    <w:rsid w:val="000616E8"/>
    <w:rsid w:val="00061A50"/>
    <w:rsid w:val="0006361B"/>
    <w:rsid w:val="00063D8F"/>
    <w:rsid w:val="00064104"/>
    <w:rsid w:val="000644D7"/>
    <w:rsid w:val="00064F32"/>
    <w:rsid w:val="000652E3"/>
    <w:rsid w:val="00066025"/>
    <w:rsid w:val="00067A8F"/>
    <w:rsid w:val="000701D1"/>
    <w:rsid w:val="00070777"/>
    <w:rsid w:val="000712B8"/>
    <w:rsid w:val="00072E80"/>
    <w:rsid w:val="00073351"/>
    <w:rsid w:val="00073AE9"/>
    <w:rsid w:val="00074C24"/>
    <w:rsid w:val="00075A42"/>
    <w:rsid w:val="00080465"/>
    <w:rsid w:val="0008055A"/>
    <w:rsid w:val="00080A20"/>
    <w:rsid w:val="00082526"/>
    <w:rsid w:val="00082796"/>
    <w:rsid w:val="00082DF4"/>
    <w:rsid w:val="0008318F"/>
    <w:rsid w:val="0008360B"/>
    <w:rsid w:val="00083C04"/>
    <w:rsid w:val="00085040"/>
    <w:rsid w:val="00086F05"/>
    <w:rsid w:val="00086FF5"/>
    <w:rsid w:val="00087C0A"/>
    <w:rsid w:val="000907AA"/>
    <w:rsid w:val="000913F0"/>
    <w:rsid w:val="0009168E"/>
    <w:rsid w:val="00091788"/>
    <w:rsid w:val="000930C6"/>
    <w:rsid w:val="000933D8"/>
    <w:rsid w:val="00093BC4"/>
    <w:rsid w:val="000943E6"/>
    <w:rsid w:val="00095542"/>
    <w:rsid w:val="00095FBF"/>
    <w:rsid w:val="00095FF4"/>
    <w:rsid w:val="00097929"/>
    <w:rsid w:val="000A0721"/>
    <w:rsid w:val="000A0F2D"/>
    <w:rsid w:val="000A1E80"/>
    <w:rsid w:val="000A3B70"/>
    <w:rsid w:val="000A3F96"/>
    <w:rsid w:val="000A4611"/>
    <w:rsid w:val="000A5153"/>
    <w:rsid w:val="000A5FD3"/>
    <w:rsid w:val="000B10AE"/>
    <w:rsid w:val="000B2917"/>
    <w:rsid w:val="000B30BF"/>
    <w:rsid w:val="000B51EC"/>
    <w:rsid w:val="000B566B"/>
    <w:rsid w:val="000B595C"/>
    <w:rsid w:val="000B662E"/>
    <w:rsid w:val="000B6CDA"/>
    <w:rsid w:val="000B6D7B"/>
    <w:rsid w:val="000B7294"/>
    <w:rsid w:val="000B75D0"/>
    <w:rsid w:val="000B7BB8"/>
    <w:rsid w:val="000C0854"/>
    <w:rsid w:val="000C1CF8"/>
    <w:rsid w:val="000C288A"/>
    <w:rsid w:val="000C49CF"/>
    <w:rsid w:val="000C4D23"/>
    <w:rsid w:val="000C52E9"/>
    <w:rsid w:val="000C5B8B"/>
    <w:rsid w:val="000C5CDC"/>
    <w:rsid w:val="000C65DC"/>
    <w:rsid w:val="000C66F3"/>
    <w:rsid w:val="000C6900"/>
    <w:rsid w:val="000D28BF"/>
    <w:rsid w:val="000D3084"/>
    <w:rsid w:val="000D31E8"/>
    <w:rsid w:val="000D76E4"/>
    <w:rsid w:val="000E1E5E"/>
    <w:rsid w:val="000E3816"/>
    <w:rsid w:val="000E4F77"/>
    <w:rsid w:val="000E581C"/>
    <w:rsid w:val="000E6F5C"/>
    <w:rsid w:val="000F263A"/>
    <w:rsid w:val="000F265C"/>
    <w:rsid w:val="000F3AFA"/>
    <w:rsid w:val="000F44CE"/>
    <w:rsid w:val="000F53E6"/>
    <w:rsid w:val="000F5675"/>
    <w:rsid w:val="000F5712"/>
    <w:rsid w:val="000F6611"/>
    <w:rsid w:val="000F691A"/>
    <w:rsid w:val="000F69B4"/>
    <w:rsid w:val="000F7217"/>
    <w:rsid w:val="000F7E22"/>
    <w:rsid w:val="0010227A"/>
    <w:rsid w:val="00102FB7"/>
    <w:rsid w:val="00105542"/>
    <w:rsid w:val="00107554"/>
    <w:rsid w:val="001075E9"/>
    <w:rsid w:val="001104F3"/>
    <w:rsid w:val="001117CF"/>
    <w:rsid w:val="00112EEB"/>
    <w:rsid w:val="001133B8"/>
    <w:rsid w:val="00117067"/>
    <w:rsid w:val="001173FF"/>
    <w:rsid w:val="0012563A"/>
    <w:rsid w:val="00125646"/>
    <w:rsid w:val="00125F8D"/>
    <w:rsid w:val="001264DE"/>
    <w:rsid w:val="00130FFE"/>
    <w:rsid w:val="001313A7"/>
    <w:rsid w:val="001313C1"/>
    <w:rsid w:val="00131F56"/>
    <w:rsid w:val="0013276F"/>
    <w:rsid w:val="00133B10"/>
    <w:rsid w:val="001342B5"/>
    <w:rsid w:val="0013537A"/>
    <w:rsid w:val="0013621E"/>
    <w:rsid w:val="0013642E"/>
    <w:rsid w:val="00136555"/>
    <w:rsid w:val="00142DE5"/>
    <w:rsid w:val="00142EFE"/>
    <w:rsid w:val="00143493"/>
    <w:rsid w:val="00143EE8"/>
    <w:rsid w:val="0015215B"/>
    <w:rsid w:val="00152A23"/>
    <w:rsid w:val="00153C4E"/>
    <w:rsid w:val="00156B11"/>
    <w:rsid w:val="0015786F"/>
    <w:rsid w:val="00161025"/>
    <w:rsid w:val="001611DE"/>
    <w:rsid w:val="00162CB7"/>
    <w:rsid w:val="00165FF2"/>
    <w:rsid w:val="001665C9"/>
    <w:rsid w:val="00166847"/>
    <w:rsid w:val="00166F32"/>
    <w:rsid w:val="00167C72"/>
    <w:rsid w:val="001718C0"/>
    <w:rsid w:val="00171E5B"/>
    <w:rsid w:val="00171F94"/>
    <w:rsid w:val="00175D4E"/>
    <w:rsid w:val="0017668A"/>
    <w:rsid w:val="001766FE"/>
    <w:rsid w:val="001771E7"/>
    <w:rsid w:val="001777B2"/>
    <w:rsid w:val="001845F6"/>
    <w:rsid w:val="00184CA9"/>
    <w:rsid w:val="00187071"/>
    <w:rsid w:val="00190B32"/>
    <w:rsid w:val="001911FF"/>
    <w:rsid w:val="00191FAD"/>
    <w:rsid w:val="00192006"/>
    <w:rsid w:val="00193180"/>
    <w:rsid w:val="001932A1"/>
    <w:rsid w:val="0019530C"/>
    <w:rsid w:val="00196792"/>
    <w:rsid w:val="00196BA4"/>
    <w:rsid w:val="001A26EE"/>
    <w:rsid w:val="001A336B"/>
    <w:rsid w:val="001A519C"/>
    <w:rsid w:val="001A5923"/>
    <w:rsid w:val="001A5B57"/>
    <w:rsid w:val="001B0A53"/>
    <w:rsid w:val="001B0D08"/>
    <w:rsid w:val="001B1519"/>
    <w:rsid w:val="001B195B"/>
    <w:rsid w:val="001B2E2D"/>
    <w:rsid w:val="001B38E3"/>
    <w:rsid w:val="001B3A64"/>
    <w:rsid w:val="001B4071"/>
    <w:rsid w:val="001B5CD2"/>
    <w:rsid w:val="001C0BEE"/>
    <w:rsid w:val="001C1E49"/>
    <w:rsid w:val="001C27C1"/>
    <w:rsid w:val="001C2A98"/>
    <w:rsid w:val="001C3B86"/>
    <w:rsid w:val="001C4D95"/>
    <w:rsid w:val="001D2A30"/>
    <w:rsid w:val="001D34FD"/>
    <w:rsid w:val="001D3D7D"/>
    <w:rsid w:val="001D3FFF"/>
    <w:rsid w:val="001D4741"/>
    <w:rsid w:val="001D48A6"/>
    <w:rsid w:val="001D4997"/>
    <w:rsid w:val="001D5A2D"/>
    <w:rsid w:val="001D60C0"/>
    <w:rsid w:val="001D625F"/>
    <w:rsid w:val="001D68A4"/>
    <w:rsid w:val="001D6993"/>
    <w:rsid w:val="001D7576"/>
    <w:rsid w:val="001E0E3F"/>
    <w:rsid w:val="001E14A0"/>
    <w:rsid w:val="001E3451"/>
    <w:rsid w:val="001E3611"/>
    <w:rsid w:val="001E6555"/>
    <w:rsid w:val="001E6965"/>
    <w:rsid w:val="001E7376"/>
    <w:rsid w:val="001F1FBC"/>
    <w:rsid w:val="001F225C"/>
    <w:rsid w:val="001F4D6F"/>
    <w:rsid w:val="001F5B07"/>
    <w:rsid w:val="001F7B1C"/>
    <w:rsid w:val="00200792"/>
    <w:rsid w:val="002007AB"/>
    <w:rsid w:val="00201268"/>
    <w:rsid w:val="00201CFA"/>
    <w:rsid w:val="00201DF9"/>
    <w:rsid w:val="0020220D"/>
    <w:rsid w:val="00202448"/>
    <w:rsid w:val="00202D15"/>
    <w:rsid w:val="00205B3F"/>
    <w:rsid w:val="00206DF4"/>
    <w:rsid w:val="0021027E"/>
    <w:rsid w:val="0021165A"/>
    <w:rsid w:val="00212EAE"/>
    <w:rsid w:val="00214BEE"/>
    <w:rsid w:val="00215F3E"/>
    <w:rsid w:val="002205B8"/>
    <w:rsid w:val="002226B8"/>
    <w:rsid w:val="00222EB4"/>
    <w:rsid w:val="002230DA"/>
    <w:rsid w:val="00223F63"/>
    <w:rsid w:val="00225720"/>
    <w:rsid w:val="00225818"/>
    <w:rsid w:val="002259E5"/>
    <w:rsid w:val="00226140"/>
    <w:rsid w:val="00226389"/>
    <w:rsid w:val="002274F3"/>
    <w:rsid w:val="00227B34"/>
    <w:rsid w:val="00230055"/>
    <w:rsid w:val="0023094C"/>
    <w:rsid w:val="00231892"/>
    <w:rsid w:val="00232972"/>
    <w:rsid w:val="00233178"/>
    <w:rsid w:val="00233484"/>
    <w:rsid w:val="00234303"/>
    <w:rsid w:val="00234BE3"/>
    <w:rsid w:val="00235148"/>
    <w:rsid w:val="00235A90"/>
    <w:rsid w:val="0023624F"/>
    <w:rsid w:val="00237002"/>
    <w:rsid w:val="00237566"/>
    <w:rsid w:val="002376EB"/>
    <w:rsid w:val="00241E48"/>
    <w:rsid w:val="0024214E"/>
    <w:rsid w:val="00242623"/>
    <w:rsid w:val="002437B5"/>
    <w:rsid w:val="00243A22"/>
    <w:rsid w:val="002447AE"/>
    <w:rsid w:val="00246643"/>
    <w:rsid w:val="00250307"/>
    <w:rsid w:val="00250558"/>
    <w:rsid w:val="00251D52"/>
    <w:rsid w:val="0025357C"/>
    <w:rsid w:val="00256945"/>
    <w:rsid w:val="002579A2"/>
    <w:rsid w:val="00257D74"/>
    <w:rsid w:val="00260040"/>
    <w:rsid w:val="0026007D"/>
    <w:rsid w:val="002605D1"/>
    <w:rsid w:val="00260652"/>
    <w:rsid w:val="00261F25"/>
    <w:rsid w:val="00262514"/>
    <w:rsid w:val="002648A9"/>
    <w:rsid w:val="0026536F"/>
    <w:rsid w:val="0026553C"/>
    <w:rsid w:val="0026575A"/>
    <w:rsid w:val="002661A0"/>
    <w:rsid w:val="0026632B"/>
    <w:rsid w:val="00266674"/>
    <w:rsid w:val="0026790A"/>
    <w:rsid w:val="00267DD5"/>
    <w:rsid w:val="00273856"/>
    <w:rsid w:val="0027410E"/>
    <w:rsid w:val="002744FE"/>
    <w:rsid w:val="002748A2"/>
    <w:rsid w:val="00274A0A"/>
    <w:rsid w:val="00275243"/>
    <w:rsid w:val="0027587A"/>
    <w:rsid w:val="0027648E"/>
    <w:rsid w:val="00277386"/>
    <w:rsid w:val="00277593"/>
    <w:rsid w:val="00280909"/>
    <w:rsid w:val="00280918"/>
    <w:rsid w:val="00282AF6"/>
    <w:rsid w:val="0028596A"/>
    <w:rsid w:val="00285D28"/>
    <w:rsid w:val="00285E59"/>
    <w:rsid w:val="00287085"/>
    <w:rsid w:val="00287DC0"/>
    <w:rsid w:val="00290AF9"/>
    <w:rsid w:val="00291131"/>
    <w:rsid w:val="002967CF"/>
    <w:rsid w:val="00297788"/>
    <w:rsid w:val="002A0B5C"/>
    <w:rsid w:val="002A1E82"/>
    <w:rsid w:val="002A2E15"/>
    <w:rsid w:val="002A3285"/>
    <w:rsid w:val="002A34F9"/>
    <w:rsid w:val="002A484B"/>
    <w:rsid w:val="002A503C"/>
    <w:rsid w:val="002A64A6"/>
    <w:rsid w:val="002A68A7"/>
    <w:rsid w:val="002A74DD"/>
    <w:rsid w:val="002A7C59"/>
    <w:rsid w:val="002B0421"/>
    <w:rsid w:val="002B1FE3"/>
    <w:rsid w:val="002B3301"/>
    <w:rsid w:val="002B3A3E"/>
    <w:rsid w:val="002B45C8"/>
    <w:rsid w:val="002B7C8E"/>
    <w:rsid w:val="002C0215"/>
    <w:rsid w:val="002C1173"/>
    <w:rsid w:val="002C12D1"/>
    <w:rsid w:val="002C1445"/>
    <w:rsid w:val="002C1DD2"/>
    <w:rsid w:val="002C2F78"/>
    <w:rsid w:val="002C47D4"/>
    <w:rsid w:val="002C4A9E"/>
    <w:rsid w:val="002C6C16"/>
    <w:rsid w:val="002C7C20"/>
    <w:rsid w:val="002D02C8"/>
    <w:rsid w:val="002D0F38"/>
    <w:rsid w:val="002D174C"/>
    <w:rsid w:val="002D37F5"/>
    <w:rsid w:val="002D398E"/>
    <w:rsid w:val="002D4C15"/>
    <w:rsid w:val="002D685F"/>
    <w:rsid w:val="002D77E3"/>
    <w:rsid w:val="002E1211"/>
    <w:rsid w:val="002E15A7"/>
    <w:rsid w:val="002E2EC4"/>
    <w:rsid w:val="002E3AC7"/>
    <w:rsid w:val="002E5303"/>
    <w:rsid w:val="002E5433"/>
    <w:rsid w:val="002E5F7D"/>
    <w:rsid w:val="002E76BF"/>
    <w:rsid w:val="002F1671"/>
    <w:rsid w:val="002F2859"/>
    <w:rsid w:val="002F3DA1"/>
    <w:rsid w:val="002F3F60"/>
    <w:rsid w:val="002F6E3C"/>
    <w:rsid w:val="002F7B75"/>
    <w:rsid w:val="0030117D"/>
    <w:rsid w:val="00301F2B"/>
    <w:rsid w:val="00301F30"/>
    <w:rsid w:val="003028A1"/>
    <w:rsid w:val="00302D71"/>
    <w:rsid w:val="003038FD"/>
    <w:rsid w:val="00303C87"/>
    <w:rsid w:val="00304894"/>
    <w:rsid w:val="00304FA7"/>
    <w:rsid w:val="0030798A"/>
    <w:rsid w:val="00307BAF"/>
    <w:rsid w:val="0031066E"/>
    <w:rsid w:val="003108E5"/>
    <w:rsid w:val="00310D89"/>
    <w:rsid w:val="003115A8"/>
    <w:rsid w:val="003120CB"/>
    <w:rsid w:val="00312708"/>
    <w:rsid w:val="003130A3"/>
    <w:rsid w:val="00313271"/>
    <w:rsid w:val="00314B4F"/>
    <w:rsid w:val="003176B9"/>
    <w:rsid w:val="00320153"/>
    <w:rsid w:val="003201FA"/>
    <w:rsid w:val="00320367"/>
    <w:rsid w:val="00321E06"/>
    <w:rsid w:val="00322871"/>
    <w:rsid w:val="00323669"/>
    <w:rsid w:val="00325DF0"/>
    <w:rsid w:val="00326FB3"/>
    <w:rsid w:val="003271B6"/>
    <w:rsid w:val="00330376"/>
    <w:rsid w:val="003316D4"/>
    <w:rsid w:val="00331AD1"/>
    <w:rsid w:val="003321B2"/>
    <w:rsid w:val="00332BBE"/>
    <w:rsid w:val="00333822"/>
    <w:rsid w:val="00334A8B"/>
    <w:rsid w:val="0033540B"/>
    <w:rsid w:val="00335F74"/>
    <w:rsid w:val="0033635F"/>
    <w:rsid w:val="00336715"/>
    <w:rsid w:val="003371D7"/>
    <w:rsid w:val="003401EC"/>
    <w:rsid w:val="00340DFD"/>
    <w:rsid w:val="00344474"/>
    <w:rsid w:val="00344954"/>
    <w:rsid w:val="00345DE8"/>
    <w:rsid w:val="00350CD7"/>
    <w:rsid w:val="00360C17"/>
    <w:rsid w:val="003621C6"/>
    <w:rsid w:val="003622B8"/>
    <w:rsid w:val="00363327"/>
    <w:rsid w:val="003637E9"/>
    <w:rsid w:val="0036501B"/>
    <w:rsid w:val="003656A2"/>
    <w:rsid w:val="003661E5"/>
    <w:rsid w:val="00366B76"/>
    <w:rsid w:val="00370380"/>
    <w:rsid w:val="00373051"/>
    <w:rsid w:val="00373B8F"/>
    <w:rsid w:val="00375EB2"/>
    <w:rsid w:val="003765F4"/>
    <w:rsid w:val="00376D95"/>
    <w:rsid w:val="0037709F"/>
    <w:rsid w:val="00377321"/>
    <w:rsid w:val="00377386"/>
    <w:rsid w:val="00377FBB"/>
    <w:rsid w:val="00381BAC"/>
    <w:rsid w:val="00383428"/>
    <w:rsid w:val="00383978"/>
    <w:rsid w:val="00385140"/>
    <w:rsid w:val="00385B0E"/>
    <w:rsid w:val="003918B9"/>
    <w:rsid w:val="00391BCA"/>
    <w:rsid w:val="00393CC7"/>
    <w:rsid w:val="00395AA0"/>
    <w:rsid w:val="00395CFA"/>
    <w:rsid w:val="00396302"/>
    <w:rsid w:val="003965A1"/>
    <w:rsid w:val="003971F7"/>
    <w:rsid w:val="003A0708"/>
    <w:rsid w:val="003A16FC"/>
    <w:rsid w:val="003A175F"/>
    <w:rsid w:val="003A2C8A"/>
    <w:rsid w:val="003A3C70"/>
    <w:rsid w:val="003A4A39"/>
    <w:rsid w:val="003A4CDE"/>
    <w:rsid w:val="003A4FCD"/>
    <w:rsid w:val="003A6D75"/>
    <w:rsid w:val="003B0944"/>
    <w:rsid w:val="003B1593"/>
    <w:rsid w:val="003B4381"/>
    <w:rsid w:val="003B5D60"/>
    <w:rsid w:val="003B5F4D"/>
    <w:rsid w:val="003C01A6"/>
    <w:rsid w:val="003C1043"/>
    <w:rsid w:val="003C1A30"/>
    <w:rsid w:val="003C29E1"/>
    <w:rsid w:val="003C370B"/>
    <w:rsid w:val="003C37C4"/>
    <w:rsid w:val="003C5505"/>
    <w:rsid w:val="003C6779"/>
    <w:rsid w:val="003C71BE"/>
    <w:rsid w:val="003D033C"/>
    <w:rsid w:val="003D2998"/>
    <w:rsid w:val="003D2F0A"/>
    <w:rsid w:val="003D30F9"/>
    <w:rsid w:val="003D3891"/>
    <w:rsid w:val="003D3FE9"/>
    <w:rsid w:val="003D5C40"/>
    <w:rsid w:val="003D5D84"/>
    <w:rsid w:val="003D64CC"/>
    <w:rsid w:val="003D70EA"/>
    <w:rsid w:val="003E0F4F"/>
    <w:rsid w:val="003E18AC"/>
    <w:rsid w:val="003E210B"/>
    <w:rsid w:val="003E2A12"/>
    <w:rsid w:val="003E3384"/>
    <w:rsid w:val="003E3CA4"/>
    <w:rsid w:val="003E548E"/>
    <w:rsid w:val="003E6D49"/>
    <w:rsid w:val="003F053E"/>
    <w:rsid w:val="003F2478"/>
    <w:rsid w:val="003F5549"/>
    <w:rsid w:val="00400702"/>
    <w:rsid w:val="0040456A"/>
    <w:rsid w:val="004047CF"/>
    <w:rsid w:val="00404DCC"/>
    <w:rsid w:val="00405CC2"/>
    <w:rsid w:val="004071D2"/>
    <w:rsid w:val="00407EC8"/>
    <w:rsid w:val="0041110A"/>
    <w:rsid w:val="00411624"/>
    <w:rsid w:val="004117E4"/>
    <w:rsid w:val="00412B59"/>
    <w:rsid w:val="004148E1"/>
    <w:rsid w:val="00414CFA"/>
    <w:rsid w:val="00415EC0"/>
    <w:rsid w:val="00420BE9"/>
    <w:rsid w:val="0042395C"/>
    <w:rsid w:val="00423AD8"/>
    <w:rsid w:val="00423B03"/>
    <w:rsid w:val="00423FDD"/>
    <w:rsid w:val="00424C85"/>
    <w:rsid w:val="00425D43"/>
    <w:rsid w:val="004260BD"/>
    <w:rsid w:val="004265A9"/>
    <w:rsid w:val="0043012F"/>
    <w:rsid w:val="00430F1F"/>
    <w:rsid w:val="004326EA"/>
    <w:rsid w:val="004417D5"/>
    <w:rsid w:val="0044434C"/>
    <w:rsid w:val="00444516"/>
    <w:rsid w:val="0044456B"/>
    <w:rsid w:val="00445216"/>
    <w:rsid w:val="004455A7"/>
    <w:rsid w:val="00447BD1"/>
    <w:rsid w:val="00447CCD"/>
    <w:rsid w:val="004507F3"/>
    <w:rsid w:val="00450AF4"/>
    <w:rsid w:val="004538F2"/>
    <w:rsid w:val="004559C9"/>
    <w:rsid w:val="00456A57"/>
    <w:rsid w:val="00456E7E"/>
    <w:rsid w:val="00460377"/>
    <w:rsid w:val="004606FB"/>
    <w:rsid w:val="004607DE"/>
    <w:rsid w:val="004617D3"/>
    <w:rsid w:val="00462D1C"/>
    <w:rsid w:val="00464875"/>
    <w:rsid w:val="00465193"/>
    <w:rsid w:val="00465BDF"/>
    <w:rsid w:val="004671C7"/>
    <w:rsid w:val="0046764F"/>
    <w:rsid w:val="00470D34"/>
    <w:rsid w:val="00472F4D"/>
    <w:rsid w:val="004730BF"/>
    <w:rsid w:val="00474DCB"/>
    <w:rsid w:val="0047535C"/>
    <w:rsid w:val="004762F6"/>
    <w:rsid w:val="004764D8"/>
    <w:rsid w:val="004834CF"/>
    <w:rsid w:val="00483A99"/>
    <w:rsid w:val="00485401"/>
    <w:rsid w:val="00485870"/>
    <w:rsid w:val="00485BC3"/>
    <w:rsid w:val="00485FE8"/>
    <w:rsid w:val="00487F1C"/>
    <w:rsid w:val="00490563"/>
    <w:rsid w:val="00490D3F"/>
    <w:rsid w:val="00492473"/>
    <w:rsid w:val="00492EB5"/>
    <w:rsid w:val="00494F77"/>
    <w:rsid w:val="004964BA"/>
    <w:rsid w:val="00497721"/>
    <w:rsid w:val="00497F1B"/>
    <w:rsid w:val="004A0229"/>
    <w:rsid w:val="004A1426"/>
    <w:rsid w:val="004A35D2"/>
    <w:rsid w:val="004A3D8E"/>
    <w:rsid w:val="004A4D82"/>
    <w:rsid w:val="004A5654"/>
    <w:rsid w:val="004A5D8E"/>
    <w:rsid w:val="004A71E4"/>
    <w:rsid w:val="004B28B9"/>
    <w:rsid w:val="004B29E2"/>
    <w:rsid w:val="004B2F00"/>
    <w:rsid w:val="004B36B5"/>
    <w:rsid w:val="004B3AB6"/>
    <w:rsid w:val="004B667A"/>
    <w:rsid w:val="004B6E31"/>
    <w:rsid w:val="004C18BB"/>
    <w:rsid w:val="004C1D66"/>
    <w:rsid w:val="004C236B"/>
    <w:rsid w:val="004C25A6"/>
    <w:rsid w:val="004C31D7"/>
    <w:rsid w:val="004C48FA"/>
    <w:rsid w:val="004C4AD2"/>
    <w:rsid w:val="004C6981"/>
    <w:rsid w:val="004D017E"/>
    <w:rsid w:val="004D1F21"/>
    <w:rsid w:val="004D268C"/>
    <w:rsid w:val="004D3E53"/>
    <w:rsid w:val="004D4AB7"/>
    <w:rsid w:val="004D59D8"/>
    <w:rsid w:val="004D5DA1"/>
    <w:rsid w:val="004D5F56"/>
    <w:rsid w:val="004D7910"/>
    <w:rsid w:val="004E150F"/>
    <w:rsid w:val="004E1DCA"/>
    <w:rsid w:val="004E1F17"/>
    <w:rsid w:val="004E2086"/>
    <w:rsid w:val="004E23A1"/>
    <w:rsid w:val="004E324C"/>
    <w:rsid w:val="004E3489"/>
    <w:rsid w:val="004E358A"/>
    <w:rsid w:val="004E3AFA"/>
    <w:rsid w:val="004E6588"/>
    <w:rsid w:val="004E7297"/>
    <w:rsid w:val="004F0870"/>
    <w:rsid w:val="004F226D"/>
    <w:rsid w:val="004F25D2"/>
    <w:rsid w:val="004F2742"/>
    <w:rsid w:val="004F3230"/>
    <w:rsid w:val="004F451A"/>
    <w:rsid w:val="0050016C"/>
    <w:rsid w:val="00501B58"/>
    <w:rsid w:val="0050276D"/>
    <w:rsid w:val="00502A0A"/>
    <w:rsid w:val="00507C50"/>
    <w:rsid w:val="00512049"/>
    <w:rsid w:val="005124FA"/>
    <w:rsid w:val="00512A9D"/>
    <w:rsid w:val="00514A33"/>
    <w:rsid w:val="00514D40"/>
    <w:rsid w:val="005159F3"/>
    <w:rsid w:val="00517C3A"/>
    <w:rsid w:val="005206E4"/>
    <w:rsid w:val="0052082A"/>
    <w:rsid w:val="00524A20"/>
    <w:rsid w:val="005267A2"/>
    <w:rsid w:val="00526C72"/>
    <w:rsid w:val="00527702"/>
    <w:rsid w:val="00527BF4"/>
    <w:rsid w:val="00527E36"/>
    <w:rsid w:val="005324BE"/>
    <w:rsid w:val="00534190"/>
    <w:rsid w:val="00534F6C"/>
    <w:rsid w:val="00535057"/>
    <w:rsid w:val="00535994"/>
    <w:rsid w:val="0053646D"/>
    <w:rsid w:val="00536D67"/>
    <w:rsid w:val="00537ECB"/>
    <w:rsid w:val="00540AAD"/>
    <w:rsid w:val="00541DF2"/>
    <w:rsid w:val="00542F58"/>
    <w:rsid w:val="00543EC1"/>
    <w:rsid w:val="0054430A"/>
    <w:rsid w:val="00546458"/>
    <w:rsid w:val="00550844"/>
    <w:rsid w:val="0055087C"/>
    <w:rsid w:val="00550C15"/>
    <w:rsid w:val="0055184C"/>
    <w:rsid w:val="005524BD"/>
    <w:rsid w:val="00553413"/>
    <w:rsid w:val="00553D9A"/>
    <w:rsid w:val="00555642"/>
    <w:rsid w:val="0055567C"/>
    <w:rsid w:val="00555983"/>
    <w:rsid w:val="00555C2A"/>
    <w:rsid w:val="00556256"/>
    <w:rsid w:val="005563BD"/>
    <w:rsid w:val="0055641C"/>
    <w:rsid w:val="00557ECF"/>
    <w:rsid w:val="00557EF7"/>
    <w:rsid w:val="00560E31"/>
    <w:rsid w:val="00561BDA"/>
    <w:rsid w:val="00563BBC"/>
    <w:rsid w:val="00567DBF"/>
    <w:rsid w:val="0057139A"/>
    <w:rsid w:val="00576616"/>
    <w:rsid w:val="00581B23"/>
    <w:rsid w:val="0058219C"/>
    <w:rsid w:val="005827BD"/>
    <w:rsid w:val="00583764"/>
    <w:rsid w:val="00585355"/>
    <w:rsid w:val="005867A9"/>
    <w:rsid w:val="005867B9"/>
    <w:rsid w:val="0058707F"/>
    <w:rsid w:val="0059001C"/>
    <w:rsid w:val="00591DBD"/>
    <w:rsid w:val="005931FE"/>
    <w:rsid w:val="00595715"/>
    <w:rsid w:val="0059768A"/>
    <w:rsid w:val="005A0028"/>
    <w:rsid w:val="005A0ACC"/>
    <w:rsid w:val="005A1435"/>
    <w:rsid w:val="005A2F7A"/>
    <w:rsid w:val="005A3E28"/>
    <w:rsid w:val="005A444C"/>
    <w:rsid w:val="005A47DF"/>
    <w:rsid w:val="005A779B"/>
    <w:rsid w:val="005A77D3"/>
    <w:rsid w:val="005B0072"/>
    <w:rsid w:val="005B0732"/>
    <w:rsid w:val="005B1FAB"/>
    <w:rsid w:val="005B38A0"/>
    <w:rsid w:val="005B491C"/>
    <w:rsid w:val="005B4DBF"/>
    <w:rsid w:val="005B5DE2"/>
    <w:rsid w:val="005B674C"/>
    <w:rsid w:val="005B7A56"/>
    <w:rsid w:val="005B7ACE"/>
    <w:rsid w:val="005C24F2"/>
    <w:rsid w:val="005C6C7C"/>
    <w:rsid w:val="005C7561"/>
    <w:rsid w:val="005D1E57"/>
    <w:rsid w:val="005D2F57"/>
    <w:rsid w:val="005D34F6"/>
    <w:rsid w:val="005D4517"/>
    <w:rsid w:val="005D4DBE"/>
    <w:rsid w:val="005D4F1A"/>
    <w:rsid w:val="005D55C9"/>
    <w:rsid w:val="005E1884"/>
    <w:rsid w:val="005F373A"/>
    <w:rsid w:val="005F38E2"/>
    <w:rsid w:val="005F39DD"/>
    <w:rsid w:val="005F4F87"/>
    <w:rsid w:val="005F6B0E"/>
    <w:rsid w:val="005F760E"/>
    <w:rsid w:val="005F7B1D"/>
    <w:rsid w:val="0060222A"/>
    <w:rsid w:val="006038B0"/>
    <w:rsid w:val="00603BEE"/>
    <w:rsid w:val="0060629E"/>
    <w:rsid w:val="0060669C"/>
    <w:rsid w:val="006070C4"/>
    <w:rsid w:val="0060747E"/>
    <w:rsid w:val="00610C21"/>
    <w:rsid w:val="00610E3C"/>
    <w:rsid w:val="00611907"/>
    <w:rsid w:val="006127C6"/>
    <w:rsid w:val="00613116"/>
    <w:rsid w:val="006202A6"/>
    <w:rsid w:val="0062054B"/>
    <w:rsid w:val="006205CA"/>
    <w:rsid w:val="00620926"/>
    <w:rsid w:val="00621C4E"/>
    <w:rsid w:val="00624B33"/>
    <w:rsid w:val="00624EAE"/>
    <w:rsid w:val="00625E22"/>
    <w:rsid w:val="006305D7"/>
    <w:rsid w:val="00632347"/>
    <w:rsid w:val="00632F63"/>
    <w:rsid w:val="00633A01"/>
    <w:rsid w:val="00633B97"/>
    <w:rsid w:val="006341F7"/>
    <w:rsid w:val="00634585"/>
    <w:rsid w:val="00635014"/>
    <w:rsid w:val="00635792"/>
    <w:rsid w:val="006369CE"/>
    <w:rsid w:val="00640D0E"/>
    <w:rsid w:val="006411CA"/>
    <w:rsid w:val="0064175A"/>
    <w:rsid w:val="006423CC"/>
    <w:rsid w:val="00644A58"/>
    <w:rsid w:val="006450C9"/>
    <w:rsid w:val="0064605E"/>
    <w:rsid w:val="00651B3A"/>
    <w:rsid w:val="00652261"/>
    <w:rsid w:val="0065266D"/>
    <w:rsid w:val="0065466F"/>
    <w:rsid w:val="00654699"/>
    <w:rsid w:val="00654994"/>
    <w:rsid w:val="0065558C"/>
    <w:rsid w:val="00656A5E"/>
    <w:rsid w:val="00656F2E"/>
    <w:rsid w:val="00657BC4"/>
    <w:rsid w:val="006619C8"/>
    <w:rsid w:val="006635C1"/>
    <w:rsid w:val="00664E76"/>
    <w:rsid w:val="00670858"/>
    <w:rsid w:val="00671710"/>
    <w:rsid w:val="006718F3"/>
    <w:rsid w:val="006720B0"/>
    <w:rsid w:val="0067288B"/>
    <w:rsid w:val="00673414"/>
    <w:rsid w:val="00674938"/>
    <w:rsid w:val="0067506A"/>
    <w:rsid w:val="00676048"/>
    <w:rsid w:val="00676079"/>
    <w:rsid w:val="00676AEC"/>
    <w:rsid w:val="00676ECD"/>
    <w:rsid w:val="00677B68"/>
    <w:rsid w:val="00677D0A"/>
    <w:rsid w:val="006808FD"/>
    <w:rsid w:val="00681399"/>
    <w:rsid w:val="0068185F"/>
    <w:rsid w:val="00681FBE"/>
    <w:rsid w:val="00684DAC"/>
    <w:rsid w:val="0068614B"/>
    <w:rsid w:val="00687A1B"/>
    <w:rsid w:val="00690F86"/>
    <w:rsid w:val="00691AE4"/>
    <w:rsid w:val="00691F6F"/>
    <w:rsid w:val="00692E2D"/>
    <w:rsid w:val="006974B6"/>
    <w:rsid w:val="006A0124"/>
    <w:rsid w:val="006A01CF"/>
    <w:rsid w:val="006A1729"/>
    <w:rsid w:val="006A5754"/>
    <w:rsid w:val="006A60DD"/>
    <w:rsid w:val="006A69B7"/>
    <w:rsid w:val="006A6A4B"/>
    <w:rsid w:val="006A6C35"/>
    <w:rsid w:val="006B0679"/>
    <w:rsid w:val="006B074C"/>
    <w:rsid w:val="006B38AC"/>
    <w:rsid w:val="006B3B84"/>
    <w:rsid w:val="006B474B"/>
    <w:rsid w:val="006B4E7C"/>
    <w:rsid w:val="006B5CEE"/>
    <w:rsid w:val="006B5D8C"/>
    <w:rsid w:val="006B709B"/>
    <w:rsid w:val="006B72D4"/>
    <w:rsid w:val="006B7463"/>
    <w:rsid w:val="006C0A5F"/>
    <w:rsid w:val="006C0D28"/>
    <w:rsid w:val="006C11CC"/>
    <w:rsid w:val="006C1AEB"/>
    <w:rsid w:val="006C344E"/>
    <w:rsid w:val="006C4774"/>
    <w:rsid w:val="006C5563"/>
    <w:rsid w:val="006C57FE"/>
    <w:rsid w:val="006C5B53"/>
    <w:rsid w:val="006C64BB"/>
    <w:rsid w:val="006C668E"/>
    <w:rsid w:val="006C7C2C"/>
    <w:rsid w:val="006D3570"/>
    <w:rsid w:val="006D3832"/>
    <w:rsid w:val="006D5AB5"/>
    <w:rsid w:val="006D65D8"/>
    <w:rsid w:val="006D7886"/>
    <w:rsid w:val="006E025D"/>
    <w:rsid w:val="006E498A"/>
    <w:rsid w:val="006E4B63"/>
    <w:rsid w:val="006F06E4"/>
    <w:rsid w:val="006F0709"/>
    <w:rsid w:val="006F0DBA"/>
    <w:rsid w:val="006F2588"/>
    <w:rsid w:val="006F2819"/>
    <w:rsid w:val="006F31D9"/>
    <w:rsid w:val="006F43FA"/>
    <w:rsid w:val="006F4588"/>
    <w:rsid w:val="006F5582"/>
    <w:rsid w:val="006F7B41"/>
    <w:rsid w:val="00701E20"/>
    <w:rsid w:val="00702B5D"/>
    <w:rsid w:val="007033CC"/>
    <w:rsid w:val="00703ED2"/>
    <w:rsid w:val="00705117"/>
    <w:rsid w:val="0070601B"/>
    <w:rsid w:val="00706E68"/>
    <w:rsid w:val="00707800"/>
    <w:rsid w:val="00707B8D"/>
    <w:rsid w:val="00711B78"/>
    <w:rsid w:val="007126BC"/>
    <w:rsid w:val="00713636"/>
    <w:rsid w:val="007140B7"/>
    <w:rsid w:val="00714B8C"/>
    <w:rsid w:val="0071675D"/>
    <w:rsid w:val="00717736"/>
    <w:rsid w:val="00732B47"/>
    <w:rsid w:val="00733FB1"/>
    <w:rsid w:val="0073502F"/>
    <w:rsid w:val="00735CF5"/>
    <w:rsid w:val="0074063A"/>
    <w:rsid w:val="0074290C"/>
    <w:rsid w:val="00742AA4"/>
    <w:rsid w:val="00743258"/>
    <w:rsid w:val="00743BA1"/>
    <w:rsid w:val="00745F1E"/>
    <w:rsid w:val="0074667D"/>
    <w:rsid w:val="00746FB2"/>
    <w:rsid w:val="0074707A"/>
    <w:rsid w:val="007501C5"/>
    <w:rsid w:val="0075060A"/>
    <w:rsid w:val="007515FE"/>
    <w:rsid w:val="00751B4A"/>
    <w:rsid w:val="00751FF3"/>
    <w:rsid w:val="00752AA5"/>
    <w:rsid w:val="00756F9C"/>
    <w:rsid w:val="007573F5"/>
    <w:rsid w:val="007601D0"/>
    <w:rsid w:val="007603BB"/>
    <w:rsid w:val="0076109D"/>
    <w:rsid w:val="00765E39"/>
    <w:rsid w:val="007663AD"/>
    <w:rsid w:val="00767107"/>
    <w:rsid w:val="00767CCF"/>
    <w:rsid w:val="00772F76"/>
    <w:rsid w:val="00773617"/>
    <w:rsid w:val="007736B4"/>
    <w:rsid w:val="00773BFD"/>
    <w:rsid w:val="007743B3"/>
    <w:rsid w:val="00774490"/>
    <w:rsid w:val="00775492"/>
    <w:rsid w:val="0077581E"/>
    <w:rsid w:val="00775BBA"/>
    <w:rsid w:val="0077690B"/>
    <w:rsid w:val="00780D21"/>
    <w:rsid w:val="007819FF"/>
    <w:rsid w:val="0078360C"/>
    <w:rsid w:val="00784A4C"/>
    <w:rsid w:val="00784BC6"/>
    <w:rsid w:val="0078523D"/>
    <w:rsid w:val="007871FD"/>
    <w:rsid w:val="00790688"/>
    <w:rsid w:val="007931DF"/>
    <w:rsid w:val="00793695"/>
    <w:rsid w:val="00794C58"/>
    <w:rsid w:val="00796C21"/>
    <w:rsid w:val="007976AC"/>
    <w:rsid w:val="007A0172"/>
    <w:rsid w:val="007A0836"/>
    <w:rsid w:val="007A085F"/>
    <w:rsid w:val="007A1804"/>
    <w:rsid w:val="007A215A"/>
    <w:rsid w:val="007A2511"/>
    <w:rsid w:val="007A260E"/>
    <w:rsid w:val="007A3166"/>
    <w:rsid w:val="007A4B99"/>
    <w:rsid w:val="007A4D4C"/>
    <w:rsid w:val="007A4DD6"/>
    <w:rsid w:val="007A5CB9"/>
    <w:rsid w:val="007B023A"/>
    <w:rsid w:val="007B1F7A"/>
    <w:rsid w:val="007B20AE"/>
    <w:rsid w:val="007B31E5"/>
    <w:rsid w:val="007B4771"/>
    <w:rsid w:val="007B5C7F"/>
    <w:rsid w:val="007B6B07"/>
    <w:rsid w:val="007B6D43"/>
    <w:rsid w:val="007B6F94"/>
    <w:rsid w:val="007B749A"/>
    <w:rsid w:val="007B7C6E"/>
    <w:rsid w:val="007B7CA9"/>
    <w:rsid w:val="007C5178"/>
    <w:rsid w:val="007C7014"/>
    <w:rsid w:val="007D2B09"/>
    <w:rsid w:val="007D44D7"/>
    <w:rsid w:val="007D621A"/>
    <w:rsid w:val="007E058A"/>
    <w:rsid w:val="007E1AD8"/>
    <w:rsid w:val="007E2887"/>
    <w:rsid w:val="007E5278"/>
    <w:rsid w:val="007E5859"/>
    <w:rsid w:val="007E749C"/>
    <w:rsid w:val="007F1B5C"/>
    <w:rsid w:val="007F5E6D"/>
    <w:rsid w:val="007F6DE6"/>
    <w:rsid w:val="007F72EE"/>
    <w:rsid w:val="007F7ED6"/>
    <w:rsid w:val="00801257"/>
    <w:rsid w:val="00801B68"/>
    <w:rsid w:val="00803B0A"/>
    <w:rsid w:val="00804DED"/>
    <w:rsid w:val="00805B96"/>
    <w:rsid w:val="00805F7D"/>
    <w:rsid w:val="008063BC"/>
    <w:rsid w:val="008105BE"/>
    <w:rsid w:val="00810626"/>
    <w:rsid w:val="008115A5"/>
    <w:rsid w:val="00811D46"/>
    <w:rsid w:val="00813079"/>
    <w:rsid w:val="00813EC6"/>
    <w:rsid w:val="0081415D"/>
    <w:rsid w:val="00816A1B"/>
    <w:rsid w:val="00820229"/>
    <w:rsid w:val="00821BD1"/>
    <w:rsid w:val="00821F71"/>
    <w:rsid w:val="00822448"/>
    <w:rsid w:val="00822ABE"/>
    <w:rsid w:val="008244D1"/>
    <w:rsid w:val="00824B49"/>
    <w:rsid w:val="00827F51"/>
    <w:rsid w:val="0083104E"/>
    <w:rsid w:val="0083139C"/>
    <w:rsid w:val="00831500"/>
    <w:rsid w:val="008343BE"/>
    <w:rsid w:val="008363FF"/>
    <w:rsid w:val="00836535"/>
    <w:rsid w:val="00840FB4"/>
    <w:rsid w:val="008410B2"/>
    <w:rsid w:val="00841780"/>
    <w:rsid w:val="00844F25"/>
    <w:rsid w:val="008475DB"/>
    <w:rsid w:val="00847B8D"/>
    <w:rsid w:val="008500A0"/>
    <w:rsid w:val="008524E5"/>
    <w:rsid w:val="0085351C"/>
    <w:rsid w:val="00853D80"/>
    <w:rsid w:val="0085435A"/>
    <w:rsid w:val="008549CA"/>
    <w:rsid w:val="008556C3"/>
    <w:rsid w:val="0085687C"/>
    <w:rsid w:val="00857748"/>
    <w:rsid w:val="008611C1"/>
    <w:rsid w:val="0086386C"/>
    <w:rsid w:val="00865010"/>
    <w:rsid w:val="00866C33"/>
    <w:rsid w:val="008704E5"/>
    <w:rsid w:val="008706C5"/>
    <w:rsid w:val="00870FB0"/>
    <w:rsid w:val="00873707"/>
    <w:rsid w:val="00874B20"/>
    <w:rsid w:val="00875017"/>
    <w:rsid w:val="008757C6"/>
    <w:rsid w:val="008763E1"/>
    <w:rsid w:val="008767E7"/>
    <w:rsid w:val="0087775C"/>
    <w:rsid w:val="00877E1B"/>
    <w:rsid w:val="00877EC8"/>
    <w:rsid w:val="0088097B"/>
    <w:rsid w:val="00880F36"/>
    <w:rsid w:val="008816F6"/>
    <w:rsid w:val="00884E4C"/>
    <w:rsid w:val="00885137"/>
    <w:rsid w:val="00885530"/>
    <w:rsid w:val="008910D1"/>
    <w:rsid w:val="00891D7C"/>
    <w:rsid w:val="0089296C"/>
    <w:rsid w:val="008932CF"/>
    <w:rsid w:val="00893709"/>
    <w:rsid w:val="00893B85"/>
    <w:rsid w:val="00894375"/>
    <w:rsid w:val="0089502E"/>
    <w:rsid w:val="00895D54"/>
    <w:rsid w:val="00896ABD"/>
    <w:rsid w:val="00897AB6"/>
    <w:rsid w:val="00897DA8"/>
    <w:rsid w:val="008A040F"/>
    <w:rsid w:val="008A2948"/>
    <w:rsid w:val="008A3380"/>
    <w:rsid w:val="008A5CC3"/>
    <w:rsid w:val="008A5F18"/>
    <w:rsid w:val="008A7185"/>
    <w:rsid w:val="008A7A9C"/>
    <w:rsid w:val="008B1EBD"/>
    <w:rsid w:val="008B5218"/>
    <w:rsid w:val="008B7102"/>
    <w:rsid w:val="008B796D"/>
    <w:rsid w:val="008C1244"/>
    <w:rsid w:val="008C3B7D"/>
    <w:rsid w:val="008C644A"/>
    <w:rsid w:val="008C67E8"/>
    <w:rsid w:val="008D0F90"/>
    <w:rsid w:val="008D3458"/>
    <w:rsid w:val="008D3715"/>
    <w:rsid w:val="008D3AFC"/>
    <w:rsid w:val="008D5465"/>
    <w:rsid w:val="008D5E61"/>
    <w:rsid w:val="008D6BCA"/>
    <w:rsid w:val="008D7EB7"/>
    <w:rsid w:val="008D7EC5"/>
    <w:rsid w:val="008E2EC6"/>
    <w:rsid w:val="008E3684"/>
    <w:rsid w:val="008E3A02"/>
    <w:rsid w:val="008E57F5"/>
    <w:rsid w:val="008E5AD9"/>
    <w:rsid w:val="008E5C04"/>
    <w:rsid w:val="008E7606"/>
    <w:rsid w:val="008F1406"/>
    <w:rsid w:val="008F1DAA"/>
    <w:rsid w:val="008F3EBD"/>
    <w:rsid w:val="008F52BB"/>
    <w:rsid w:val="008F5738"/>
    <w:rsid w:val="008F60B2"/>
    <w:rsid w:val="008F6EBB"/>
    <w:rsid w:val="008F7C41"/>
    <w:rsid w:val="009000C9"/>
    <w:rsid w:val="00901C70"/>
    <w:rsid w:val="009031E2"/>
    <w:rsid w:val="0090368D"/>
    <w:rsid w:val="00904B8A"/>
    <w:rsid w:val="0090667C"/>
    <w:rsid w:val="00906E2E"/>
    <w:rsid w:val="00907BF5"/>
    <w:rsid w:val="009119B8"/>
    <w:rsid w:val="00911C29"/>
    <w:rsid w:val="0091276C"/>
    <w:rsid w:val="009145BE"/>
    <w:rsid w:val="00916313"/>
    <w:rsid w:val="009165AC"/>
    <w:rsid w:val="0091679C"/>
    <w:rsid w:val="00916FFC"/>
    <w:rsid w:val="0092053F"/>
    <w:rsid w:val="00920BF6"/>
    <w:rsid w:val="00922238"/>
    <w:rsid w:val="0092340A"/>
    <w:rsid w:val="009246DC"/>
    <w:rsid w:val="009313D9"/>
    <w:rsid w:val="00935B7F"/>
    <w:rsid w:val="00936E5B"/>
    <w:rsid w:val="00940B7F"/>
    <w:rsid w:val="00941293"/>
    <w:rsid w:val="00946032"/>
    <w:rsid w:val="00946372"/>
    <w:rsid w:val="00946A4A"/>
    <w:rsid w:val="0095032B"/>
    <w:rsid w:val="00950B13"/>
    <w:rsid w:val="00950C17"/>
    <w:rsid w:val="00951FAF"/>
    <w:rsid w:val="009545DE"/>
    <w:rsid w:val="00954740"/>
    <w:rsid w:val="009557BC"/>
    <w:rsid w:val="00955AE5"/>
    <w:rsid w:val="009578D4"/>
    <w:rsid w:val="009578E6"/>
    <w:rsid w:val="00960E5B"/>
    <w:rsid w:val="00962C54"/>
    <w:rsid w:val="00962E71"/>
    <w:rsid w:val="00963ABC"/>
    <w:rsid w:val="00964FBA"/>
    <w:rsid w:val="009651B0"/>
    <w:rsid w:val="00965D21"/>
    <w:rsid w:val="00967764"/>
    <w:rsid w:val="00970B0E"/>
    <w:rsid w:val="00970BB9"/>
    <w:rsid w:val="00970F60"/>
    <w:rsid w:val="00971AB2"/>
    <w:rsid w:val="009726EE"/>
    <w:rsid w:val="00972CDE"/>
    <w:rsid w:val="00972E10"/>
    <w:rsid w:val="009733DD"/>
    <w:rsid w:val="0097417A"/>
    <w:rsid w:val="00974BB0"/>
    <w:rsid w:val="00975573"/>
    <w:rsid w:val="0097585C"/>
    <w:rsid w:val="00975BA6"/>
    <w:rsid w:val="00976D03"/>
    <w:rsid w:val="00977B30"/>
    <w:rsid w:val="009808DD"/>
    <w:rsid w:val="00980DFD"/>
    <w:rsid w:val="00981E5E"/>
    <w:rsid w:val="00982F41"/>
    <w:rsid w:val="0098387D"/>
    <w:rsid w:val="00983EEA"/>
    <w:rsid w:val="00984AD8"/>
    <w:rsid w:val="00985090"/>
    <w:rsid w:val="00985D18"/>
    <w:rsid w:val="0098706F"/>
    <w:rsid w:val="00987710"/>
    <w:rsid w:val="009904AB"/>
    <w:rsid w:val="00991150"/>
    <w:rsid w:val="00995688"/>
    <w:rsid w:val="009956B4"/>
    <w:rsid w:val="009958A6"/>
    <w:rsid w:val="00995B6F"/>
    <w:rsid w:val="00996456"/>
    <w:rsid w:val="00996A2A"/>
    <w:rsid w:val="00996B66"/>
    <w:rsid w:val="009A04F5"/>
    <w:rsid w:val="009A15EF"/>
    <w:rsid w:val="009A1EE0"/>
    <w:rsid w:val="009A3140"/>
    <w:rsid w:val="009A38A5"/>
    <w:rsid w:val="009A5436"/>
    <w:rsid w:val="009A5B73"/>
    <w:rsid w:val="009A65F9"/>
    <w:rsid w:val="009B118B"/>
    <w:rsid w:val="009B1737"/>
    <w:rsid w:val="009B3C84"/>
    <w:rsid w:val="009B3D4B"/>
    <w:rsid w:val="009B423E"/>
    <w:rsid w:val="009B4E63"/>
    <w:rsid w:val="009B56C0"/>
    <w:rsid w:val="009B5796"/>
    <w:rsid w:val="009B5B99"/>
    <w:rsid w:val="009B6EFC"/>
    <w:rsid w:val="009C02B4"/>
    <w:rsid w:val="009C12D0"/>
    <w:rsid w:val="009C1FD0"/>
    <w:rsid w:val="009C2DF8"/>
    <w:rsid w:val="009C31BF"/>
    <w:rsid w:val="009C4E24"/>
    <w:rsid w:val="009C55A1"/>
    <w:rsid w:val="009C6772"/>
    <w:rsid w:val="009C68B7"/>
    <w:rsid w:val="009D0091"/>
    <w:rsid w:val="009D0834"/>
    <w:rsid w:val="009D095A"/>
    <w:rsid w:val="009D0A1E"/>
    <w:rsid w:val="009D1AF9"/>
    <w:rsid w:val="009D2AE3"/>
    <w:rsid w:val="009D52BC"/>
    <w:rsid w:val="009D5F8A"/>
    <w:rsid w:val="009D718A"/>
    <w:rsid w:val="009D7D0A"/>
    <w:rsid w:val="009E09D9"/>
    <w:rsid w:val="009E0BFD"/>
    <w:rsid w:val="009E660C"/>
    <w:rsid w:val="009F01B1"/>
    <w:rsid w:val="009F02F4"/>
    <w:rsid w:val="009F0485"/>
    <w:rsid w:val="009F0D09"/>
    <w:rsid w:val="009F0DBB"/>
    <w:rsid w:val="009F3887"/>
    <w:rsid w:val="009F40DC"/>
    <w:rsid w:val="009F42D0"/>
    <w:rsid w:val="009F4FE6"/>
    <w:rsid w:val="009F51CA"/>
    <w:rsid w:val="009F659A"/>
    <w:rsid w:val="009F732B"/>
    <w:rsid w:val="009F7D1D"/>
    <w:rsid w:val="00A0016D"/>
    <w:rsid w:val="00A01FE0"/>
    <w:rsid w:val="00A02800"/>
    <w:rsid w:val="00A041D1"/>
    <w:rsid w:val="00A04C51"/>
    <w:rsid w:val="00A06945"/>
    <w:rsid w:val="00A1055E"/>
    <w:rsid w:val="00A10656"/>
    <w:rsid w:val="00A113C0"/>
    <w:rsid w:val="00A12FA6"/>
    <w:rsid w:val="00A12FD2"/>
    <w:rsid w:val="00A130FE"/>
    <w:rsid w:val="00A1339B"/>
    <w:rsid w:val="00A14ABA"/>
    <w:rsid w:val="00A21189"/>
    <w:rsid w:val="00A24CB6"/>
    <w:rsid w:val="00A25865"/>
    <w:rsid w:val="00A26CD2"/>
    <w:rsid w:val="00A27667"/>
    <w:rsid w:val="00A276EA"/>
    <w:rsid w:val="00A31BCF"/>
    <w:rsid w:val="00A31D6B"/>
    <w:rsid w:val="00A32979"/>
    <w:rsid w:val="00A34A67"/>
    <w:rsid w:val="00A36356"/>
    <w:rsid w:val="00A37462"/>
    <w:rsid w:val="00A41F96"/>
    <w:rsid w:val="00A459E1"/>
    <w:rsid w:val="00A46AC4"/>
    <w:rsid w:val="00A478A5"/>
    <w:rsid w:val="00A50223"/>
    <w:rsid w:val="00A50F66"/>
    <w:rsid w:val="00A52296"/>
    <w:rsid w:val="00A547E5"/>
    <w:rsid w:val="00A55299"/>
    <w:rsid w:val="00A55661"/>
    <w:rsid w:val="00A55CE2"/>
    <w:rsid w:val="00A56761"/>
    <w:rsid w:val="00A61B70"/>
    <w:rsid w:val="00A61E08"/>
    <w:rsid w:val="00A61FA8"/>
    <w:rsid w:val="00A62441"/>
    <w:rsid w:val="00A637F4"/>
    <w:rsid w:val="00A63C99"/>
    <w:rsid w:val="00A64040"/>
    <w:rsid w:val="00A64DF2"/>
    <w:rsid w:val="00A65485"/>
    <w:rsid w:val="00A669D0"/>
    <w:rsid w:val="00A66E05"/>
    <w:rsid w:val="00A67655"/>
    <w:rsid w:val="00A70753"/>
    <w:rsid w:val="00A7127E"/>
    <w:rsid w:val="00A712D2"/>
    <w:rsid w:val="00A74889"/>
    <w:rsid w:val="00A7584B"/>
    <w:rsid w:val="00A771CF"/>
    <w:rsid w:val="00A81ABB"/>
    <w:rsid w:val="00A81AE8"/>
    <w:rsid w:val="00A82C8A"/>
    <w:rsid w:val="00A8346B"/>
    <w:rsid w:val="00A8391D"/>
    <w:rsid w:val="00A83994"/>
    <w:rsid w:val="00A84DF4"/>
    <w:rsid w:val="00A84FB8"/>
    <w:rsid w:val="00A852FF"/>
    <w:rsid w:val="00A864A4"/>
    <w:rsid w:val="00A87337"/>
    <w:rsid w:val="00A90769"/>
    <w:rsid w:val="00A90C97"/>
    <w:rsid w:val="00A92860"/>
    <w:rsid w:val="00A9295B"/>
    <w:rsid w:val="00A92B73"/>
    <w:rsid w:val="00A92DDC"/>
    <w:rsid w:val="00A93439"/>
    <w:rsid w:val="00A94B18"/>
    <w:rsid w:val="00A960C8"/>
    <w:rsid w:val="00A96604"/>
    <w:rsid w:val="00A96BAA"/>
    <w:rsid w:val="00AA03DF"/>
    <w:rsid w:val="00AA0667"/>
    <w:rsid w:val="00AA0EB5"/>
    <w:rsid w:val="00AA1B4F"/>
    <w:rsid w:val="00AA21D8"/>
    <w:rsid w:val="00AA271A"/>
    <w:rsid w:val="00AA3270"/>
    <w:rsid w:val="00AA375A"/>
    <w:rsid w:val="00AA54F3"/>
    <w:rsid w:val="00AA6B43"/>
    <w:rsid w:val="00AA720D"/>
    <w:rsid w:val="00AA7B1F"/>
    <w:rsid w:val="00AB016A"/>
    <w:rsid w:val="00AB3145"/>
    <w:rsid w:val="00AB367A"/>
    <w:rsid w:val="00AB39C8"/>
    <w:rsid w:val="00AB4C08"/>
    <w:rsid w:val="00AB62BA"/>
    <w:rsid w:val="00AB6F0C"/>
    <w:rsid w:val="00AB7BF8"/>
    <w:rsid w:val="00AC01D1"/>
    <w:rsid w:val="00AC0451"/>
    <w:rsid w:val="00AC0AB2"/>
    <w:rsid w:val="00AC0E9F"/>
    <w:rsid w:val="00AC2618"/>
    <w:rsid w:val="00AC52A5"/>
    <w:rsid w:val="00AC5628"/>
    <w:rsid w:val="00AC6EFD"/>
    <w:rsid w:val="00AC7151"/>
    <w:rsid w:val="00AD0192"/>
    <w:rsid w:val="00AD460A"/>
    <w:rsid w:val="00AD6A05"/>
    <w:rsid w:val="00AD753F"/>
    <w:rsid w:val="00AE0792"/>
    <w:rsid w:val="00AE118B"/>
    <w:rsid w:val="00AE15BA"/>
    <w:rsid w:val="00AE272B"/>
    <w:rsid w:val="00AE2FDC"/>
    <w:rsid w:val="00AE36FE"/>
    <w:rsid w:val="00AE3E3A"/>
    <w:rsid w:val="00AE4935"/>
    <w:rsid w:val="00AE77B4"/>
    <w:rsid w:val="00AE7C1A"/>
    <w:rsid w:val="00AE7DF8"/>
    <w:rsid w:val="00AF0D9C"/>
    <w:rsid w:val="00AF13AB"/>
    <w:rsid w:val="00AF1D36"/>
    <w:rsid w:val="00AF280B"/>
    <w:rsid w:val="00AF34B8"/>
    <w:rsid w:val="00AF5F75"/>
    <w:rsid w:val="00AF6001"/>
    <w:rsid w:val="00AF6083"/>
    <w:rsid w:val="00AF6E32"/>
    <w:rsid w:val="00AF737F"/>
    <w:rsid w:val="00AF7F82"/>
    <w:rsid w:val="00B01290"/>
    <w:rsid w:val="00B01A16"/>
    <w:rsid w:val="00B022A7"/>
    <w:rsid w:val="00B033A2"/>
    <w:rsid w:val="00B049EB"/>
    <w:rsid w:val="00B079FE"/>
    <w:rsid w:val="00B07F45"/>
    <w:rsid w:val="00B1021A"/>
    <w:rsid w:val="00B10271"/>
    <w:rsid w:val="00B12E41"/>
    <w:rsid w:val="00B140D9"/>
    <w:rsid w:val="00B146C2"/>
    <w:rsid w:val="00B1481A"/>
    <w:rsid w:val="00B15A1F"/>
    <w:rsid w:val="00B15FE9"/>
    <w:rsid w:val="00B20E7A"/>
    <w:rsid w:val="00B2148A"/>
    <w:rsid w:val="00B220C2"/>
    <w:rsid w:val="00B2276E"/>
    <w:rsid w:val="00B23335"/>
    <w:rsid w:val="00B25B32"/>
    <w:rsid w:val="00B262BD"/>
    <w:rsid w:val="00B27619"/>
    <w:rsid w:val="00B32616"/>
    <w:rsid w:val="00B34787"/>
    <w:rsid w:val="00B36AF0"/>
    <w:rsid w:val="00B36C42"/>
    <w:rsid w:val="00B3740D"/>
    <w:rsid w:val="00B40494"/>
    <w:rsid w:val="00B42985"/>
    <w:rsid w:val="00B42986"/>
    <w:rsid w:val="00B42D49"/>
    <w:rsid w:val="00B42EA7"/>
    <w:rsid w:val="00B45A88"/>
    <w:rsid w:val="00B45D19"/>
    <w:rsid w:val="00B50DD3"/>
    <w:rsid w:val="00B51845"/>
    <w:rsid w:val="00B51923"/>
    <w:rsid w:val="00B5337C"/>
    <w:rsid w:val="00B53FA2"/>
    <w:rsid w:val="00B53FDE"/>
    <w:rsid w:val="00B56397"/>
    <w:rsid w:val="00B56674"/>
    <w:rsid w:val="00B571DA"/>
    <w:rsid w:val="00B576C6"/>
    <w:rsid w:val="00B6027B"/>
    <w:rsid w:val="00B6070F"/>
    <w:rsid w:val="00B60D9D"/>
    <w:rsid w:val="00B6143A"/>
    <w:rsid w:val="00B6152C"/>
    <w:rsid w:val="00B62B07"/>
    <w:rsid w:val="00B63069"/>
    <w:rsid w:val="00B6363C"/>
    <w:rsid w:val="00B636C8"/>
    <w:rsid w:val="00B65EDB"/>
    <w:rsid w:val="00B67AFF"/>
    <w:rsid w:val="00B67C41"/>
    <w:rsid w:val="00B70B59"/>
    <w:rsid w:val="00B73657"/>
    <w:rsid w:val="00B739B3"/>
    <w:rsid w:val="00B748B4"/>
    <w:rsid w:val="00B75FF4"/>
    <w:rsid w:val="00B763D9"/>
    <w:rsid w:val="00B80C3C"/>
    <w:rsid w:val="00B80C6D"/>
    <w:rsid w:val="00B81B15"/>
    <w:rsid w:val="00B82120"/>
    <w:rsid w:val="00B846E0"/>
    <w:rsid w:val="00B85E05"/>
    <w:rsid w:val="00B8603A"/>
    <w:rsid w:val="00B86F80"/>
    <w:rsid w:val="00B87095"/>
    <w:rsid w:val="00B90235"/>
    <w:rsid w:val="00B905C5"/>
    <w:rsid w:val="00B915AE"/>
    <w:rsid w:val="00BA154B"/>
    <w:rsid w:val="00BA167D"/>
    <w:rsid w:val="00BA1735"/>
    <w:rsid w:val="00BA19FA"/>
    <w:rsid w:val="00BA1D73"/>
    <w:rsid w:val="00BA1ECB"/>
    <w:rsid w:val="00BA21CA"/>
    <w:rsid w:val="00BA24AF"/>
    <w:rsid w:val="00BA2DD2"/>
    <w:rsid w:val="00BA4288"/>
    <w:rsid w:val="00BA6717"/>
    <w:rsid w:val="00BA6D0C"/>
    <w:rsid w:val="00BB0902"/>
    <w:rsid w:val="00BB1E7A"/>
    <w:rsid w:val="00BB1F9C"/>
    <w:rsid w:val="00BB2042"/>
    <w:rsid w:val="00BB48E5"/>
    <w:rsid w:val="00BB5607"/>
    <w:rsid w:val="00BB598E"/>
    <w:rsid w:val="00BB5ACA"/>
    <w:rsid w:val="00BB627F"/>
    <w:rsid w:val="00BB6365"/>
    <w:rsid w:val="00BB716E"/>
    <w:rsid w:val="00BB79AF"/>
    <w:rsid w:val="00BC0967"/>
    <w:rsid w:val="00BC0C17"/>
    <w:rsid w:val="00BC112B"/>
    <w:rsid w:val="00BC1CFC"/>
    <w:rsid w:val="00BC1E7F"/>
    <w:rsid w:val="00BC328E"/>
    <w:rsid w:val="00BC3823"/>
    <w:rsid w:val="00BC5841"/>
    <w:rsid w:val="00BC5E38"/>
    <w:rsid w:val="00BC5EB4"/>
    <w:rsid w:val="00BC7528"/>
    <w:rsid w:val="00BD164C"/>
    <w:rsid w:val="00BD201A"/>
    <w:rsid w:val="00BD281D"/>
    <w:rsid w:val="00BD2DC4"/>
    <w:rsid w:val="00BD2EF0"/>
    <w:rsid w:val="00BD4F9B"/>
    <w:rsid w:val="00BD60B4"/>
    <w:rsid w:val="00BD796B"/>
    <w:rsid w:val="00BE40C0"/>
    <w:rsid w:val="00BE445C"/>
    <w:rsid w:val="00BE5F4A"/>
    <w:rsid w:val="00BE600E"/>
    <w:rsid w:val="00BE6821"/>
    <w:rsid w:val="00BE7050"/>
    <w:rsid w:val="00BE7AEF"/>
    <w:rsid w:val="00BF09B0"/>
    <w:rsid w:val="00BF1544"/>
    <w:rsid w:val="00BF1B53"/>
    <w:rsid w:val="00BF246D"/>
    <w:rsid w:val="00BF2682"/>
    <w:rsid w:val="00BF34D6"/>
    <w:rsid w:val="00BF5F33"/>
    <w:rsid w:val="00BF6E77"/>
    <w:rsid w:val="00BF70DB"/>
    <w:rsid w:val="00C00571"/>
    <w:rsid w:val="00C00B98"/>
    <w:rsid w:val="00C06F06"/>
    <w:rsid w:val="00C108E4"/>
    <w:rsid w:val="00C112F6"/>
    <w:rsid w:val="00C143D2"/>
    <w:rsid w:val="00C15CD9"/>
    <w:rsid w:val="00C17BFF"/>
    <w:rsid w:val="00C17F40"/>
    <w:rsid w:val="00C20FAD"/>
    <w:rsid w:val="00C2375F"/>
    <w:rsid w:val="00C247CB"/>
    <w:rsid w:val="00C2664B"/>
    <w:rsid w:val="00C32536"/>
    <w:rsid w:val="00C32E66"/>
    <w:rsid w:val="00C3355F"/>
    <w:rsid w:val="00C33A04"/>
    <w:rsid w:val="00C344B7"/>
    <w:rsid w:val="00C3569A"/>
    <w:rsid w:val="00C368A2"/>
    <w:rsid w:val="00C413C0"/>
    <w:rsid w:val="00C435C7"/>
    <w:rsid w:val="00C43909"/>
    <w:rsid w:val="00C43F48"/>
    <w:rsid w:val="00C448FF"/>
    <w:rsid w:val="00C45E57"/>
    <w:rsid w:val="00C503BF"/>
    <w:rsid w:val="00C51F69"/>
    <w:rsid w:val="00C52F29"/>
    <w:rsid w:val="00C56CE6"/>
    <w:rsid w:val="00C5745F"/>
    <w:rsid w:val="00C57846"/>
    <w:rsid w:val="00C57F9E"/>
    <w:rsid w:val="00C60005"/>
    <w:rsid w:val="00C60BFF"/>
    <w:rsid w:val="00C61A98"/>
    <w:rsid w:val="00C63201"/>
    <w:rsid w:val="00C64E62"/>
    <w:rsid w:val="00C64ECF"/>
    <w:rsid w:val="00C651D5"/>
    <w:rsid w:val="00C65705"/>
    <w:rsid w:val="00C65CCC"/>
    <w:rsid w:val="00C65DA9"/>
    <w:rsid w:val="00C71480"/>
    <w:rsid w:val="00C7333C"/>
    <w:rsid w:val="00C7618F"/>
    <w:rsid w:val="00C765A9"/>
    <w:rsid w:val="00C8077E"/>
    <w:rsid w:val="00C808F8"/>
    <w:rsid w:val="00C80E95"/>
    <w:rsid w:val="00C81157"/>
    <w:rsid w:val="00C8162D"/>
    <w:rsid w:val="00C830BB"/>
    <w:rsid w:val="00C83563"/>
    <w:rsid w:val="00C83A0B"/>
    <w:rsid w:val="00C842D0"/>
    <w:rsid w:val="00C84ED1"/>
    <w:rsid w:val="00C85968"/>
    <w:rsid w:val="00C863CC"/>
    <w:rsid w:val="00C86710"/>
    <w:rsid w:val="00C86BCC"/>
    <w:rsid w:val="00C86C64"/>
    <w:rsid w:val="00C9038F"/>
    <w:rsid w:val="00C9125E"/>
    <w:rsid w:val="00C91797"/>
    <w:rsid w:val="00C92AAB"/>
    <w:rsid w:val="00C9341F"/>
    <w:rsid w:val="00C94748"/>
    <w:rsid w:val="00C95351"/>
    <w:rsid w:val="00C95D4C"/>
    <w:rsid w:val="00C95E74"/>
    <w:rsid w:val="00C9637F"/>
    <w:rsid w:val="00C96B1C"/>
    <w:rsid w:val="00C9708A"/>
    <w:rsid w:val="00CA2435"/>
    <w:rsid w:val="00CA4068"/>
    <w:rsid w:val="00CA67F4"/>
    <w:rsid w:val="00CB2E84"/>
    <w:rsid w:val="00CB37F8"/>
    <w:rsid w:val="00CB59D7"/>
    <w:rsid w:val="00CB654A"/>
    <w:rsid w:val="00CB7DC3"/>
    <w:rsid w:val="00CC1DB7"/>
    <w:rsid w:val="00CC5BE1"/>
    <w:rsid w:val="00CC75A2"/>
    <w:rsid w:val="00CC7A18"/>
    <w:rsid w:val="00CD087E"/>
    <w:rsid w:val="00CD0E2F"/>
    <w:rsid w:val="00CD130D"/>
    <w:rsid w:val="00CD1D49"/>
    <w:rsid w:val="00CD223D"/>
    <w:rsid w:val="00CD2F20"/>
    <w:rsid w:val="00CD48FA"/>
    <w:rsid w:val="00CD53AF"/>
    <w:rsid w:val="00CD6B20"/>
    <w:rsid w:val="00CD7313"/>
    <w:rsid w:val="00CE09CF"/>
    <w:rsid w:val="00CE1339"/>
    <w:rsid w:val="00CE3027"/>
    <w:rsid w:val="00CE61CC"/>
    <w:rsid w:val="00CE643E"/>
    <w:rsid w:val="00CE6D8E"/>
    <w:rsid w:val="00CE6E42"/>
    <w:rsid w:val="00CF0DD5"/>
    <w:rsid w:val="00CF20B7"/>
    <w:rsid w:val="00CF283B"/>
    <w:rsid w:val="00CF2912"/>
    <w:rsid w:val="00CF2CA3"/>
    <w:rsid w:val="00CF34D3"/>
    <w:rsid w:val="00CF496F"/>
    <w:rsid w:val="00CF6692"/>
    <w:rsid w:val="00CF7441"/>
    <w:rsid w:val="00D009B2"/>
    <w:rsid w:val="00D00D16"/>
    <w:rsid w:val="00D03C6C"/>
    <w:rsid w:val="00D04760"/>
    <w:rsid w:val="00D04A95"/>
    <w:rsid w:val="00D06288"/>
    <w:rsid w:val="00D068C7"/>
    <w:rsid w:val="00D07E05"/>
    <w:rsid w:val="00D103C5"/>
    <w:rsid w:val="00D128A4"/>
    <w:rsid w:val="00D14537"/>
    <w:rsid w:val="00D147C8"/>
    <w:rsid w:val="00D15131"/>
    <w:rsid w:val="00D15DCA"/>
    <w:rsid w:val="00D1617C"/>
    <w:rsid w:val="00D16A07"/>
    <w:rsid w:val="00D16FA2"/>
    <w:rsid w:val="00D174FB"/>
    <w:rsid w:val="00D20954"/>
    <w:rsid w:val="00D21824"/>
    <w:rsid w:val="00D21C39"/>
    <w:rsid w:val="00D21FC6"/>
    <w:rsid w:val="00D2243A"/>
    <w:rsid w:val="00D2318E"/>
    <w:rsid w:val="00D23AAB"/>
    <w:rsid w:val="00D2765B"/>
    <w:rsid w:val="00D27707"/>
    <w:rsid w:val="00D3209B"/>
    <w:rsid w:val="00D33393"/>
    <w:rsid w:val="00D33D36"/>
    <w:rsid w:val="00D34D94"/>
    <w:rsid w:val="00D36373"/>
    <w:rsid w:val="00D36874"/>
    <w:rsid w:val="00D409E2"/>
    <w:rsid w:val="00D41DA9"/>
    <w:rsid w:val="00D42688"/>
    <w:rsid w:val="00D427D7"/>
    <w:rsid w:val="00D42A18"/>
    <w:rsid w:val="00D43A3C"/>
    <w:rsid w:val="00D44C82"/>
    <w:rsid w:val="00D44E62"/>
    <w:rsid w:val="00D50574"/>
    <w:rsid w:val="00D50BAD"/>
    <w:rsid w:val="00D51570"/>
    <w:rsid w:val="00D522EA"/>
    <w:rsid w:val="00D55477"/>
    <w:rsid w:val="00D556AD"/>
    <w:rsid w:val="00D57D7A"/>
    <w:rsid w:val="00D60381"/>
    <w:rsid w:val="00D60A46"/>
    <w:rsid w:val="00D616DE"/>
    <w:rsid w:val="00D62201"/>
    <w:rsid w:val="00D63103"/>
    <w:rsid w:val="00D650AF"/>
    <w:rsid w:val="00D651D1"/>
    <w:rsid w:val="00D717BB"/>
    <w:rsid w:val="00D7226B"/>
    <w:rsid w:val="00D723B3"/>
    <w:rsid w:val="00D72707"/>
    <w:rsid w:val="00D72E3B"/>
    <w:rsid w:val="00D73E32"/>
    <w:rsid w:val="00D740D1"/>
    <w:rsid w:val="00D74215"/>
    <w:rsid w:val="00D75A9C"/>
    <w:rsid w:val="00D77CCE"/>
    <w:rsid w:val="00D77F30"/>
    <w:rsid w:val="00D818B4"/>
    <w:rsid w:val="00D829C8"/>
    <w:rsid w:val="00D85372"/>
    <w:rsid w:val="00D865DC"/>
    <w:rsid w:val="00D87917"/>
    <w:rsid w:val="00D87A42"/>
    <w:rsid w:val="00D87DE9"/>
    <w:rsid w:val="00D90871"/>
    <w:rsid w:val="00D9155F"/>
    <w:rsid w:val="00D91780"/>
    <w:rsid w:val="00D9403F"/>
    <w:rsid w:val="00D9492E"/>
    <w:rsid w:val="00D94A08"/>
    <w:rsid w:val="00D94C5D"/>
    <w:rsid w:val="00D950A1"/>
    <w:rsid w:val="00D959B4"/>
    <w:rsid w:val="00D97DDF"/>
    <w:rsid w:val="00DA0C08"/>
    <w:rsid w:val="00DA1C6D"/>
    <w:rsid w:val="00DA44DE"/>
    <w:rsid w:val="00DA61E7"/>
    <w:rsid w:val="00DA72B2"/>
    <w:rsid w:val="00DA750B"/>
    <w:rsid w:val="00DB0AB3"/>
    <w:rsid w:val="00DB15C7"/>
    <w:rsid w:val="00DB1C8C"/>
    <w:rsid w:val="00DB3390"/>
    <w:rsid w:val="00DB3BD2"/>
    <w:rsid w:val="00DB620A"/>
    <w:rsid w:val="00DC1214"/>
    <w:rsid w:val="00DC3832"/>
    <w:rsid w:val="00DC44CD"/>
    <w:rsid w:val="00DC6CA4"/>
    <w:rsid w:val="00DC7A51"/>
    <w:rsid w:val="00DD3B1E"/>
    <w:rsid w:val="00DD6F3A"/>
    <w:rsid w:val="00DD7C26"/>
    <w:rsid w:val="00DD7F5C"/>
    <w:rsid w:val="00DE06B2"/>
    <w:rsid w:val="00DE1643"/>
    <w:rsid w:val="00DE3306"/>
    <w:rsid w:val="00DE4DEA"/>
    <w:rsid w:val="00DE5B5F"/>
    <w:rsid w:val="00DE6269"/>
    <w:rsid w:val="00DE6A68"/>
    <w:rsid w:val="00DF2045"/>
    <w:rsid w:val="00DF30E0"/>
    <w:rsid w:val="00DF42F7"/>
    <w:rsid w:val="00DF614E"/>
    <w:rsid w:val="00DF76F2"/>
    <w:rsid w:val="00E00696"/>
    <w:rsid w:val="00E00AB2"/>
    <w:rsid w:val="00E018F2"/>
    <w:rsid w:val="00E01E22"/>
    <w:rsid w:val="00E02456"/>
    <w:rsid w:val="00E03651"/>
    <w:rsid w:val="00E03808"/>
    <w:rsid w:val="00E048B5"/>
    <w:rsid w:val="00E060C2"/>
    <w:rsid w:val="00E06324"/>
    <w:rsid w:val="00E074F5"/>
    <w:rsid w:val="00E07B81"/>
    <w:rsid w:val="00E10AFD"/>
    <w:rsid w:val="00E12B11"/>
    <w:rsid w:val="00E12BF7"/>
    <w:rsid w:val="00E12F51"/>
    <w:rsid w:val="00E12FB0"/>
    <w:rsid w:val="00E14814"/>
    <w:rsid w:val="00E14F82"/>
    <w:rsid w:val="00E1591B"/>
    <w:rsid w:val="00E16A50"/>
    <w:rsid w:val="00E23498"/>
    <w:rsid w:val="00E24122"/>
    <w:rsid w:val="00E249D5"/>
    <w:rsid w:val="00E25017"/>
    <w:rsid w:val="00E263A9"/>
    <w:rsid w:val="00E26F73"/>
    <w:rsid w:val="00E270AB"/>
    <w:rsid w:val="00E30A34"/>
    <w:rsid w:val="00E3172E"/>
    <w:rsid w:val="00E33C68"/>
    <w:rsid w:val="00E33D8F"/>
    <w:rsid w:val="00E34EEB"/>
    <w:rsid w:val="00E3687C"/>
    <w:rsid w:val="00E4056A"/>
    <w:rsid w:val="00E40CAD"/>
    <w:rsid w:val="00E4203D"/>
    <w:rsid w:val="00E439FC"/>
    <w:rsid w:val="00E44EB9"/>
    <w:rsid w:val="00E45BDC"/>
    <w:rsid w:val="00E45FEC"/>
    <w:rsid w:val="00E460B7"/>
    <w:rsid w:val="00E46358"/>
    <w:rsid w:val="00E46FC6"/>
    <w:rsid w:val="00E471DC"/>
    <w:rsid w:val="00E474C8"/>
    <w:rsid w:val="00E476D9"/>
    <w:rsid w:val="00E5052C"/>
    <w:rsid w:val="00E508E8"/>
    <w:rsid w:val="00E50EB4"/>
    <w:rsid w:val="00E5239B"/>
    <w:rsid w:val="00E52E25"/>
    <w:rsid w:val="00E532FC"/>
    <w:rsid w:val="00E54681"/>
    <w:rsid w:val="00E5597C"/>
    <w:rsid w:val="00E559B4"/>
    <w:rsid w:val="00E55BB0"/>
    <w:rsid w:val="00E56140"/>
    <w:rsid w:val="00E57E1D"/>
    <w:rsid w:val="00E609E5"/>
    <w:rsid w:val="00E60F27"/>
    <w:rsid w:val="00E64D93"/>
    <w:rsid w:val="00E65605"/>
    <w:rsid w:val="00E65EDB"/>
    <w:rsid w:val="00E66927"/>
    <w:rsid w:val="00E677B8"/>
    <w:rsid w:val="00E67923"/>
    <w:rsid w:val="00E67E9E"/>
    <w:rsid w:val="00E67FA1"/>
    <w:rsid w:val="00E7115E"/>
    <w:rsid w:val="00E71EA2"/>
    <w:rsid w:val="00E72EEA"/>
    <w:rsid w:val="00E7387D"/>
    <w:rsid w:val="00E73D53"/>
    <w:rsid w:val="00E74F47"/>
    <w:rsid w:val="00E75111"/>
    <w:rsid w:val="00E75C09"/>
    <w:rsid w:val="00E77296"/>
    <w:rsid w:val="00E77984"/>
    <w:rsid w:val="00E77BE5"/>
    <w:rsid w:val="00E77D36"/>
    <w:rsid w:val="00E801C4"/>
    <w:rsid w:val="00E869CC"/>
    <w:rsid w:val="00E86D85"/>
    <w:rsid w:val="00E86F0C"/>
    <w:rsid w:val="00E87527"/>
    <w:rsid w:val="00E87EF7"/>
    <w:rsid w:val="00E91FFD"/>
    <w:rsid w:val="00E93763"/>
    <w:rsid w:val="00E96C4C"/>
    <w:rsid w:val="00EA142B"/>
    <w:rsid w:val="00EA2AAE"/>
    <w:rsid w:val="00EA2EC0"/>
    <w:rsid w:val="00EA4096"/>
    <w:rsid w:val="00EA427A"/>
    <w:rsid w:val="00EA723B"/>
    <w:rsid w:val="00EB06FA"/>
    <w:rsid w:val="00EB36D8"/>
    <w:rsid w:val="00EB6350"/>
    <w:rsid w:val="00EB687A"/>
    <w:rsid w:val="00EB6ABB"/>
    <w:rsid w:val="00EC2F62"/>
    <w:rsid w:val="00EC3684"/>
    <w:rsid w:val="00EC52B8"/>
    <w:rsid w:val="00EC56CC"/>
    <w:rsid w:val="00EC5869"/>
    <w:rsid w:val="00EC58B5"/>
    <w:rsid w:val="00EC608F"/>
    <w:rsid w:val="00EC610D"/>
    <w:rsid w:val="00EC62EB"/>
    <w:rsid w:val="00EC6E9F"/>
    <w:rsid w:val="00EC7E03"/>
    <w:rsid w:val="00ED250E"/>
    <w:rsid w:val="00ED2926"/>
    <w:rsid w:val="00ED323C"/>
    <w:rsid w:val="00ED44F0"/>
    <w:rsid w:val="00ED4B33"/>
    <w:rsid w:val="00ED5741"/>
    <w:rsid w:val="00ED5993"/>
    <w:rsid w:val="00ED7DD6"/>
    <w:rsid w:val="00EE060B"/>
    <w:rsid w:val="00EE069F"/>
    <w:rsid w:val="00EE15A1"/>
    <w:rsid w:val="00EE1EED"/>
    <w:rsid w:val="00EE1FF4"/>
    <w:rsid w:val="00EE2A7C"/>
    <w:rsid w:val="00EE2C42"/>
    <w:rsid w:val="00EE341B"/>
    <w:rsid w:val="00EE4453"/>
    <w:rsid w:val="00EE46CD"/>
    <w:rsid w:val="00EE5015"/>
    <w:rsid w:val="00EE5FCE"/>
    <w:rsid w:val="00EE638B"/>
    <w:rsid w:val="00EE6BBD"/>
    <w:rsid w:val="00EE6E1E"/>
    <w:rsid w:val="00EE705F"/>
    <w:rsid w:val="00EE7BC2"/>
    <w:rsid w:val="00EE7CE0"/>
    <w:rsid w:val="00EF1462"/>
    <w:rsid w:val="00EF33D0"/>
    <w:rsid w:val="00EF53C3"/>
    <w:rsid w:val="00EF54FD"/>
    <w:rsid w:val="00EF644E"/>
    <w:rsid w:val="00EF64FC"/>
    <w:rsid w:val="00EF6676"/>
    <w:rsid w:val="00F007BB"/>
    <w:rsid w:val="00F01F11"/>
    <w:rsid w:val="00F02827"/>
    <w:rsid w:val="00F02DFE"/>
    <w:rsid w:val="00F03DF8"/>
    <w:rsid w:val="00F048C0"/>
    <w:rsid w:val="00F069F7"/>
    <w:rsid w:val="00F07F0D"/>
    <w:rsid w:val="00F12D19"/>
    <w:rsid w:val="00F13112"/>
    <w:rsid w:val="00F16FE6"/>
    <w:rsid w:val="00F238BD"/>
    <w:rsid w:val="00F24992"/>
    <w:rsid w:val="00F26409"/>
    <w:rsid w:val="00F2771F"/>
    <w:rsid w:val="00F2783D"/>
    <w:rsid w:val="00F2786E"/>
    <w:rsid w:val="00F32F2F"/>
    <w:rsid w:val="00F33DC3"/>
    <w:rsid w:val="00F33F3F"/>
    <w:rsid w:val="00F35A7C"/>
    <w:rsid w:val="00F35BDD"/>
    <w:rsid w:val="00F35EF0"/>
    <w:rsid w:val="00F3781F"/>
    <w:rsid w:val="00F403FD"/>
    <w:rsid w:val="00F41E72"/>
    <w:rsid w:val="00F45BDF"/>
    <w:rsid w:val="00F47F5D"/>
    <w:rsid w:val="00F50300"/>
    <w:rsid w:val="00F53594"/>
    <w:rsid w:val="00F5414B"/>
    <w:rsid w:val="00F54A6C"/>
    <w:rsid w:val="00F564DC"/>
    <w:rsid w:val="00F56E39"/>
    <w:rsid w:val="00F5773A"/>
    <w:rsid w:val="00F623E9"/>
    <w:rsid w:val="00F63951"/>
    <w:rsid w:val="00F63C86"/>
    <w:rsid w:val="00F716DD"/>
    <w:rsid w:val="00F73FE0"/>
    <w:rsid w:val="00F766BE"/>
    <w:rsid w:val="00F77EB9"/>
    <w:rsid w:val="00F80635"/>
    <w:rsid w:val="00F8115F"/>
    <w:rsid w:val="00F815D1"/>
    <w:rsid w:val="00F81E7E"/>
    <w:rsid w:val="00F81F0F"/>
    <w:rsid w:val="00F81FD7"/>
    <w:rsid w:val="00F825F4"/>
    <w:rsid w:val="00F838DF"/>
    <w:rsid w:val="00F8404D"/>
    <w:rsid w:val="00F903B0"/>
    <w:rsid w:val="00F91EF8"/>
    <w:rsid w:val="00F92AA1"/>
    <w:rsid w:val="00F92C64"/>
    <w:rsid w:val="00F932DE"/>
    <w:rsid w:val="00F93C03"/>
    <w:rsid w:val="00F963DD"/>
    <w:rsid w:val="00F9641A"/>
    <w:rsid w:val="00F96841"/>
    <w:rsid w:val="00F96D32"/>
    <w:rsid w:val="00F97004"/>
    <w:rsid w:val="00FA067D"/>
    <w:rsid w:val="00FA0E60"/>
    <w:rsid w:val="00FA2045"/>
    <w:rsid w:val="00FA3C17"/>
    <w:rsid w:val="00FA3F98"/>
    <w:rsid w:val="00FA6432"/>
    <w:rsid w:val="00FA7A66"/>
    <w:rsid w:val="00FB0A46"/>
    <w:rsid w:val="00FB1AA9"/>
    <w:rsid w:val="00FB262B"/>
    <w:rsid w:val="00FB4B5A"/>
    <w:rsid w:val="00FB4E78"/>
    <w:rsid w:val="00FB5963"/>
    <w:rsid w:val="00FB5DAA"/>
    <w:rsid w:val="00FB6F95"/>
    <w:rsid w:val="00FC04B9"/>
    <w:rsid w:val="00FC161A"/>
    <w:rsid w:val="00FC23D5"/>
    <w:rsid w:val="00FC4337"/>
    <w:rsid w:val="00FC4C1A"/>
    <w:rsid w:val="00FC628F"/>
    <w:rsid w:val="00FC6468"/>
    <w:rsid w:val="00FC6D49"/>
    <w:rsid w:val="00FC717C"/>
    <w:rsid w:val="00FC7EF9"/>
    <w:rsid w:val="00FD4922"/>
    <w:rsid w:val="00FD6461"/>
    <w:rsid w:val="00FE0281"/>
    <w:rsid w:val="00FE0DBC"/>
    <w:rsid w:val="00FE30F5"/>
    <w:rsid w:val="00FE37E2"/>
    <w:rsid w:val="00FE451B"/>
    <w:rsid w:val="00FE48DA"/>
    <w:rsid w:val="00FE6553"/>
    <w:rsid w:val="00FE6C6F"/>
    <w:rsid w:val="00FE7083"/>
    <w:rsid w:val="00FE7B51"/>
    <w:rsid w:val="00FF019F"/>
    <w:rsid w:val="00FF1B2A"/>
    <w:rsid w:val="00FF2160"/>
    <w:rsid w:val="00FF2E31"/>
    <w:rsid w:val="00FF30DE"/>
    <w:rsid w:val="00FF644B"/>
    <w:rsid w:val="1A8ED954"/>
    <w:rsid w:val="3567154E"/>
    <w:rsid w:val="3E2A17CB"/>
    <w:rsid w:val="6558D2F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996A2A"/>
    <w:pPr>
      <w:keepNext/>
      <w:spacing w:before="240" w:after="60"/>
      <w:outlineLvl w:val="0"/>
    </w:pPr>
    <w:rPr>
      <w:rFonts w:asciiTheme="minorHAnsi" w:hAnsiTheme="minorHAnsi" w:cs="Times New Roman"/>
      <w:b/>
      <w:bCs/>
      <w:kern w:val="32"/>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D818B4"/>
    <w:pPr>
      <w:keepNext/>
      <w:keepLines/>
      <w:spacing w:before="80"/>
      <w:outlineLvl w:val="2"/>
    </w:pPr>
    <w:rPr>
      <w:rFonts w:eastAsiaTheme="majorEastAsia" w:cstheme="majorBidi"/>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996A2A"/>
    <w:rPr>
      <w:rFonts w:asciiTheme="minorHAnsi" w:hAnsiTheme="minorHAns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D818B4"/>
    <w:rPr>
      <w:rFonts w:ascii="Calibri" w:eastAsiaTheme="majorEastAsia" w:hAnsi="Calibri" w:cstheme="majorBidi"/>
      <w:b/>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4071D2"/>
    <w:rPr>
      <w:color w:val="808080"/>
    </w:rPr>
  </w:style>
  <w:style w:type="table" w:styleId="TableGrid">
    <w:name w:val="Table Grid"/>
    <w:basedOn w:val="TableNormal"/>
    <w:uiPriority w:val="59"/>
    <w:rsid w:val="00F069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BC0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99"/>
    <w:rsid w:val="00BC09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8555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401468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A80FA-7909-443A-A5CC-4A98C42FC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983</Words>
  <Characters>96809</Characters>
  <Application>Microsoft Office Word</Application>
  <DocSecurity>0</DocSecurity>
  <Lines>806</Lines>
  <Paragraphs>227</Paragraphs>
  <ScaleCrop>false</ScaleCrop>
  <Company/>
  <LinksUpToDate>false</LinksUpToDate>
  <CharactersWithSpaces>113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3-08T20:13:00Z</dcterms:created>
  <dcterms:modified xsi:type="dcterms:W3CDTF">2020-03-1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07ed0-aabb-37af-aab6-818ccee41fe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natural-product-research</vt:lpwstr>
  </property>
  <property fmtid="{D5CDD505-2E9C-101B-9397-08002B2CF9AE}" pid="20" name="Mendeley Recent Style Name 7_1">
    <vt:lpwstr>Natural Product Researc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